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216EB8" w14:textId="77777777" w:rsidR="00ED225F" w:rsidRPr="00C44DC2" w:rsidRDefault="00ED225F" w:rsidP="00ED225F">
      <w:pPr>
        <w:jc w:val="center"/>
        <w:rPr>
          <w:rFonts w:ascii="Times New Roman" w:hAnsi="Times New Roman" w:cs="Times New Roman"/>
          <w:b/>
        </w:rPr>
      </w:pPr>
      <w:bookmarkStart w:id="0" w:name="_Hlk520374598"/>
      <w:bookmarkEnd w:id="0"/>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2E056D">
      <w:pPr>
        <w:spacing w:before="240"/>
        <w:jc w:val="center"/>
        <w:rPr>
          <w:rFonts w:ascii="Times New Roman" w:hAnsi="Times New Roman" w:cs="Times New Roman"/>
          <w:b/>
          <w:sz w:val="40"/>
          <w:szCs w:val="40"/>
        </w:rPr>
      </w:pPr>
    </w:p>
    <w:p w14:paraId="5B319635" w14:textId="35194A06" w:rsidR="00ED225F" w:rsidRPr="00C44DC2" w:rsidRDefault="0047216E" w:rsidP="00ED225F">
      <w:pPr>
        <w:jc w:val="center"/>
        <w:rPr>
          <w:rFonts w:ascii="Times New Roman" w:hAnsi="Times New Roman" w:cs="Times New Roman"/>
          <w:b/>
          <w:sz w:val="40"/>
          <w:szCs w:val="40"/>
        </w:rPr>
      </w:pPr>
      <w:r>
        <w:rPr>
          <w:rFonts w:ascii="Times New Roman" w:hAnsi="Times New Roman" w:cs="Times New Roman"/>
          <w:b/>
          <w:sz w:val="40"/>
          <w:szCs w:val="40"/>
        </w:rPr>
        <w:t>Batch</w:t>
      </w:r>
      <w:r w:rsidR="00ED225F" w:rsidRPr="00C44DC2">
        <w:rPr>
          <w:rFonts w:ascii="Times New Roman" w:hAnsi="Times New Roman" w:cs="Times New Roman"/>
          <w:b/>
          <w:sz w:val="40"/>
          <w:szCs w:val="40"/>
        </w:rPr>
        <w:t xml:space="preserve">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53BFB76"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C84B72">
        <w:rPr>
          <w:rFonts w:ascii="Times New Roman" w:hAnsi="Times New Roman" w:cs="Times New Roman"/>
          <w:b/>
          <w:sz w:val="40"/>
          <w:szCs w:val="40"/>
        </w:rPr>
        <w:t>4</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089C9947" w:rsidR="00ED225F" w:rsidRPr="00C44DC2" w:rsidRDefault="006E4071" w:rsidP="00ED225F">
      <w:pPr>
        <w:jc w:val="center"/>
        <w:rPr>
          <w:rFonts w:ascii="Times New Roman" w:hAnsi="Times New Roman" w:cs="Times New Roman"/>
          <w:b/>
          <w:sz w:val="40"/>
          <w:szCs w:val="40"/>
        </w:rPr>
      </w:pPr>
      <w:r>
        <w:rPr>
          <w:rFonts w:ascii="Times New Roman" w:hAnsi="Times New Roman" w:cs="Times New Roman"/>
          <w:b/>
          <w:sz w:val="40"/>
          <w:szCs w:val="40"/>
        </w:rPr>
        <w:t>May 2020</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558B432D" w:rsidR="0017415F"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sdt>
      <w:sdtPr>
        <w:rPr>
          <w:rFonts w:asciiTheme="minorHAnsi" w:eastAsiaTheme="minorEastAsia" w:hAnsiTheme="minorHAnsi" w:cstheme="minorBidi"/>
          <w:b w:val="0"/>
          <w:sz w:val="24"/>
          <w:szCs w:val="24"/>
          <w:u w:val="none"/>
        </w:rPr>
        <w:id w:val="-1648891855"/>
        <w:docPartObj>
          <w:docPartGallery w:val="Table of Contents"/>
          <w:docPartUnique/>
        </w:docPartObj>
      </w:sdtPr>
      <w:sdtEndPr>
        <w:rPr>
          <w:bCs/>
          <w:noProof/>
        </w:rPr>
      </w:sdtEndPr>
      <w:sdtContent>
        <w:p w14:paraId="3985A078" w14:textId="7D28C762" w:rsidR="00240607" w:rsidRDefault="00240607" w:rsidP="004C0867">
          <w:pPr>
            <w:pStyle w:val="TOCHeading"/>
            <w:tabs>
              <w:tab w:val="left" w:pos="8949"/>
            </w:tabs>
          </w:pPr>
          <w:r>
            <w:t>Table of Contents</w:t>
          </w:r>
          <w:r w:rsidR="004C0867">
            <w:tab/>
          </w:r>
        </w:p>
        <w:p w14:paraId="279CE873" w14:textId="0B94104F" w:rsidR="00DA2982" w:rsidRDefault="00240607">
          <w:pPr>
            <w:pStyle w:val="TOC1"/>
            <w:tabs>
              <w:tab w:val="right" w:leader="dot" w:pos="9350"/>
            </w:tabs>
            <w:rPr>
              <w:noProof/>
              <w:sz w:val="22"/>
              <w:szCs w:val="22"/>
            </w:rPr>
          </w:pPr>
          <w:r>
            <w:rPr>
              <w:b/>
              <w:bCs/>
              <w:noProof/>
            </w:rPr>
            <w:fldChar w:fldCharType="begin"/>
          </w:r>
          <w:r>
            <w:rPr>
              <w:b/>
              <w:bCs/>
              <w:noProof/>
            </w:rPr>
            <w:instrText xml:space="preserve"> TOC \o "1-3" \h \z \u </w:instrText>
          </w:r>
          <w:r>
            <w:rPr>
              <w:b/>
              <w:bCs/>
              <w:noProof/>
            </w:rPr>
            <w:fldChar w:fldCharType="separate"/>
          </w:r>
          <w:hyperlink w:anchor="_Toc535504397" w:history="1">
            <w:r w:rsidR="00DA2982" w:rsidRPr="004D2F81">
              <w:rPr>
                <w:rStyle w:val="Hyperlink"/>
                <w:noProof/>
              </w:rPr>
              <w:t>What is BEAPP?</w:t>
            </w:r>
            <w:r w:rsidR="00DA2982">
              <w:rPr>
                <w:noProof/>
                <w:webHidden/>
              </w:rPr>
              <w:tab/>
            </w:r>
            <w:r w:rsidR="00DA2982">
              <w:rPr>
                <w:noProof/>
                <w:webHidden/>
              </w:rPr>
              <w:fldChar w:fldCharType="begin"/>
            </w:r>
            <w:r w:rsidR="00DA2982">
              <w:rPr>
                <w:noProof/>
                <w:webHidden/>
              </w:rPr>
              <w:instrText xml:space="preserve"> PAGEREF _Toc535504397 \h </w:instrText>
            </w:r>
            <w:r w:rsidR="00DA2982">
              <w:rPr>
                <w:noProof/>
                <w:webHidden/>
              </w:rPr>
            </w:r>
            <w:r w:rsidR="00DA2982">
              <w:rPr>
                <w:noProof/>
                <w:webHidden/>
              </w:rPr>
              <w:fldChar w:fldCharType="separate"/>
            </w:r>
            <w:r w:rsidR="00DA2982">
              <w:rPr>
                <w:noProof/>
                <w:webHidden/>
              </w:rPr>
              <w:t>4</w:t>
            </w:r>
            <w:r w:rsidR="00DA2982">
              <w:rPr>
                <w:noProof/>
                <w:webHidden/>
              </w:rPr>
              <w:fldChar w:fldCharType="end"/>
            </w:r>
          </w:hyperlink>
        </w:p>
        <w:p w14:paraId="498E536D" w14:textId="09DF62F9" w:rsidR="00DA2982" w:rsidRDefault="00E85400">
          <w:pPr>
            <w:pStyle w:val="TOC1"/>
            <w:tabs>
              <w:tab w:val="right" w:leader="dot" w:pos="9350"/>
            </w:tabs>
            <w:rPr>
              <w:noProof/>
              <w:sz w:val="22"/>
              <w:szCs w:val="22"/>
            </w:rPr>
          </w:pPr>
          <w:hyperlink w:anchor="_Toc535504398" w:history="1">
            <w:r w:rsidR="00DA2982" w:rsidRPr="004D2F81">
              <w:rPr>
                <w:rStyle w:val="Hyperlink"/>
                <w:noProof/>
              </w:rPr>
              <w:t>Start-Up Guide:</w:t>
            </w:r>
            <w:r w:rsidR="00DA2982">
              <w:rPr>
                <w:noProof/>
                <w:webHidden/>
              </w:rPr>
              <w:tab/>
            </w:r>
            <w:r w:rsidR="00DA2982">
              <w:rPr>
                <w:noProof/>
                <w:webHidden/>
              </w:rPr>
              <w:fldChar w:fldCharType="begin"/>
            </w:r>
            <w:r w:rsidR="00DA2982">
              <w:rPr>
                <w:noProof/>
                <w:webHidden/>
              </w:rPr>
              <w:instrText xml:space="preserve"> PAGEREF _Toc535504398 \h </w:instrText>
            </w:r>
            <w:r w:rsidR="00DA2982">
              <w:rPr>
                <w:noProof/>
                <w:webHidden/>
              </w:rPr>
            </w:r>
            <w:r w:rsidR="00DA2982">
              <w:rPr>
                <w:noProof/>
                <w:webHidden/>
              </w:rPr>
              <w:fldChar w:fldCharType="separate"/>
            </w:r>
            <w:r w:rsidR="00DA2982">
              <w:rPr>
                <w:noProof/>
                <w:webHidden/>
              </w:rPr>
              <w:t>8</w:t>
            </w:r>
            <w:r w:rsidR="00DA2982">
              <w:rPr>
                <w:noProof/>
                <w:webHidden/>
              </w:rPr>
              <w:fldChar w:fldCharType="end"/>
            </w:r>
          </w:hyperlink>
        </w:p>
        <w:p w14:paraId="742359A8" w14:textId="69300F12" w:rsidR="00DA2982" w:rsidRDefault="00E85400">
          <w:pPr>
            <w:pStyle w:val="TOC1"/>
            <w:tabs>
              <w:tab w:val="right" w:leader="dot" w:pos="9350"/>
            </w:tabs>
            <w:rPr>
              <w:noProof/>
              <w:sz w:val="22"/>
              <w:szCs w:val="22"/>
            </w:rPr>
          </w:pPr>
          <w:hyperlink w:anchor="_Toc535504399" w:history="1">
            <w:r w:rsidR="00DA2982" w:rsidRPr="004D2F81">
              <w:rPr>
                <w:rStyle w:val="Hyperlink"/>
                <w:noProof/>
              </w:rPr>
              <w:t>Glossary for Terms as Used in BEAPP</w:t>
            </w:r>
            <w:r w:rsidR="00DA2982">
              <w:rPr>
                <w:noProof/>
                <w:webHidden/>
              </w:rPr>
              <w:tab/>
            </w:r>
            <w:r w:rsidR="00DA2982">
              <w:rPr>
                <w:noProof/>
                <w:webHidden/>
              </w:rPr>
              <w:fldChar w:fldCharType="begin"/>
            </w:r>
            <w:r w:rsidR="00DA2982">
              <w:rPr>
                <w:noProof/>
                <w:webHidden/>
              </w:rPr>
              <w:instrText xml:space="preserve"> PAGEREF _Toc535504399 \h </w:instrText>
            </w:r>
            <w:r w:rsidR="00DA2982">
              <w:rPr>
                <w:noProof/>
                <w:webHidden/>
              </w:rPr>
            </w:r>
            <w:r w:rsidR="00DA2982">
              <w:rPr>
                <w:noProof/>
                <w:webHidden/>
              </w:rPr>
              <w:fldChar w:fldCharType="separate"/>
            </w:r>
            <w:r w:rsidR="00DA2982">
              <w:rPr>
                <w:noProof/>
                <w:webHidden/>
              </w:rPr>
              <w:t>10</w:t>
            </w:r>
            <w:r w:rsidR="00DA2982">
              <w:rPr>
                <w:noProof/>
                <w:webHidden/>
              </w:rPr>
              <w:fldChar w:fldCharType="end"/>
            </w:r>
          </w:hyperlink>
        </w:p>
        <w:p w14:paraId="0B3372CD" w14:textId="72D75B2E" w:rsidR="00DA2982" w:rsidRDefault="00E85400">
          <w:pPr>
            <w:pStyle w:val="TOC1"/>
            <w:tabs>
              <w:tab w:val="right" w:leader="dot" w:pos="9350"/>
            </w:tabs>
            <w:rPr>
              <w:noProof/>
              <w:sz w:val="22"/>
              <w:szCs w:val="22"/>
            </w:rPr>
          </w:pPr>
          <w:hyperlink w:anchor="_Toc535504400" w:history="1">
            <w:r w:rsidR="00DA2982" w:rsidRPr="004D2F81">
              <w:rPr>
                <w:rStyle w:val="Hyperlink"/>
                <w:noProof/>
              </w:rPr>
              <w:t>General User Inputs Overview:</w:t>
            </w:r>
            <w:r w:rsidR="00DA2982">
              <w:rPr>
                <w:noProof/>
                <w:webHidden/>
              </w:rPr>
              <w:tab/>
            </w:r>
            <w:r w:rsidR="00DA2982">
              <w:rPr>
                <w:noProof/>
                <w:webHidden/>
              </w:rPr>
              <w:fldChar w:fldCharType="begin"/>
            </w:r>
            <w:r w:rsidR="00DA2982">
              <w:rPr>
                <w:noProof/>
                <w:webHidden/>
              </w:rPr>
              <w:instrText xml:space="preserve"> PAGEREF _Toc535504400 \h </w:instrText>
            </w:r>
            <w:r w:rsidR="00DA2982">
              <w:rPr>
                <w:noProof/>
                <w:webHidden/>
              </w:rPr>
            </w:r>
            <w:r w:rsidR="00DA2982">
              <w:rPr>
                <w:noProof/>
                <w:webHidden/>
              </w:rPr>
              <w:fldChar w:fldCharType="separate"/>
            </w:r>
            <w:r w:rsidR="00DA2982">
              <w:rPr>
                <w:noProof/>
                <w:webHidden/>
              </w:rPr>
              <w:t>11</w:t>
            </w:r>
            <w:r w:rsidR="00DA2982">
              <w:rPr>
                <w:noProof/>
                <w:webHidden/>
              </w:rPr>
              <w:fldChar w:fldCharType="end"/>
            </w:r>
          </w:hyperlink>
        </w:p>
        <w:p w14:paraId="4FC7E42F" w14:textId="4D403BAA" w:rsidR="00DA2982" w:rsidRDefault="00E85400">
          <w:pPr>
            <w:pStyle w:val="TOC1"/>
            <w:tabs>
              <w:tab w:val="right" w:leader="dot" w:pos="9350"/>
            </w:tabs>
            <w:rPr>
              <w:noProof/>
              <w:sz w:val="22"/>
              <w:szCs w:val="22"/>
            </w:rPr>
          </w:pPr>
          <w:hyperlink w:anchor="_Toc535504401" w:history="1">
            <w:r w:rsidR="00DA2982" w:rsidRPr="004D2F81">
              <w:rPr>
                <w:rStyle w:val="Hyperlink"/>
                <w:noProof/>
              </w:rPr>
              <w:t>Running BEAPP Through the GUI:</w:t>
            </w:r>
            <w:r w:rsidR="00DA2982">
              <w:rPr>
                <w:noProof/>
                <w:webHidden/>
              </w:rPr>
              <w:tab/>
            </w:r>
            <w:r w:rsidR="00DA2982">
              <w:rPr>
                <w:noProof/>
                <w:webHidden/>
              </w:rPr>
              <w:fldChar w:fldCharType="begin"/>
            </w:r>
            <w:r w:rsidR="00DA2982">
              <w:rPr>
                <w:noProof/>
                <w:webHidden/>
              </w:rPr>
              <w:instrText xml:space="preserve"> PAGEREF _Toc535504401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4289C461" w14:textId="1BCBC497" w:rsidR="00DA2982" w:rsidRDefault="00E85400">
          <w:pPr>
            <w:pStyle w:val="TOC2"/>
            <w:tabs>
              <w:tab w:val="right" w:leader="dot" w:pos="9350"/>
            </w:tabs>
            <w:rPr>
              <w:noProof/>
              <w:sz w:val="22"/>
              <w:szCs w:val="22"/>
            </w:rPr>
          </w:pPr>
          <w:hyperlink w:anchor="_Toc535504402" w:history="1">
            <w:r w:rsidR="00DA2982" w:rsidRPr="004D2F81">
              <w:rPr>
                <w:rStyle w:val="Hyperlink"/>
                <w:noProof/>
              </w:rPr>
              <w:t>Steps for Creating a Run Template in the GUI</w:t>
            </w:r>
            <w:r w:rsidR="00DA2982">
              <w:rPr>
                <w:noProof/>
                <w:webHidden/>
              </w:rPr>
              <w:tab/>
            </w:r>
            <w:r w:rsidR="00DA2982">
              <w:rPr>
                <w:noProof/>
                <w:webHidden/>
              </w:rPr>
              <w:fldChar w:fldCharType="begin"/>
            </w:r>
            <w:r w:rsidR="00DA2982">
              <w:rPr>
                <w:noProof/>
                <w:webHidden/>
              </w:rPr>
              <w:instrText xml:space="preserve"> PAGEREF _Toc535504402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3A3F86E5" w14:textId="57CA4135" w:rsidR="00DA2982" w:rsidRDefault="00E85400">
          <w:pPr>
            <w:pStyle w:val="TOC3"/>
            <w:tabs>
              <w:tab w:val="right" w:leader="dot" w:pos="9350"/>
            </w:tabs>
            <w:rPr>
              <w:noProof/>
              <w:sz w:val="22"/>
              <w:szCs w:val="22"/>
            </w:rPr>
          </w:pPr>
          <w:hyperlink w:anchor="_Toc535504403" w:history="1">
            <w:r w:rsidR="00DA2982" w:rsidRPr="004D2F81">
              <w:rPr>
                <w:rStyle w:val="Hyperlink"/>
                <w:noProof/>
              </w:rPr>
              <w:t>General User Inputs Panel</w:t>
            </w:r>
            <w:r w:rsidR="00DA2982">
              <w:rPr>
                <w:noProof/>
                <w:webHidden/>
              </w:rPr>
              <w:tab/>
            </w:r>
            <w:r w:rsidR="00DA2982">
              <w:rPr>
                <w:noProof/>
                <w:webHidden/>
              </w:rPr>
              <w:fldChar w:fldCharType="begin"/>
            </w:r>
            <w:r w:rsidR="00DA2982">
              <w:rPr>
                <w:noProof/>
                <w:webHidden/>
              </w:rPr>
              <w:instrText xml:space="preserve"> PAGEREF _Toc535504403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3226C7DF" w14:textId="389EDA5C" w:rsidR="00DA2982" w:rsidRDefault="00E85400">
          <w:pPr>
            <w:pStyle w:val="TOC2"/>
            <w:tabs>
              <w:tab w:val="right" w:leader="dot" w:pos="9350"/>
            </w:tabs>
            <w:rPr>
              <w:noProof/>
              <w:sz w:val="22"/>
              <w:szCs w:val="22"/>
            </w:rPr>
          </w:pPr>
          <w:hyperlink w:anchor="_Toc535504404" w:history="1">
            <w:r w:rsidR="00DA2982" w:rsidRPr="004D2F81">
              <w:rPr>
                <w:rStyle w:val="Hyperlink"/>
                <w:noProof/>
              </w:rPr>
              <w:t>Format and Pre-Processing Settings (Click “Format and Pre-Processing”)</w:t>
            </w:r>
            <w:r w:rsidR="00DA2982">
              <w:rPr>
                <w:noProof/>
                <w:webHidden/>
              </w:rPr>
              <w:tab/>
            </w:r>
            <w:r w:rsidR="00DA2982">
              <w:rPr>
                <w:noProof/>
                <w:webHidden/>
              </w:rPr>
              <w:fldChar w:fldCharType="begin"/>
            </w:r>
            <w:r w:rsidR="00DA2982">
              <w:rPr>
                <w:noProof/>
                <w:webHidden/>
              </w:rPr>
              <w:instrText xml:space="preserve"> PAGEREF _Toc535504404 \h </w:instrText>
            </w:r>
            <w:r w:rsidR="00DA2982">
              <w:rPr>
                <w:noProof/>
                <w:webHidden/>
              </w:rPr>
            </w:r>
            <w:r w:rsidR="00DA2982">
              <w:rPr>
                <w:noProof/>
                <w:webHidden/>
              </w:rPr>
              <w:fldChar w:fldCharType="separate"/>
            </w:r>
            <w:r w:rsidR="00DA2982">
              <w:rPr>
                <w:noProof/>
                <w:webHidden/>
              </w:rPr>
              <w:t>14</w:t>
            </w:r>
            <w:r w:rsidR="00DA2982">
              <w:rPr>
                <w:noProof/>
                <w:webHidden/>
              </w:rPr>
              <w:fldChar w:fldCharType="end"/>
            </w:r>
          </w:hyperlink>
        </w:p>
        <w:p w14:paraId="14CE9732" w14:textId="316C7698" w:rsidR="00DA2982" w:rsidRDefault="00E85400">
          <w:pPr>
            <w:pStyle w:val="TOC3"/>
            <w:tabs>
              <w:tab w:val="right" w:leader="dot" w:pos="9350"/>
            </w:tabs>
            <w:rPr>
              <w:noProof/>
              <w:sz w:val="22"/>
              <w:szCs w:val="22"/>
            </w:rPr>
          </w:pPr>
          <w:hyperlink w:anchor="_Toc535504405" w:history="1">
            <w:r w:rsidR="00DA2982" w:rsidRPr="004D2F81">
              <w:rPr>
                <w:rStyle w:val="Hyperlink"/>
                <w:noProof/>
              </w:rPr>
              <w:t>General Pre-Processing Specifications Panel:</w:t>
            </w:r>
            <w:r w:rsidR="00DA2982">
              <w:rPr>
                <w:noProof/>
                <w:webHidden/>
              </w:rPr>
              <w:tab/>
            </w:r>
            <w:r w:rsidR="00DA2982">
              <w:rPr>
                <w:noProof/>
                <w:webHidden/>
              </w:rPr>
              <w:fldChar w:fldCharType="begin"/>
            </w:r>
            <w:r w:rsidR="00DA2982">
              <w:rPr>
                <w:noProof/>
                <w:webHidden/>
              </w:rPr>
              <w:instrText xml:space="preserve"> PAGEREF _Toc535504405 \h </w:instrText>
            </w:r>
            <w:r w:rsidR="00DA2982">
              <w:rPr>
                <w:noProof/>
                <w:webHidden/>
              </w:rPr>
            </w:r>
            <w:r w:rsidR="00DA2982">
              <w:rPr>
                <w:noProof/>
                <w:webHidden/>
              </w:rPr>
              <w:fldChar w:fldCharType="separate"/>
            </w:r>
            <w:r w:rsidR="00DA2982">
              <w:rPr>
                <w:noProof/>
                <w:webHidden/>
              </w:rPr>
              <w:t>14</w:t>
            </w:r>
            <w:r w:rsidR="00DA2982">
              <w:rPr>
                <w:noProof/>
                <w:webHidden/>
              </w:rPr>
              <w:fldChar w:fldCharType="end"/>
            </w:r>
          </w:hyperlink>
        </w:p>
        <w:p w14:paraId="548B2331" w14:textId="1D1F3A58" w:rsidR="00DA2982" w:rsidRDefault="00E85400">
          <w:pPr>
            <w:pStyle w:val="TOC3"/>
            <w:tabs>
              <w:tab w:val="right" w:leader="dot" w:pos="9350"/>
            </w:tabs>
            <w:rPr>
              <w:noProof/>
              <w:sz w:val="22"/>
              <w:szCs w:val="22"/>
            </w:rPr>
          </w:pPr>
          <w:hyperlink w:anchor="_Toc535504406" w:history="1">
            <w:r w:rsidR="00DA2982" w:rsidRPr="004D2F81">
              <w:rPr>
                <w:rStyle w:val="Hyperlink"/>
                <w:noProof/>
              </w:rPr>
              <w:t>Format Specifications Panel:</w:t>
            </w:r>
            <w:r w:rsidR="00DA2982">
              <w:rPr>
                <w:noProof/>
                <w:webHidden/>
              </w:rPr>
              <w:tab/>
            </w:r>
            <w:r w:rsidR="00DA2982">
              <w:rPr>
                <w:noProof/>
                <w:webHidden/>
              </w:rPr>
              <w:fldChar w:fldCharType="begin"/>
            </w:r>
            <w:r w:rsidR="00DA2982">
              <w:rPr>
                <w:noProof/>
                <w:webHidden/>
              </w:rPr>
              <w:instrText xml:space="preserve"> PAGEREF _Toc535504406 \h </w:instrText>
            </w:r>
            <w:r w:rsidR="00DA2982">
              <w:rPr>
                <w:noProof/>
                <w:webHidden/>
              </w:rPr>
            </w:r>
            <w:r w:rsidR="00DA2982">
              <w:rPr>
                <w:noProof/>
                <w:webHidden/>
              </w:rPr>
              <w:fldChar w:fldCharType="separate"/>
            </w:r>
            <w:r w:rsidR="00DA2982">
              <w:rPr>
                <w:noProof/>
                <w:webHidden/>
              </w:rPr>
              <w:t>15</w:t>
            </w:r>
            <w:r w:rsidR="00DA2982">
              <w:rPr>
                <w:noProof/>
                <w:webHidden/>
              </w:rPr>
              <w:fldChar w:fldCharType="end"/>
            </w:r>
          </w:hyperlink>
        </w:p>
        <w:p w14:paraId="78D1FA52" w14:textId="2A37E0D9" w:rsidR="00DA2982" w:rsidRDefault="00E85400">
          <w:pPr>
            <w:pStyle w:val="TOC3"/>
            <w:tabs>
              <w:tab w:val="right" w:leader="dot" w:pos="9350"/>
            </w:tabs>
            <w:rPr>
              <w:noProof/>
              <w:sz w:val="22"/>
              <w:szCs w:val="22"/>
            </w:rPr>
          </w:pPr>
          <w:hyperlink w:anchor="_Toc535504407" w:history="1">
            <w:r w:rsidR="00DA2982" w:rsidRPr="004D2F81">
              <w:rPr>
                <w:rStyle w:val="Hyperlink"/>
                <w:noProof/>
              </w:rPr>
              <w:t>PREP Specifications Panel:</w:t>
            </w:r>
            <w:r w:rsidR="00DA2982">
              <w:rPr>
                <w:noProof/>
                <w:webHidden/>
              </w:rPr>
              <w:tab/>
            </w:r>
            <w:r w:rsidR="00DA2982">
              <w:rPr>
                <w:noProof/>
                <w:webHidden/>
              </w:rPr>
              <w:fldChar w:fldCharType="begin"/>
            </w:r>
            <w:r w:rsidR="00DA2982">
              <w:rPr>
                <w:noProof/>
                <w:webHidden/>
              </w:rPr>
              <w:instrText xml:space="preserve"> PAGEREF _Toc535504407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2A7D0EBB" w14:textId="06057D27" w:rsidR="00DA2982" w:rsidRDefault="00E85400">
          <w:pPr>
            <w:pStyle w:val="TOC3"/>
            <w:tabs>
              <w:tab w:val="right" w:leader="dot" w:pos="9350"/>
            </w:tabs>
            <w:rPr>
              <w:noProof/>
              <w:sz w:val="22"/>
              <w:szCs w:val="22"/>
            </w:rPr>
          </w:pPr>
          <w:hyperlink w:anchor="_Toc535504408" w:history="1">
            <w:r w:rsidR="00DA2982" w:rsidRPr="004D2F81">
              <w:rPr>
                <w:rStyle w:val="Hyperlink"/>
                <w:noProof/>
              </w:rPr>
              <w:t>Filtering Module Settings Panel:</w:t>
            </w:r>
            <w:r w:rsidR="00DA2982">
              <w:rPr>
                <w:noProof/>
                <w:webHidden/>
              </w:rPr>
              <w:tab/>
            </w:r>
            <w:r w:rsidR="00DA2982">
              <w:rPr>
                <w:noProof/>
                <w:webHidden/>
              </w:rPr>
              <w:fldChar w:fldCharType="begin"/>
            </w:r>
            <w:r w:rsidR="00DA2982">
              <w:rPr>
                <w:noProof/>
                <w:webHidden/>
              </w:rPr>
              <w:instrText xml:space="preserve"> PAGEREF _Toc535504408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1AAAE7FD" w14:textId="353E5BF5" w:rsidR="00DA2982" w:rsidRDefault="00E85400">
          <w:pPr>
            <w:pStyle w:val="TOC3"/>
            <w:tabs>
              <w:tab w:val="right" w:leader="dot" w:pos="9350"/>
            </w:tabs>
            <w:rPr>
              <w:noProof/>
              <w:sz w:val="22"/>
              <w:szCs w:val="22"/>
            </w:rPr>
          </w:pPr>
          <w:hyperlink w:anchor="_Toc535504409" w:history="1">
            <w:r w:rsidR="00DA2982" w:rsidRPr="004D2F81">
              <w:rPr>
                <w:rStyle w:val="Hyperlink"/>
                <w:noProof/>
              </w:rPr>
              <w:t>Resampling Specifications Panel:</w:t>
            </w:r>
            <w:r w:rsidR="00DA2982">
              <w:rPr>
                <w:noProof/>
                <w:webHidden/>
              </w:rPr>
              <w:tab/>
            </w:r>
            <w:r w:rsidR="00DA2982">
              <w:rPr>
                <w:noProof/>
                <w:webHidden/>
              </w:rPr>
              <w:fldChar w:fldCharType="begin"/>
            </w:r>
            <w:r w:rsidR="00DA2982">
              <w:rPr>
                <w:noProof/>
                <w:webHidden/>
              </w:rPr>
              <w:instrText xml:space="preserve"> PAGEREF _Toc535504409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29929666" w14:textId="46E6D179" w:rsidR="00DA2982" w:rsidRDefault="00E85400">
          <w:pPr>
            <w:pStyle w:val="TOC3"/>
            <w:tabs>
              <w:tab w:val="right" w:leader="dot" w:pos="9350"/>
            </w:tabs>
            <w:rPr>
              <w:noProof/>
              <w:sz w:val="22"/>
              <w:szCs w:val="22"/>
            </w:rPr>
          </w:pPr>
          <w:hyperlink w:anchor="_Toc535504410" w:history="1">
            <w:r w:rsidR="00DA2982" w:rsidRPr="004D2F81">
              <w:rPr>
                <w:rStyle w:val="Hyperlink"/>
                <w:noProof/>
              </w:rPr>
              <w:t>ICA/HAPPE Specifications Panel:</w:t>
            </w:r>
            <w:r w:rsidR="00DA2982">
              <w:rPr>
                <w:noProof/>
                <w:webHidden/>
              </w:rPr>
              <w:tab/>
            </w:r>
            <w:r w:rsidR="00DA2982">
              <w:rPr>
                <w:noProof/>
                <w:webHidden/>
              </w:rPr>
              <w:fldChar w:fldCharType="begin"/>
            </w:r>
            <w:r w:rsidR="00DA2982">
              <w:rPr>
                <w:noProof/>
                <w:webHidden/>
              </w:rPr>
              <w:instrText xml:space="preserve"> PAGEREF _Toc535504410 \h </w:instrText>
            </w:r>
            <w:r w:rsidR="00DA2982">
              <w:rPr>
                <w:noProof/>
                <w:webHidden/>
              </w:rPr>
            </w:r>
            <w:r w:rsidR="00DA2982">
              <w:rPr>
                <w:noProof/>
                <w:webHidden/>
              </w:rPr>
              <w:fldChar w:fldCharType="separate"/>
            </w:r>
            <w:r w:rsidR="00DA2982">
              <w:rPr>
                <w:noProof/>
                <w:webHidden/>
              </w:rPr>
              <w:t>19</w:t>
            </w:r>
            <w:r w:rsidR="00DA2982">
              <w:rPr>
                <w:noProof/>
                <w:webHidden/>
              </w:rPr>
              <w:fldChar w:fldCharType="end"/>
            </w:r>
          </w:hyperlink>
        </w:p>
        <w:p w14:paraId="77A09773" w14:textId="1E2EC204" w:rsidR="00DA2982" w:rsidRDefault="00E85400">
          <w:pPr>
            <w:pStyle w:val="TOC3"/>
            <w:tabs>
              <w:tab w:val="right" w:leader="dot" w:pos="9350"/>
            </w:tabs>
            <w:rPr>
              <w:noProof/>
              <w:sz w:val="22"/>
              <w:szCs w:val="22"/>
            </w:rPr>
          </w:pPr>
          <w:hyperlink w:anchor="_Toc535504411" w:history="1">
            <w:r w:rsidR="00DA2982" w:rsidRPr="004D2F81">
              <w:rPr>
                <w:rStyle w:val="Hyperlink"/>
                <w:noProof/>
              </w:rPr>
              <w:t>Re-Referencing Specifications Panel:</w:t>
            </w:r>
            <w:r w:rsidR="00DA2982">
              <w:rPr>
                <w:noProof/>
                <w:webHidden/>
              </w:rPr>
              <w:tab/>
            </w:r>
            <w:r w:rsidR="00DA2982">
              <w:rPr>
                <w:noProof/>
                <w:webHidden/>
              </w:rPr>
              <w:fldChar w:fldCharType="begin"/>
            </w:r>
            <w:r w:rsidR="00DA2982">
              <w:rPr>
                <w:noProof/>
                <w:webHidden/>
              </w:rPr>
              <w:instrText xml:space="preserve"> PAGEREF _Toc535504411 \h </w:instrText>
            </w:r>
            <w:r w:rsidR="00DA2982">
              <w:rPr>
                <w:noProof/>
                <w:webHidden/>
              </w:rPr>
            </w:r>
            <w:r w:rsidR="00DA2982">
              <w:rPr>
                <w:noProof/>
                <w:webHidden/>
              </w:rPr>
              <w:fldChar w:fldCharType="separate"/>
            </w:r>
            <w:r w:rsidR="00DA2982">
              <w:rPr>
                <w:noProof/>
                <w:webHidden/>
              </w:rPr>
              <w:t>21</w:t>
            </w:r>
            <w:r w:rsidR="00DA2982">
              <w:rPr>
                <w:noProof/>
                <w:webHidden/>
              </w:rPr>
              <w:fldChar w:fldCharType="end"/>
            </w:r>
          </w:hyperlink>
        </w:p>
        <w:p w14:paraId="66DF1328" w14:textId="431F5BBB" w:rsidR="00DA2982" w:rsidRDefault="00E85400">
          <w:pPr>
            <w:pStyle w:val="TOC3"/>
            <w:tabs>
              <w:tab w:val="right" w:leader="dot" w:pos="9350"/>
            </w:tabs>
            <w:rPr>
              <w:noProof/>
              <w:sz w:val="22"/>
              <w:szCs w:val="22"/>
            </w:rPr>
          </w:pPr>
          <w:hyperlink w:anchor="_Toc535504412" w:history="1">
            <w:r w:rsidR="00DA2982" w:rsidRPr="004D2F81">
              <w:rPr>
                <w:rStyle w:val="Hyperlink"/>
                <w:noProof/>
              </w:rPr>
              <w:t>Detrending Specifications Panel</w:t>
            </w:r>
            <w:r w:rsidR="00DA2982">
              <w:rPr>
                <w:noProof/>
                <w:webHidden/>
              </w:rPr>
              <w:tab/>
            </w:r>
            <w:r w:rsidR="00DA2982">
              <w:rPr>
                <w:noProof/>
                <w:webHidden/>
              </w:rPr>
              <w:fldChar w:fldCharType="begin"/>
            </w:r>
            <w:r w:rsidR="00DA2982">
              <w:rPr>
                <w:noProof/>
                <w:webHidden/>
              </w:rPr>
              <w:instrText xml:space="preserve"> PAGEREF _Toc535504412 \h </w:instrText>
            </w:r>
            <w:r w:rsidR="00DA2982">
              <w:rPr>
                <w:noProof/>
                <w:webHidden/>
              </w:rPr>
            </w:r>
            <w:r w:rsidR="00DA2982">
              <w:rPr>
                <w:noProof/>
                <w:webHidden/>
              </w:rPr>
              <w:fldChar w:fldCharType="separate"/>
            </w:r>
            <w:r w:rsidR="00DA2982">
              <w:rPr>
                <w:noProof/>
                <w:webHidden/>
              </w:rPr>
              <w:t>21</w:t>
            </w:r>
            <w:r w:rsidR="00DA2982">
              <w:rPr>
                <w:noProof/>
                <w:webHidden/>
              </w:rPr>
              <w:fldChar w:fldCharType="end"/>
            </w:r>
          </w:hyperlink>
        </w:p>
        <w:p w14:paraId="16EED374" w14:textId="351628FD" w:rsidR="00DA2982" w:rsidRDefault="00E85400">
          <w:pPr>
            <w:pStyle w:val="TOC2"/>
            <w:tabs>
              <w:tab w:val="right" w:leader="dot" w:pos="9350"/>
            </w:tabs>
            <w:rPr>
              <w:noProof/>
              <w:sz w:val="22"/>
              <w:szCs w:val="22"/>
            </w:rPr>
          </w:pPr>
          <w:hyperlink w:anchor="_Toc535504413" w:history="1">
            <w:r w:rsidR="00DA2982" w:rsidRPr="004D2F81">
              <w:rPr>
                <w:rStyle w:val="Hyperlink"/>
                <w:noProof/>
              </w:rPr>
              <w:t>Segmentation Settings (Click “Segmentation” on the General Panel):</w:t>
            </w:r>
            <w:r w:rsidR="00DA2982">
              <w:rPr>
                <w:noProof/>
                <w:webHidden/>
              </w:rPr>
              <w:tab/>
            </w:r>
            <w:r w:rsidR="00DA2982">
              <w:rPr>
                <w:noProof/>
                <w:webHidden/>
              </w:rPr>
              <w:fldChar w:fldCharType="begin"/>
            </w:r>
            <w:r w:rsidR="00DA2982">
              <w:rPr>
                <w:noProof/>
                <w:webHidden/>
              </w:rPr>
              <w:instrText xml:space="preserve"> PAGEREF _Toc535504413 \h </w:instrText>
            </w:r>
            <w:r w:rsidR="00DA2982">
              <w:rPr>
                <w:noProof/>
                <w:webHidden/>
              </w:rPr>
            </w:r>
            <w:r w:rsidR="00DA2982">
              <w:rPr>
                <w:noProof/>
                <w:webHidden/>
              </w:rPr>
              <w:fldChar w:fldCharType="separate"/>
            </w:r>
            <w:r w:rsidR="00DA2982">
              <w:rPr>
                <w:noProof/>
                <w:webHidden/>
              </w:rPr>
              <w:t>22</w:t>
            </w:r>
            <w:r w:rsidR="00DA2982">
              <w:rPr>
                <w:noProof/>
                <w:webHidden/>
              </w:rPr>
              <w:fldChar w:fldCharType="end"/>
            </w:r>
          </w:hyperlink>
        </w:p>
        <w:p w14:paraId="6332CE86" w14:textId="3DD9E397" w:rsidR="00DA2982" w:rsidRDefault="00E85400">
          <w:pPr>
            <w:pStyle w:val="TOC3"/>
            <w:tabs>
              <w:tab w:val="right" w:leader="dot" w:pos="9350"/>
            </w:tabs>
            <w:rPr>
              <w:noProof/>
              <w:sz w:val="22"/>
              <w:szCs w:val="22"/>
            </w:rPr>
          </w:pPr>
          <w:hyperlink w:anchor="_Toc535504414" w:history="1">
            <w:r w:rsidR="00DA2982" w:rsidRPr="004D2F81">
              <w:rPr>
                <w:rStyle w:val="Hyperlink"/>
                <w:noProof/>
              </w:rPr>
              <w:t>General Segmentation Specifications Panel:</w:t>
            </w:r>
            <w:r w:rsidR="00DA2982">
              <w:rPr>
                <w:noProof/>
                <w:webHidden/>
              </w:rPr>
              <w:tab/>
            </w:r>
            <w:r w:rsidR="00DA2982">
              <w:rPr>
                <w:noProof/>
                <w:webHidden/>
              </w:rPr>
              <w:fldChar w:fldCharType="begin"/>
            </w:r>
            <w:r w:rsidR="00DA2982">
              <w:rPr>
                <w:noProof/>
                <w:webHidden/>
              </w:rPr>
              <w:instrText xml:space="preserve"> PAGEREF _Toc535504414 \h </w:instrText>
            </w:r>
            <w:r w:rsidR="00DA2982">
              <w:rPr>
                <w:noProof/>
                <w:webHidden/>
              </w:rPr>
            </w:r>
            <w:r w:rsidR="00DA2982">
              <w:rPr>
                <w:noProof/>
                <w:webHidden/>
              </w:rPr>
              <w:fldChar w:fldCharType="separate"/>
            </w:r>
            <w:r w:rsidR="00DA2982">
              <w:rPr>
                <w:noProof/>
                <w:webHidden/>
              </w:rPr>
              <w:t>22</w:t>
            </w:r>
            <w:r w:rsidR="00DA2982">
              <w:rPr>
                <w:noProof/>
                <w:webHidden/>
              </w:rPr>
              <w:fldChar w:fldCharType="end"/>
            </w:r>
          </w:hyperlink>
        </w:p>
        <w:p w14:paraId="2F29CC2A" w14:textId="6FD39D0B" w:rsidR="00DA2982" w:rsidRDefault="00E85400">
          <w:pPr>
            <w:pStyle w:val="TOC3"/>
            <w:tabs>
              <w:tab w:val="right" w:leader="dot" w:pos="9350"/>
            </w:tabs>
            <w:rPr>
              <w:noProof/>
              <w:sz w:val="22"/>
              <w:szCs w:val="22"/>
            </w:rPr>
          </w:pPr>
          <w:hyperlink w:anchor="_Toc535504415" w:history="1">
            <w:r w:rsidR="00DA2982" w:rsidRPr="004D2F81">
              <w:rPr>
                <w:rStyle w:val="Hyperlink"/>
                <w:noProof/>
              </w:rPr>
              <w:t>Baseline Segmentation Specifications Panel:</w:t>
            </w:r>
            <w:r w:rsidR="00DA2982">
              <w:rPr>
                <w:noProof/>
                <w:webHidden/>
              </w:rPr>
              <w:tab/>
            </w:r>
            <w:r w:rsidR="00DA2982">
              <w:rPr>
                <w:noProof/>
                <w:webHidden/>
              </w:rPr>
              <w:fldChar w:fldCharType="begin"/>
            </w:r>
            <w:r w:rsidR="00DA2982">
              <w:rPr>
                <w:noProof/>
                <w:webHidden/>
              </w:rPr>
              <w:instrText xml:space="preserve"> PAGEREF _Toc535504415 \h </w:instrText>
            </w:r>
            <w:r w:rsidR="00DA2982">
              <w:rPr>
                <w:noProof/>
                <w:webHidden/>
              </w:rPr>
            </w:r>
            <w:r w:rsidR="00DA2982">
              <w:rPr>
                <w:noProof/>
                <w:webHidden/>
              </w:rPr>
              <w:fldChar w:fldCharType="separate"/>
            </w:r>
            <w:r w:rsidR="00DA2982">
              <w:rPr>
                <w:noProof/>
                <w:webHidden/>
              </w:rPr>
              <w:t>23</w:t>
            </w:r>
            <w:r w:rsidR="00DA2982">
              <w:rPr>
                <w:noProof/>
                <w:webHidden/>
              </w:rPr>
              <w:fldChar w:fldCharType="end"/>
            </w:r>
          </w:hyperlink>
        </w:p>
        <w:p w14:paraId="718A26CB" w14:textId="550FC11F" w:rsidR="00DA2982" w:rsidRDefault="00E85400">
          <w:pPr>
            <w:pStyle w:val="TOC3"/>
            <w:tabs>
              <w:tab w:val="right" w:leader="dot" w:pos="9350"/>
            </w:tabs>
            <w:rPr>
              <w:noProof/>
              <w:sz w:val="22"/>
              <w:szCs w:val="22"/>
            </w:rPr>
          </w:pPr>
          <w:hyperlink w:anchor="_Toc535504416" w:history="1">
            <w:r w:rsidR="00DA2982" w:rsidRPr="004D2F81">
              <w:rPr>
                <w:rStyle w:val="Hyperlink"/>
                <w:noProof/>
              </w:rPr>
              <w:t>Event-Tagged Segmentation General Specifications Panel:</w:t>
            </w:r>
            <w:r w:rsidR="00DA2982">
              <w:rPr>
                <w:noProof/>
                <w:webHidden/>
              </w:rPr>
              <w:tab/>
            </w:r>
            <w:r w:rsidR="00DA2982">
              <w:rPr>
                <w:noProof/>
                <w:webHidden/>
              </w:rPr>
              <w:fldChar w:fldCharType="begin"/>
            </w:r>
            <w:r w:rsidR="00DA2982">
              <w:rPr>
                <w:noProof/>
                <w:webHidden/>
              </w:rPr>
              <w:instrText xml:space="preserve"> PAGEREF _Toc535504416 \h </w:instrText>
            </w:r>
            <w:r w:rsidR="00DA2982">
              <w:rPr>
                <w:noProof/>
                <w:webHidden/>
              </w:rPr>
            </w:r>
            <w:r w:rsidR="00DA2982">
              <w:rPr>
                <w:noProof/>
                <w:webHidden/>
              </w:rPr>
              <w:fldChar w:fldCharType="separate"/>
            </w:r>
            <w:r w:rsidR="00DA2982">
              <w:rPr>
                <w:noProof/>
                <w:webHidden/>
              </w:rPr>
              <w:t>24</w:t>
            </w:r>
            <w:r w:rsidR="00DA2982">
              <w:rPr>
                <w:noProof/>
                <w:webHidden/>
              </w:rPr>
              <w:fldChar w:fldCharType="end"/>
            </w:r>
          </w:hyperlink>
        </w:p>
        <w:p w14:paraId="5BFF3B25" w14:textId="11389D2B" w:rsidR="00DA2982" w:rsidRDefault="00E85400">
          <w:pPr>
            <w:pStyle w:val="TOC3"/>
            <w:tabs>
              <w:tab w:val="right" w:leader="dot" w:pos="9350"/>
            </w:tabs>
            <w:rPr>
              <w:noProof/>
              <w:sz w:val="22"/>
              <w:szCs w:val="22"/>
            </w:rPr>
          </w:pPr>
          <w:hyperlink w:anchor="_Toc535504417" w:history="1">
            <w:r w:rsidR="00DA2982" w:rsidRPr="004D2F81">
              <w:rPr>
                <w:rStyle w:val="Hyperlink"/>
                <w:noProof/>
              </w:rPr>
              <w:t>Event-Tagged Segmentation Condition Specifications Panel:</w:t>
            </w:r>
            <w:r w:rsidR="00DA2982">
              <w:rPr>
                <w:noProof/>
                <w:webHidden/>
              </w:rPr>
              <w:tab/>
            </w:r>
            <w:r w:rsidR="00DA2982">
              <w:rPr>
                <w:noProof/>
                <w:webHidden/>
              </w:rPr>
              <w:fldChar w:fldCharType="begin"/>
            </w:r>
            <w:r w:rsidR="00DA2982">
              <w:rPr>
                <w:noProof/>
                <w:webHidden/>
              </w:rPr>
              <w:instrText xml:space="preserve"> PAGEREF _Toc535504417 \h </w:instrText>
            </w:r>
            <w:r w:rsidR="00DA2982">
              <w:rPr>
                <w:noProof/>
                <w:webHidden/>
              </w:rPr>
            </w:r>
            <w:r w:rsidR="00DA2982">
              <w:rPr>
                <w:noProof/>
                <w:webHidden/>
              </w:rPr>
              <w:fldChar w:fldCharType="separate"/>
            </w:r>
            <w:r w:rsidR="00DA2982">
              <w:rPr>
                <w:noProof/>
                <w:webHidden/>
              </w:rPr>
              <w:t>25</w:t>
            </w:r>
            <w:r w:rsidR="00DA2982">
              <w:rPr>
                <w:noProof/>
                <w:webHidden/>
              </w:rPr>
              <w:fldChar w:fldCharType="end"/>
            </w:r>
          </w:hyperlink>
        </w:p>
        <w:p w14:paraId="698CEEF4" w14:textId="562F668C" w:rsidR="00DA2982" w:rsidRDefault="00E85400">
          <w:pPr>
            <w:pStyle w:val="TOC3"/>
            <w:tabs>
              <w:tab w:val="right" w:leader="dot" w:pos="9350"/>
            </w:tabs>
            <w:rPr>
              <w:noProof/>
              <w:sz w:val="22"/>
              <w:szCs w:val="22"/>
            </w:rPr>
          </w:pPr>
          <w:hyperlink w:anchor="_Toc535504418" w:history="1">
            <w:r w:rsidR="00DA2982" w:rsidRPr="004D2F81">
              <w:rPr>
                <w:rStyle w:val="Hyperlink"/>
                <w:noProof/>
              </w:rPr>
              <w:t>Conditioned Baseline Segmentation General Specifications Panel:</w:t>
            </w:r>
            <w:r w:rsidR="00DA2982">
              <w:rPr>
                <w:noProof/>
                <w:webHidden/>
              </w:rPr>
              <w:tab/>
            </w:r>
            <w:r w:rsidR="00DA2982">
              <w:rPr>
                <w:noProof/>
                <w:webHidden/>
              </w:rPr>
              <w:fldChar w:fldCharType="begin"/>
            </w:r>
            <w:r w:rsidR="00DA2982">
              <w:rPr>
                <w:noProof/>
                <w:webHidden/>
              </w:rPr>
              <w:instrText xml:space="preserve"> PAGEREF _Toc535504418 \h </w:instrText>
            </w:r>
            <w:r w:rsidR="00DA2982">
              <w:rPr>
                <w:noProof/>
                <w:webHidden/>
              </w:rPr>
            </w:r>
            <w:r w:rsidR="00DA2982">
              <w:rPr>
                <w:noProof/>
                <w:webHidden/>
              </w:rPr>
              <w:fldChar w:fldCharType="separate"/>
            </w:r>
            <w:r w:rsidR="00DA2982">
              <w:rPr>
                <w:noProof/>
                <w:webHidden/>
              </w:rPr>
              <w:t>27</w:t>
            </w:r>
            <w:r w:rsidR="00DA2982">
              <w:rPr>
                <w:noProof/>
                <w:webHidden/>
              </w:rPr>
              <w:fldChar w:fldCharType="end"/>
            </w:r>
          </w:hyperlink>
        </w:p>
        <w:p w14:paraId="5EB7F1C9" w14:textId="3D03386A" w:rsidR="00DA2982" w:rsidRDefault="00E85400">
          <w:pPr>
            <w:pStyle w:val="TOC3"/>
            <w:tabs>
              <w:tab w:val="right" w:leader="dot" w:pos="9350"/>
            </w:tabs>
            <w:rPr>
              <w:noProof/>
              <w:sz w:val="22"/>
              <w:szCs w:val="22"/>
            </w:rPr>
          </w:pPr>
          <w:hyperlink w:anchor="_Toc535504419" w:history="1">
            <w:r w:rsidR="00DA2982" w:rsidRPr="004D2F81">
              <w:rPr>
                <w:rStyle w:val="Hyperlink"/>
                <w:noProof/>
              </w:rPr>
              <w:t>Conditioned Baseline Condition Selection Specifications Panel:</w:t>
            </w:r>
            <w:r w:rsidR="00DA2982">
              <w:rPr>
                <w:noProof/>
                <w:webHidden/>
              </w:rPr>
              <w:tab/>
            </w:r>
            <w:r w:rsidR="00DA2982">
              <w:rPr>
                <w:noProof/>
                <w:webHidden/>
              </w:rPr>
              <w:fldChar w:fldCharType="begin"/>
            </w:r>
            <w:r w:rsidR="00DA2982">
              <w:rPr>
                <w:noProof/>
                <w:webHidden/>
              </w:rPr>
              <w:instrText xml:space="preserve"> PAGEREF _Toc535504419 \h </w:instrText>
            </w:r>
            <w:r w:rsidR="00DA2982">
              <w:rPr>
                <w:noProof/>
                <w:webHidden/>
              </w:rPr>
            </w:r>
            <w:r w:rsidR="00DA2982">
              <w:rPr>
                <w:noProof/>
                <w:webHidden/>
              </w:rPr>
              <w:fldChar w:fldCharType="separate"/>
            </w:r>
            <w:r w:rsidR="00DA2982">
              <w:rPr>
                <w:noProof/>
                <w:webHidden/>
              </w:rPr>
              <w:t>27</w:t>
            </w:r>
            <w:r w:rsidR="00DA2982">
              <w:rPr>
                <w:noProof/>
                <w:webHidden/>
              </w:rPr>
              <w:fldChar w:fldCharType="end"/>
            </w:r>
          </w:hyperlink>
        </w:p>
        <w:p w14:paraId="51C3A27B" w14:textId="17746C98" w:rsidR="00DA2982" w:rsidRDefault="00E85400">
          <w:pPr>
            <w:pStyle w:val="TOC2"/>
            <w:tabs>
              <w:tab w:val="right" w:leader="dot" w:pos="9350"/>
            </w:tabs>
            <w:rPr>
              <w:noProof/>
              <w:sz w:val="22"/>
              <w:szCs w:val="22"/>
            </w:rPr>
          </w:pPr>
          <w:hyperlink w:anchor="_Toc535504420" w:history="1">
            <w:r w:rsidR="00DA2982" w:rsidRPr="004D2F81">
              <w:rPr>
                <w:rStyle w:val="Hyperlink"/>
                <w:noProof/>
              </w:rPr>
              <w:t>Output Measure Settings (Click “Output Modules” on the General Panel):</w:t>
            </w:r>
            <w:r w:rsidR="00DA2982">
              <w:rPr>
                <w:noProof/>
                <w:webHidden/>
              </w:rPr>
              <w:tab/>
            </w:r>
            <w:r w:rsidR="00DA2982">
              <w:rPr>
                <w:noProof/>
                <w:webHidden/>
              </w:rPr>
              <w:fldChar w:fldCharType="begin"/>
            </w:r>
            <w:r w:rsidR="00DA2982">
              <w:rPr>
                <w:noProof/>
                <w:webHidden/>
              </w:rPr>
              <w:instrText xml:space="preserve"> PAGEREF _Toc535504420 \h </w:instrText>
            </w:r>
            <w:r w:rsidR="00DA2982">
              <w:rPr>
                <w:noProof/>
                <w:webHidden/>
              </w:rPr>
            </w:r>
            <w:r w:rsidR="00DA2982">
              <w:rPr>
                <w:noProof/>
                <w:webHidden/>
              </w:rPr>
              <w:fldChar w:fldCharType="separate"/>
            </w:r>
            <w:r w:rsidR="00DA2982">
              <w:rPr>
                <w:noProof/>
                <w:webHidden/>
              </w:rPr>
              <w:t>29</w:t>
            </w:r>
            <w:r w:rsidR="00DA2982">
              <w:rPr>
                <w:noProof/>
                <w:webHidden/>
              </w:rPr>
              <w:fldChar w:fldCharType="end"/>
            </w:r>
          </w:hyperlink>
        </w:p>
        <w:p w14:paraId="593D2931" w14:textId="7340E425" w:rsidR="00DA2982" w:rsidRDefault="00E85400">
          <w:pPr>
            <w:pStyle w:val="TOC3"/>
            <w:tabs>
              <w:tab w:val="right" w:leader="dot" w:pos="9350"/>
            </w:tabs>
            <w:rPr>
              <w:noProof/>
              <w:sz w:val="22"/>
              <w:szCs w:val="22"/>
            </w:rPr>
          </w:pPr>
          <w:hyperlink w:anchor="_Toc535504421" w:history="1">
            <w:r w:rsidR="00DA2982" w:rsidRPr="004D2F81">
              <w:rPr>
                <w:rStyle w:val="Hyperlink"/>
                <w:noProof/>
              </w:rPr>
              <w:t>Output Module General Specifications Panel:</w:t>
            </w:r>
            <w:r w:rsidR="00DA2982">
              <w:rPr>
                <w:noProof/>
                <w:webHidden/>
              </w:rPr>
              <w:tab/>
            </w:r>
            <w:r w:rsidR="00DA2982">
              <w:rPr>
                <w:noProof/>
                <w:webHidden/>
              </w:rPr>
              <w:fldChar w:fldCharType="begin"/>
            </w:r>
            <w:r w:rsidR="00DA2982">
              <w:rPr>
                <w:noProof/>
                <w:webHidden/>
              </w:rPr>
              <w:instrText xml:space="preserve"> PAGEREF _Toc535504421 \h </w:instrText>
            </w:r>
            <w:r w:rsidR="00DA2982">
              <w:rPr>
                <w:noProof/>
                <w:webHidden/>
              </w:rPr>
            </w:r>
            <w:r w:rsidR="00DA2982">
              <w:rPr>
                <w:noProof/>
                <w:webHidden/>
              </w:rPr>
              <w:fldChar w:fldCharType="separate"/>
            </w:r>
            <w:r w:rsidR="00DA2982">
              <w:rPr>
                <w:noProof/>
                <w:webHidden/>
              </w:rPr>
              <w:t>29</w:t>
            </w:r>
            <w:r w:rsidR="00DA2982">
              <w:rPr>
                <w:noProof/>
                <w:webHidden/>
              </w:rPr>
              <w:fldChar w:fldCharType="end"/>
            </w:r>
          </w:hyperlink>
        </w:p>
        <w:p w14:paraId="1A6214D8" w14:textId="27647D8F" w:rsidR="00DA2982" w:rsidRDefault="00E85400">
          <w:pPr>
            <w:pStyle w:val="TOC3"/>
            <w:tabs>
              <w:tab w:val="right" w:leader="dot" w:pos="9350"/>
            </w:tabs>
            <w:rPr>
              <w:noProof/>
              <w:sz w:val="22"/>
              <w:szCs w:val="22"/>
            </w:rPr>
          </w:pPr>
          <w:hyperlink w:anchor="_Toc535504422" w:history="1">
            <w:r w:rsidR="00DA2982" w:rsidRPr="004D2F81">
              <w:rPr>
                <w:rStyle w:val="Hyperlink"/>
                <w:noProof/>
              </w:rPr>
              <w:t>PSD Module Specifications Panel:</w:t>
            </w:r>
            <w:r w:rsidR="00DA2982">
              <w:rPr>
                <w:noProof/>
                <w:webHidden/>
              </w:rPr>
              <w:tab/>
            </w:r>
            <w:r w:rsidR="00DA2982">
              <w:rPr>
                <w:noProof/>
                <w:webHidden/>
              </w:rPr>
              <w:fldChar w:fldCharType="begin"/>
            </w:r>
            <w:r w:rsidR="00DA2982">
              <w:rPr>
                <w:noProof/>
                <w:webHidden/>
              </w:rPr>
              <w:instrText xml:space="preserve"> PAGEREF _Toc535504422 \h </w:instrText>
            </w:r>
            <w:r w:rsidR="00DA2982">
              <w:rPr>
                <w:noProof/>
                <w:webHidden/>
              </w:rPr>
            </w:r>
            <w:r w:rsidR="00DA2982">
              <w:rPr>
                <w:noProof/>
                <w:webHidden/>
              </w:rPr>
              <w:fldChar w:fldCharType="separate"/>
            </w:r>
            <w:r w:rsidR="00DA2982">
              <w:rPr>
                <w:noProof/>
                <w:webHidden/>
              </w:rPr>
              <w:t>30</w:t>
            </w:r>
            <w:r w:rsidR="00DA2982">
              <w:rPr>
                <w:noProof/>
                <w:webHidden/>
              </w:rPr>
              <w:fldChar w:fldCharType="end"/>
            </w:r>
          </w:hyperlink>
        </w:p>
        <w:p w14:paraId="3FC6665B" w14:textId="1E7043F6" w:rsidR="00DA2982" w:rsidRDefault="00E85400">
          <w:pPr>
            <w:pStyle w:val="TOC3"/>
            <w:tabs>
              <w:tab w:val="right" w:leader="dot" w:pos="9350"/>
            </w:tabs>
            <w:rPr>
              <w:noProof/>
              <w:sz w:val="22"/>
              <w:szCs w:val="22"/>
            </w:rPr>
          </w:pPr>
          <w:hyperlink w:anchor="_Toc535504423" w:history="1">
            <w:r w:rsidR="00DA2982" w:rsidRPr="004D2F81">
              <w:rPr>
                <w:rStyle w:val="Hyperlink"/>
                <w:noProof/>
              </w:rPr>
              <w:t>ITPC Module Specifications Panel:</w:t>
            </w:r>
            <w:r w:rsidR="00DA2982">
              <w:rPr>
                <w:noProof/>
                <w:webHidden/>
              </w:rPr>
              <w:tab/>
            </w:r>
            <w:r w:rsidR="00DA2982">
              <w:rPr>
                <w:noProof/>
                <w:webHidden/>
              </w:rPr>
              <w:fldChar w:fldCharType="begin"/>
            </w:r>
            <w:r w:rsidR="00DA2982">
              <w:rPr>
                <w:noProof/>
                <w:webHidden/>
              </w:rPr>
              <w:instrText xml:space="preserve"> PAGEREF _Toc535504423 \h </w:instrText>
            </w:r>
            <w:r w:rsidR="00DA2982">
              <w:rPr>
                <w:noProof/>
                <w:webHidden/>
              </w:rPr>
            </w:r>
            <w:r w:rsidR="00DA2982">
              <w:rPr>
                <w:noProof/>
                <w:webHidden/>
              </w:rPr>
              <w:fldChar w:fldCharType="separate"/>
            </w:r>
            <w:r w:rsidR="00DA2982">
              <w:rPr>
                <w:noProof/>
                <w:webHidden/>
              </w:rPr>
              <w:t>32</w:t>
            </w:r>
            <w:r w:rsidR="00DA2982">
              <w:rPr>
                <w:noProof/>
                <w:webHidden/>
              </w:rPr>
              <w:fldChar w:fldCharType="end"/>
            </w:r>
          </w:hyperlink>
        </w:p>
        <w:p w14:paraId="39517A44" w14:textId="6A5F2E03" w:rsidR="00DA2982" w:rsidRDefault="00E85400">
          <w:pPr>
            <w:pStyle w:val="TOC3"/>
            <w:tabs>
              <w:tab w:val="right" w:leader="dot" w:pos="9350"/>
            </w:tabs>
            <w:rPr>
              <w:noProof/>
              <w:sz w:val="22"/>
              <w:szCs w:val="22"/>
            </w:rPr>
          </w:pPr>
          <w:hyperlink w:anchor="_Toc535504424" w:history="1">
            <w:r w:rsidR="00DA2982" w:rsidRPr="004D2F81">
              <w:rPr>
                <w:rStyle w:val="Hyperlink"/>
                <w:rFonts w:cs="Times New Roman"/>
                <w:noProof/>
              </w:rPr>
              <w:t>FOOOF Module Specifications Panel:</w:t>
            </w:r>
            <w:r w:rsidR="00DA2982">
              <w:rPr>
                <w:noProof/>
                <w:webHidden/>
              </w:rPr>
              <w:tab/>
            </w:r>
            <w:r w:rsidR="00DA2982">
              <w:rPr>
                <w:noProof/>
                <w:webHidden/>
              </w:rPr>
              <w:fldChar w:fldCharType="begin"/>
            </w:r>
            <w:r w:rsidR="00DA2982">
              <w:rPr>
                <w:noProof/>
                <w:webHidden/>
              </w:rPr>
              <w:instrText xml:space="preserve"> PAGEREF _Toc535504424 \h </w:instrText>
            </w:r>
            <w:r w:rsidR="00DA2982">
              <w:rPr>
                <w:noProof/>
                <w:webHidden/>
              </w:rPr>
            </w:r>
            <w:r w:rsidR="00DA2982">
              <w:rPr>
                <w:noProof/>
                <w:webHidden/>
              </w:rPr>
              <w:fldChar w:fldCharType="separate"/>
            </w:r>
            <w:r w:rsidR="00DA2982">
              <w:rPr>
                <w:noProof/>
                <w:webHidden/>
              </w:rPr>
              <w:t>32</w:t>
            </w:r>
            <w:r w:rsidR="00DA2982">
              <w:rPr>
                <w:noProof/>
                <w:webHidden/>
              </w:rPr>
              <w:fldChar w:fldCharType="end"/>
            </w:r>
          </w:hyperlink>
        </w:p>
        <w:p w14:paraId="05CC47F1" w14:textId="116AFBDA" w:rsidR="00DA2982" w:rsidRDefault="00E85400">
          <w:pPr>
            <w:pStyle w:val="TOC3"/>
            <w:tabs>
              <w:tab w:val="right" w:leader="dot" w:pos="9350"/>
            </w:tabs>
            <w:rPr>
              <w:noProof/>
              <w:sz w:val="22"/>
              <w:szCs w:val="22"/>
            </w:rPr>
          </w:pPr>
          <w:hyperlink w:anchor="_Toc535504425" w:history="1">
            <w:r w:rsidR="00DA2982" w:rsidRPr="004D2F81">
              <w:rPr>
                <w:rStyle w:val="Hyperlink"/>
                <w:rFonts w:cs="Times New Roman"/>
                <w:noProof/>
              </w:rPr>
              <w:t>PAC Module Specifications Panel</w:t>
            </w:r>
            <w:r w:rsidR="00DA2982">
              <w:rPr>
                <w:noProof/>
                <w:webHidden/>
              </w:rPr>
              <w:tab/>
            </w:r>
            <w:r w:rsidR="00DA2982">
              <w:rPr>
                <w:noProof/>
                <w:webHidden/>
              </w:rPr>
              <w:fldChar w:fldCharType="begin"/>
            </w:r>
            <w:r w:rsidR="00DA2982">
              <w:rPr>
                <w:noProof/>
                <w:webHidden/>
              </w:rPr>
              <w:instrText xml:space="preserve"> PAGEREF _Toc535504425 \h </w:instrText>
            </w:r>
            <w:r w:rsidR="00DA2982">
              <w:rPr>
                <w:noProof/>
                <w:webHidden/>
              </w:rPr>
            </w:r>
            <w:r w:rsidR="00DA2982">
              <w:rPr>
                <w:noProof/>
                <w:webHidden/>
              </w:rPr>
              <w:fldChar w:fldCharType="separate"/>
            </w:r>
            <w:r w:rsidR="00DA2982">
              <w:rPr>
                <w:noProof/>
                <w:webHidden/>
              </w:rPr>
              <w:t>34</w:t>
            </w:r>
            <w:r w:rsidR="00DA2982">
              <w:rPr>
                <w:noProof/>
                <w:webHidden/>
              </w:rPr>
              <w:fldChar w:fldCharType="end"/>
            </w:r>
          </w:hyperlink>
        </w:p>
        <w:p w14:paraId="08F095BC" w14:textId="76916E2A" w:rsidR="00DA2982" w:rsidRDefault="00E85400">
          <w:pPr>
            <w:pStyle w:val="TOC1"/>
            <w:tabs>
              <w:tab w:val="right" w:leader="dot" w:pos="9350"/>
            </w:tabs>
            <w:rPr>
              <w:noProof/>
              <w:sz w:val="22"/>
              <w:szCs w:val="22"/>
            </w:rPr>
          </w:pPr>
          <w:hyperlink w:anchor="_Toc535504426" w:history="1">
            <w:r w:rsidR="00DA2982" w:rsidRPr="004D2F81">
              <w:rPr>
                <w:rStyle w:val="Hyperlink"/>
                <w:noProof/>
              </w:rPr>
              <w:t>Running BEAPP Using a User Input Script</w:t>
            </w:r>
            <w:r w:rsidR="00DA2982">
              <w:rPr>
                <w:noProof/>
                <w:webHidden/>
              </w:rPr>
              <w:tab/>
            </w:r>
            <w:r w:rsidR="00DA2982">
              <w:rPr>
                <w:noProof/>
                <w:webHidden/>
              </w:rPr>
              <w:fldChar w:fldCharType="begin"/>
            </w:r>
            <w:r w:rsidR="00DA2982">
              <w:rPr>
                <w:noProof/>
                <w:webHidden/>
              </w:rPr>
              <w:instrText xml:space="preserve"> PAGEREF _Toc535504426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10AD1515" w14:textId="625EB1B5" w:rsidR="00DA2982" w:rsidRDefault="00E85400">
          <w:pPr>
            <w:pStyle w:val="TOC2"/>
            <w:tabs>
              <w:tab w:val="right" w:leader="dot" w:pos="9350"/>
            </w:tabs>
            <w:rPr>
              <w:noProof/>
              <w:sz w:val="22"/>
              <w:szCs w:val="22"/>
            </w:rPr>
          </w:pPr>
          <w:hyperlink w:anchor="_Toc535504427" w:history="1">
            <w:r w:rsidR="00DA2982" w:rsidRPr="004D2F81">
              <w:rPr>
                <w:rStyle w:val="Hyperlink"/>
                <w:noProof/>
              </w:rPr>
              <w:t>Standard User Settings:</w:t>
            </w:r>
            <w:r w:rsidR="00DA2982">
              <w:rPr>
                <w:noProof/>
                <w:webHidden/>
              </w:rPr>
              <w:tab/>
            </w:r>
            <w:r w:rsidR="00DA2982">
              <w:rPr>
                <w:noProof/>
                <w:webHidden/>
              </w:rPr>
              <w:fldChar w:fldCharType="begin"/>
            </w:r>
            <w:r w:rsidR="00DA2982">
              <w:rPr>
                <w:noProof/>
                <w:webHidden/>
              </w:rPr>
              <w:instrText xml:space="preserve"> PAGEREF _Toc535504427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5B0E7A8E" w14:textId="126D1DC6" w:rsidR="00DA2982" w:rsidRDefault="00E85400">
          <w:pPr>
            <w:pStyle w:val="TOC2"/>
            <w:tabs>
              <w:tab w:val="left" w:pos="660"/>
              <w:tab w:val="right" w:leader="dot" w:pos="9350"/>
            </w:tabs>
            <w:rPr>
              <w:noProof/>
              <w:sz w:val="22"/>
              <w:szCs w:val="22"/>
            </w:rPr>
          </w:pPr>
          <w:hyperlink w:anchor="_Toc535504428" w:history="1">
            <w:r w:rsidR="00DA2982" w:rsidRPr="004D2F81">
              <w:rPr>
                <w:rStyle w:val="Hyperlink"/>
                <w:noProof/>
              </w:rPr>
              <w:t>1.</w:t>
            </w:r>
            <w:r w:rsidR="00DA2982">
              <w:rPr>
                <w:noProof/>
                <w:sz w:val="22"/>
                <w:szCs w:val="22"/>
              </w:rPr>
              <w:tab/>
            </w:r>
            <w:r w:rsidR="00DA2982" w:rsidRPr="004D2F81">
              <w:rPr>
                <w:rStyle w:val="Hyperlink"/>
                <w:noProof/>
              </w:rPr>
              <w:t>General User Inputs (Required for every data run)</w:t>
            </w:r>
            <w:r w:rsidR="00DA2982">
              <w:rPr>
                <w:noProof/>
                <w:webHidden/>
              </w:rPr>
              <w:tab/>
            </w:r>
            <w:r w:rsidR="00DA2982">
              <w:rPr>
                <w:noProof/>
                <w:webHidden/>
              </w:rPr>
              <w:fldChar w:fldCharType="begin"/>
            </w:r>
            <w:r w:rsidR="00DA2982">
              <w:rPr>
                <w:noProof/>
                <w:webHidden/>
              </w:rPr>
              <w:instrText xml:space="preserve"> PAGEREF _Toc535504428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55806EB4" w14:textId="3C56F8F8" w:rsidR="00DA2982" w:rsidRDefault="00E85400">
          <w:pPr>
            <w:pStyle w:val="TOC2"/>
            <w:tabs>
              <w:tab w:val="right" w:leader="dot" w:pos="9350"/>
            </w:tabs>
            <w:rPr>
              <w:noProof/>
              <w:sz w:val="22"/>
              <w:szCs w:val="22"/>
            </w:rPr>
          </w:pPr>
          <w:hyperlink w:anchor="_Toc535504429" w:history="1">
            <w:r w:rsidR="00DA2982" w:rsidRPr="004D2F81">
              <w:rPr>
                <w:rStyle w:val="Hyperlink"/>
                <w:noProof/>
              </w:rPr>
              <w:t>2. Module Selection</w:t>
            </w:r>
            <w:r w:rsidR="00DA2982">
              <w:rPr>
                <w:noProof/>
                <w:webHidden/>
              </w:rPr>
              <w:tab/>
            </w:r>
            <w:r w:rsidR="00DA2982">
              <w:rPr>
                <w:noProof/>
                <w:webHidden/>
              </w:rPr>
              <w:fldChar w:fldCharType="begin"/>
            </w:r>
            <w:r w:rsidR="00DA2982">
              <w:rPr>
                <w:noProof/>
                <w:webHidden/>
              </w:rPr>
              <w:instrText xml:space="preserve"> PAGEREF _Toc535504429 \h </w:instrText>
            </w:r>
            <w:r w:rsidR="00DA2982">
              <w:rPr>
                <w:noProof/>
                <w:webHidden/>
              </w:rPr>
            </w:r>
            <w:r w:rsidR="00DA2982">
              <w:rPr>
                <w:noProof/>
                <w:webHidden/>
              </w:rPr>
              <w:fldChar w:fldCharType="separate"/>
            </w:r>
            <w:r w:rsidR="00DA2982">
              <w:rPr>
                <w:noProof/>
                <w:webHidden/>
              </w:rPr>
              <w:t>36</w:t>
            </w:r>
            <w:r w:rsidR="00DA2982">
              <w:rPr>
                <w:noProof/>
                <w:webHidden/>
              </w:rPr>
              <w:fldChar w:fldCharType="end"/>
            </w:r>
          </w:hyperlink>
        </w:p>
        <w:p w14:paraId="3B23D66B" w14:textId="0D9F0048" w:rsidR="00DA2982" w:rsidRDefault="00E85400">
          <w:pPr>
            <w:pStyle w:val="TOC2"/>
            <w:tabs>
              <w:tab w:val="right" w:leader="dot" w:pos="9350"/>
            </w:tabs>
            <w:rPr>
              <w:noProof/>
              <w:sz w:val="22"/>
              <w:szCs w:val="22"/>
            </w:rPr>
          </w:pPr>
          <w:hyperlink w:anchor="_Toc535504430" w:history="1">
            <w:r w:rsidR="00DA2982" w:rsidRPr="004D2F81">
              <w:rPr>
                <w:rStyle w:val="Hyperlink"/>
                <w:noProof/>
              </w:rPr>
              <w:t>3. Module Parameters</w:t>
            </w:r>
            <w:r w:rsidR="00DA2982">
              <w:rPr>
                <w:noProof/>
                <w:webHidden/>
              </w:rPr>
              <w:tab/>
            </w:r>
            <w:r w:rsidR="00DA2982">
              <w:rPr>
                <w:noProof/>
                <w:webHidden/>
              </w:rPr>
              <w:fldChar w:fldCharType="begin"/>
            </w:r>
            <w:r w:rsidR="00DA2982">
              <w:rPr>
                <w:noProof/>
                <w:webHidden/>
              </w:rPr>
              <w:instrText xml:space="preserve"> PAGEREF _Toc535504430 \h </w:instrText>
            </w:r>
            <w:r w:rsidR="00DA2982">
              <w:rPr>
                <w:noProof/>
                <w:webHidden/>
              </w:rPr>
            </w:r>
            <w:r w:rsidR="00DA2982">
              <w:rPr>
                <w:noProof/>
                <w:webHidden/>
              </w:rPr>
              <w:fldChar w:fldCharType="separate"/>
            </w:r>
            <w:r w:rsidR="00DA2982">
              <w:rPr>
                <w:noProof/>
                <w:webHidden/>
              </w:rPr>
              <w:t>37</w:t>
            </w:r>
            <w:r w:rsidR="00DA2982">
              <w:rPr>
                <w:noProof/>
                <w:webHidden/>
              </w:rPr>
              <w:fldChar w:fldCharType="end"/>
            </w:r>
          </w:hyperlink>
        </w:p>
        <w:p w14:paraId="68E59758" w14:textId="0328A048" w:rsidR="00DA2982" w:rsidRDefault="00E85400">
          <w:pPr>
            <w:pStyle w:val="TOC3"/>
            <w:tabs>
              <w:tab w:val="right" w:leader="dot" w:pos="9350"/>
            </w:tabs>
            <w:rPr>
              <w:noProof/>
              <w:sz w:val="22"/>
              <w:szCs w:val="22"/>
            </w:rPr>
          </w:pPr>
          <w:hyperlink w:anchor="_Toc535504431" w:history="1">
            <w:r w:rsidR="00DA2982" w:rsidRPr="004D2F81">
              <w:rPr>
                <w:rStyle w:val="Hyperlink"/>
                <w:noProof/>
              </w:rPr>
              <w:t>PREP SPECIFICATIONS</w:t>
            </w:r>
            <w:r w:rsidR="00DA2982">
              <w:rPr>
                <w:noProof/>
                <w:webHidden/>
              </w:rPr>
              <w:tab/>
            </w:r>
            <w:r w:rsidR="00DA2982">
              <w:rPr>
                <w:noProof/>
                <w:webHidden/>
              </w:rPr>
              <w:fldChar w:fldCharType="begin"/>
            </w:r>
            <w:r w:rsidR="00DA2982">
              <w:rPr>
                <w:noProof/>
                <w:webHidden/>
              </w:rPr>
              <w:instrText xml:space="preserve"> PAGEREF _Toc535504431 \h </w:instrText>
            </w:r>
            <w:r w:rsidR="00DA2982">
              <w:rPr>
                <w:noProof/>
                <w:webHidden/>
              </w:rPr>
            </w:r>
            <w:r w:rsidR="00DA2982">
              <w:rPr>
                <w:noProof/>
                <w:webHidden/>
              </w:rPr>
              <w:fldChar w:fldCharType="separate"/>
            </w:r>
            <w:r w:rsidR="00DA2982">
              <w:rPr>
                <w:noProof/>
                <w:webHidden/>
              </w:rPr>
              <w:t>43</w:t>
            </w:r>
            <w:r w:rsidR="00DA2982">
              <w:rPr>
                <w:noProof/>
                <w:webHidden/>
              </w:rPr>
              <w:fldChar w:fldCharType="end"/>
            </w:r>
          </w:hyperlink>
        </w:p>
        <w:p w14:paraId="4AEBE7F4" w14:textId="11070991" w:rsidR="00DA2982" w:rsidRDefault="00E85400">
          <w:pPr>
            <w:pStyle w:val="TOC3"/>
            <w:tabs>
              <w:tab w:val="right" w:leader="dot" w:pos="9350"/>
            </w:tabs>
            <w:rPr>
              <w:noProof/>
              <w:sz w:val="22"/>
              <w:szCs w:val="22"/>
            </w:rPr>
          </w:pPr>
          <w:hyperlink w:anchor="_Toc535504432" w:history="1">
            <w:r w:rsidR="00DA2982" w:rsidRPr="004D2F81">
              <w:rPr>
                <w:rStyle w:val="Hyperlink"/>
                <w:noProof/>
              </w:rPr>
              <w:t>FILTER SPECIFICATIONS</w:t>
            </w:r>
            <w:r w:rsidR="00DA2982">
              <w:rPr>
                <w:noProof/>
                <w:webHidden/>
              </w:rPr>
              <w:tab/>
            </w:r>
            <w:r w:rsidR="00DA2982">
              <w:rPr>
                <w:noProof/>
                <w:webHidden/>
              </w:rPr>
              <w:fldChar w:fldCharType="begin"/>
            </w:r>
            <w:r w:rsidR="00DA2982">
              <w:rPr>
                <w:noProof/>
                <w:webHidden/>
              </w:rPr>
              <w:instrText xml:space="preserve"> PAGEREF _Toc535504432 \h </w:instrText>
            </w:r>
            <w:r w:rsidR="00DA2982">
              <w:rPr>
                <w:noProof/>
                <w:webHidden/>
              </w:rPr>
            </w:r>
            <w:r w:rsidR="00DA2982">
              <w:rPr>
                <w:noProof/>
                <w:webHidden/>
              </w:rPr>
              <w:fldChar w:fldCharType="separate"/>
            </w:r>
            <w:r w:rsidR="00DA2982">
              <w:rPr>
                <w:noProof/>
                <w:webHidden/>
              </w:rPr>
              <w:t>44</w:t>
            </w:r>
            <w:r w:rsidR="00DA2982">
              <w:rPr>
                <w:noProof/>
                <w:webHidden/>
              </w:rPr>
              <w:fldChar w:fldCharType="end"/>
            </w:r>
          </w:hyperlink>
        </w:p>
        <w:p w14:paraId="572E6570" w14:textId="27096DCA" w:rsidR="00DA2982" w:rsidRDefault="00E85400">
          <w:pPr>
            <w:pStyle w:val="TOC3"/>
            <w:tabs>
              <w:tab w:val="right" w:leader="dot" w:pos="9350"/>
            </w:tabs>
            <w:rPr>
              <w:noProof/>
              <w:sz w:val="22"/>
              <w:szCs w:val="22"/>
            </w:rPr>
          </w:pPr>
          <w:hyperlink w:anchor="_Toc535504433" w:history="1">
            <w:r w:rsidR="00DA2982" w:rsidRPr="004D2F81">
              <w:rPr>
                <w:rStyle w:val="Hyperlink"/>
                <w:noProof/>
              </w:rPr>
              <w:t>RESAMPLING SPECIFICATIONS</w:t>
            </w:r>
            <w:r w:rsidR="00DA2982">
              <w:rPr>
                <w:noProof/>
                <w:webHidden/>
              </w:rPr>
              <w:tab/>
            </w:r>
            <w:r w:rsidR="00DA2982">
              <w:rPr>
                <w:noProof/>
                <w:webHidden/>
              </w:rPr>
              <w:fldChar w:fldCharType="begin"/>
            </w:r>
            <w:r w:rsidR="00DA2982">
              <w:rPr>
                <w:noProof/>
                <w:webHidden/>
              </w:rPr>
              <w:instrText xml:space="preserve"> PAGEREF _Toc535504433 \h </w:instrText>
            </w:r>
            <w:r w:rsidR="00DA2982">
              <w:rPr>
                <w:noProof/>
                <w:webHidden/>
              </w:rPr>
            </w:r>
            <w:r w:rsidR="00DA2982">
              <w:rPr>
                <w:noProof/>
                <w:webHidden/>
              </w:rPr>
              <w:fldChar w:fldCharType="separate"/>
            </w:r>
            <w:r w:rsidR="00DA2982">
              <w:rPr>
                <w:noProof/>
                <w:webHidden/>
              </w:rPr>
              <w:t>46</w:t>
            </w:r>
            <w:r w:rsidR="00DA2982">
              <w:rPr>
                <w:noProof/>
                <w:webHidden/>
              </w:rPr>
              <w:fldChar w:fldCharType="end"/>
            </w:r>
          </w:hyperlink>
        </w:p>
        <w:p w14:paraId="29F665D0" w14:textId="192765AF" w:rsidR="00DA2982" w:rsidRDefault="00E85400">
          <w:pPr>
            <w:pStyle w:val="TOC3"/>
            <w:tabs>
              <w:tab w:val="right" w:leader="dot" w:pos="9350"/>
            </w:tabs>
            <w:rPr>
              <w:noProof/>
              <w:sz w:val="22"/>
              <w:szCs w:val="22"/>
            </w:rPr>
          </w:pPr>
          <w:hyperlink w:anchor="_Toc535504434" w:history="1">
            <w:r w:rsidR="00DA2982" w:rsidRPr="004D2F81">
              <w:rPr>
                <w:rStyle w:val="Hyperlink"/>
                <w:noProof/>
              </w:rPr>
              <w:t>ICA/HAPPE SPECIFICATIONS</w:t>
            </w:r>
            <w:r w:rsidR="00DA2982">
              <w:rPr>
                <w:noProof/>
                <w:webHidden/>
              </w:rPr>
              <w:tab/>
            </w:r>
            <w:r w:rsidR="00DA2982">
              <w:rPr>
                <w:noProof/>
                <w:webHidden/>
              </w:rPr>
              <w:fldChar w:fldCharType="begin"/>
            </w:r>
            <w:r w:rsidR="00DA2982">
              <w:rPr>
                <w:noProof/>
                <w:webHidden/>
              </w:rPr>
              <w:instrText xml:space="preserve"> PAGEREF _Toc535504434 \h </w:instrText>
            </w:r>
            <w:r w:rsidR="00DA2982">
              <w:rPr>
                <w:noProof/>
                <w:webHidden/>
              </w:rPr>
            </w:r>
            <w:r w:rsidR="00DA2982">
              <w:rPr>
                <w:noProof/>
                <w:webHidden/>
              </w:rPr>
              <w:fldChar w:fldCharType="separate"/>
            </w:r>
            <w:r w:rsidR="00DA2982">
              <w:rPr>
                <w:noProof/>
                <w:webHidden/>
              </w:rPr>
              <w:t>47</w:t>
            </w:r>
            <w:r w:rsidR="00DA2982">
              <w:rPr>
                <w:noProof/>
                <w:webHidden/>
              </w:rPr>
              <w:fldChar w:fldCharType="end"/>
            </w:r>
          </w:hyperlink>
        </w:p>
        <w:p w14:paraId="6CAC9428" w14:textId="0D93F5C9" w:rsidR="00DA2982" w:rsidRDefault="00E85400">
          <w:pPr>
            <w:pStyle w:val="TOC3"/>
            <w:tabs>
              <w:tab w:val="right" w:leader="dot" w:pos="9350"/>
            </w:tabs>
            <w:rPr>
              <w:noProof/>
              <w:sz w:val="22"/>
              <w:szCs w:val="22"/>
            </w:rPr>
          </w:pPr>
          <w:hyperlink w:anchor="_Toc535504435" w:history="1">
            <w:r w:rsidR="00DA2982" w:rsidRPr="004D2F81">
              <w:rPr>
                <w:rStyle w:val="Hyperlink"/>
                <w:noProof/>
              </w:rPr>
              <w:t>REREFERENCING SPECIFICATIONS</w:t>
            </w:r>
            <w:r w:rsidR="00DA2982">
              <w:rPr>
                <w:noProof/>
                <w:webHidden/>
              </w:rPr>
              <w:tab/>
            </w:r>
            <w:r w:rsidR="00DA2982">
              <w:rPr>
                <w:noProof/>
                <w:webHidden/>
              </w:rPr>
              <w:fldChar w:fldCharType="begin"/>
            </w:r>
            <w:r w:rsidR="00DA2982">
              <w:rPr>
                <w:noProof/>
                <w:webHidden/>
              </w:rPr>
              <w:instrText xml:space="preserve"> PAGEREF _Toc535504435 \h </w:instrText>
            </w:r>
            <w:r w:rsidR="00DA2982">
              <w:rPr>
                <w:noProof/>
                <w:webHidden/>
              </w:rPr>
            </w:r>
            <w:r w:rsidR="00DA2982">
              <w:rPr>
                <w:noProof/>
                <w:webHidden/>
              </w:rPr>
              <w:fldChar w:fldCharType="separate"/>
            </w:r>
            <w:r w:rsidR="00DA2982">
              <w:rPr>
                <w:noProof/>
                <w:webHidden/>
              </w:rPr>
              <w:t>50</w:t>
            </w:r>
            <w:r w:rsidR="00DA2982">
              <w:rPr>
                <w:noProof/>
                <w:webHidden/>
              </w:rPr>
              <w:fldChar w:fldCharType="end"/>
            </w:r>
          </w:hyperlink>
        </w:p>
        <w:p w14:paraId="33BCBA31" w14:textId="1DE1EB89" w:rsidR="00DA2982" w:rsidRDefault="00E85400">
          <w:pPr>
            <w:pStyle w:val="TOC3"/>
            <w:tabs>
              <w:tab w:val="right" w:leader="dot" w:pos="9350"/>
            </w:tabs>
            <w:rPr>
              <w:noProof/>
              <w:sz w:val="22"/>
              <w:szCs w:val="22"/>
            </w:rPr>
          </w:pPr>
          <w:hyperlink w:anchor="_Toc535504436" w:history="1">
            <w:r w:rsidR="00DA2982" w:rsidRPr="004D2F81">
              <w:rPr>
                <w:rStyle w:val="Hyperlink"/>
                <w:noProof/>
              </w:rPr>
              <w:t>DETRENDING SPECIFICATIONS</w:t>
            </w:r>
            <w:r w:rsidR="00DA2982">
              <w:rPr>
                <w:noProof/>
                <w:webHidden/>
              </w:rPr>
              <w:tab/>
            </w:r>
            <w:r w:rsidR="00DA2982">
              <w:rPr>
                <w:noProof/>
                <w:webHidden/>
              </w:rPr>
              <w:fldChar w:fldCharType="begin"/>
            </w:r>
            <w:r w:rsidR="00DA2982">
              <w:rPr>
                <w:noProof/>
                <w:webHidden/>
              </w:rPr>
              <w:instrText xml:space="preserve"> PAGEREF _Toc535504436 \h </w:instrText>
            </w:r>
            <w:r w:rsidR="00DA2982">
              <w:rPr>
                <w:noProof/>
                <w:webHidden/>
              </w:rPr>
            </w:r>
            <w:r w:rsidR="00DA2982">
              <w:rPr>
                <w:noProof/>
                <w:webHidden/>
              </w:rPr>
              <w:fldChar w:fldCharType="separate"/>
            </w:r>
            <w:r w:rsidR="00DA2982">
              <w:rPr>
                <w:noProof/>
                <w:webHidden/>
              </w:rPr>
              <w:t>51</w:t>
            </w:r>
            <w:r w:rsidR="00DA2982">
              <w:rPr>
                <w:noProof/>
                <w:webHidden/>
              </w:rPr>
              <w:fldChar w:fldCharType="end"/>
            </w:r>
          </w:hyperlink>
        </w:p>
        <w:p w14:paraId="6A3FC6C9" w14:textId="5FAF3E0C" w:rsidR="00DA2982" w:rsidRDefault="00E85400">
          <w:pPr>
            <w:pStyle w:val="TOC3"/>
            <w:tabs>
              <w:tab w:val="right" w:leader="dot" w:pos="9350"/>
            </w:tabs>
            <w:rPr>
              <w:noProof/>
              <w:sz w:val="22"/>
              <w:szCs w:val="22"/>
            </w:rPr>
          </w:pPr>
          <w:hyperlink w:anchor="_Toc535504437" w:history="1">
            <w:r w:rsidR="00DA2982" w:rsidRPr="004D2F81">
              <w:rPr>
                <w:rStyle w:val="Hyperlink"/>
                <w:noProof/>
              </w:rPr>
              <w:t>SEGMENTING SPECIFICATIONS</w:t>
            </w:r>
            <w:r w:rsidR="00DA2982">
              <w:rPr>
                <w:noProof/>
                <w:webHidden/>
              </w:rPr>
              <w:tab/>
            </w:r>
            <w:r w:rsidR="00DA2982">
              <w:rPr>
                <w:noProof/>
                <w:webHidden/>
              </w:rPr>
              <w:fldChar w:fldCharType="begin"/>
            </w:r>
            <w:r w:rsidR="00DA2982">
              <w:rPr>
                <w:noProof/>
                <w:webHidden/>
              </w:rPr>
              <w:instrText xml:space="preserve"> PAGEREF _Toc535504437 \h </w:instrText>
            </w:r>
            <w:r w:rsidR="00DA2982">
              <w:rPr>
                <w:noProof/>
                <w:webHidden/>
              </w:rPr>
            </w:r>
            <w:r w:rsidR="00DA2982">
              <w:rPr>
                <w:noProof/>
                <w:webHidden/>
              </w:rPr>
              <w:fldChar w:fldCharType="separate"/>
            </w:r>
            <w:r w:rsidR="00DA2982">
              <w:rPr>
                <w:noProof/>
                <w:webHidden/>
              </w:rPr>
              <w:t>53</w:t>
            </w:r>
            <w:r w:rsidR="00DA2982">
              <w:rPr>
                <w:noProof/>
                <w:webHidden/>
              </w:rPr>
              <w:fldChar w:fldCharType="end"/>
            </w:r>
          </w:hyperlink>
        </w:p>
        <w:p w14:paraId="2BB9F6D2" w14:textId="12CE484B" w:rsidR="00DA2982" w:rsidRDefault="00E85400">
          <w:pPr>
            <w:pStyle w:val="TOC3"/>
            <w:tabs>
              <w:tab w:val="right" w:leader="dot" w:pos="9350"/>
            </w:tabs>
            <w:rPr>
              <w:noProof/>
              <w:sz w:val="22"/>
              <w:szCs w:val="22"/>
            </w:rPr>
          </w:pPr>
          <w:hyperlink w:anchor="_Toc535504438" w:history="1">
            <w:r w:rsidR="00DA2982" w:rsidRPr="004D2F81">
              <w:rPr>
                <w:rStyle w:val="Hyperlink"/>
                <w:noProof/>
              </w:rPr>
              <w:t>OUTPUT MODULE SPECIFICATIONS</w:t>
            </w:r>
            <w:r w:rsidR="00DA2982">
              <w:rPr>
                <w:noProof/>
                <w:webHidden/>
              </w:rPr>
              <w:tab/>
            </w:r>
            <w:r w:rsidR="00DA2982">
              <w:rPr>
                <w:noProof/>
                <w:webHidden/>
              </w:rPr>
              <w:fldChar w:fldCharType="begin"/>
            </w:r>
            <w:r w:rsidR="00DA2982">
              <w:rPr>
                <w:noProof/>
                <w:webHidden/>
              </w:rPr>
              <w:instrText xml:space="preserve"> PAGEREF _Toc535504438 \h </w:instrText>
            </w:r>
            <w:r w:rsidR="00DA2982">
              <w:rPr>
                <w:noProof/>
                <w:webHidden/>
              </w:rPr>
            </w:r>
            <w:r w:rsidR="00DA2982">
              <w:rPr>
                <w:noProof/>
                <w:webHidden/>
              </w:rPr>
              <w:fldChar w:fldCharType="separate"/>
            </w:r>
            <w:r w:rsidR="00DA2982">
              <w:rPr>
                <w:noProof/>
                <w:webHidden/>
              </w:rPr>
              <w:t>56</w:t>
            </w:r>
            <w:r w:rsidR="00DA2982">
              <w:rPr>
                <w:noProof/>
                <w:webHidden/>
              </w:rPr>
              <w:fldChar w:fldCharType="end"/>
            </w:r>
          </w:hyperlink>
        </w:p>
        <w:p w14:paraId="183E9C0D" w14:textId="2BBB268E" w:rsidR="00DA2982" w:rsidRDefault="00E85400">
          <w:pPr>
            <w:pStyle w:val="TOC3"/>
            <w:tabs>
              <w:tab w:val="right" w:leader="dot" w:pos="9350"/>
            </w:tabs>
            <w:rPr>
              <w:noProof/>
              <w:sz w:val="22"/>
              <w:szCs w:val="22"/>
            </w:rPr>
          </w:pPr>
          <w:hyperlink w:anchor="_Toc535504439" w:history="1">
            <w:r w:rsidR="00DA2982" w:rsidRPr="004D2F81">
              <w:rPr>
                <w:rStyle w:val="Hyperlink"/>
                <w:noProof/>
              </w:rPr>
              <w:t>SPECIFIC OUTPUT MODULES:</w:t>
            </w:r>
            <w:r w:rsidR="00DA2982">
              <w:rPr>
                <w:noProof/>
                <w:webHidden/>
              </w:rPr>
              <w:tab/>
            </w:r>
            <w:r w:rsidR="00DA2982">
              <w:rPr>
                <w:noProof/>
                <w:webHidden/>
              </w:rPr>
              <w:fldChar w:fldCharType="begin"/>
            </w:r>
            <w:r w:rsidR="00DA2982">
              <w:rPr>
                <w:noProof/>
                <w:webHidden/>
              </w:rPr>
              <w:instrText xml:space="preserve"> PAGEREF _Toc535504439 \h </w:instrText>
            </w:r>
            <w:r w:rsidR="00DA2982">
              <w:rPr>
                <w:noProof/>
                <w:webHidden/>
              </w:rPr>
            </w:r>
            <w:r w:rsidR="00DA2982">
              <w:rPr>
                <w:noProof/>
                <w:webHidden/>
              </w:rPr>
              <w:fldChar w:fldCharType="separate"/>
            </w:r>
            <w:r w:rsidR="00DA2982">
              <w:rPr>
                <w:noProof/>
                <w:webHidden/>
              </w:rPr>
              <w:t>57</w:t>
            </w:r>
            <w:r w:rsidR="00DA2982">
              <w:rPr>
                <w:noProof/>
                <w:webHidden/>
              </w:rPr>
              <w:fldChar w:fldCharType="end"/>
            </w:r>
          </w:hyperlink>
        </w:p>
        <w:p w14:paraId="34F55652" w14:textId="4EBB5828" w:rsidR="00DA2982" w:rsidRDefault="00E85400">
          <w:pPr>
            <w:pStyle w:val="TOC3"/>
            <w:tabs>
              <w:tab w:val="right" w:leader="dot" w:pos="9350"/>
            </w:tabs>
            <w:rPr>
              <w:noProof/>
              <w:sz w:val="22"/>
              <w:szCs w:val="22"/>
            </w:rPr>
          </w:pPr>
          <w:hyperlink w:anchor="_Toc535504440" w:history="1">
            <w:r w:rsidR="00DA2982" w:rsidRPr="004D2F81">
              <w:rPr>
                <w:rStyle w:val="Hyperlink"/>
                <w:noProof/>
              </w:rPr>
              <w:t>POWER SPECTRUM SPECIFICATIONS:</w:t>
            </w:r>
            <w:r w:rsidR="00DA2982">
              <w:rPr>
                <w:noProof/>
                <w:webHidden/>
              </w:rPr>
              <w:tab/>
            </w:r>
            <w:r w:rsidR="00DA2982">
              <w:rPr>
                <w:noProof/>
                <w:webHidden/>
              </w:rPr>
              <w:fldChar w:fldCharType="begin"/>
            </w:r>
            <w:r w:rsidR="00DA2982">
              <w:rPr>
                <w:noProof/>
                <w:webHidden/>
              </w:rPr>
              <w:instrText xml:space="preserve"> PAGEREF _Toc535504440 \h </w:instrText>
            </w:r>
            <w:r w:rsidR="00DA2982">
              <w:rPr>
                <w:noProof/>
                <w:webHidden/>
              </w:rPr>
            </w:r>
            <w:r w:rsidR="00DA2982">
              <w:rPr>
                <w:noProof/>
                <w:webHidden/>
              </w:rPr>
              <w:fldChar w:fldCharType="separate"/>
            </w:r>
            <w:r w:rsidR="00DA2982">
              <w:rPr>
                <w:noProof/>
                <w:webHidden/>
              </w:rPr>
              <w:t>57</w:t>
            </w:r>
            <w:r w:rsidR="00DA2982">
              <w:rPr>
                <w:noProof/>
                <w:webHidden/>
              </w:rPr>
              <w:fldChar w:fldCharType="end"/>
            </w:r>
          </w:hyperlink>
        </w:p>
        <w:p w14:paraId="42FD5916" w14:textId="3EE4E1D5" w:rsidR="00DA2982" w:rsidRDefault="00E85400">
          <w:pPr>
            <w:pStyle w:val="TOC3"/>
            <w:tabs>
              <w:tab w:val="right" w:leader="dot" w:pos="9350"/>
            </w:tabs>
            <w:rPr>
              <w:noProof/>
              <w:sz w:val="22"/>
              <w:szCs w:val="22"/>
            </w:rPr>
          </w:pPr>
          <w:hyperlink w:anchor="_Toc535504441" w:history="1">
            <w:r w:rsidR="00DA2982" w:rsidRPr="004D2F81">
              <w:rPr>
                <w:rStyle w:val="Hyperlink"/>
                <w:noProof/>
              </w:rPr>
              <w:t>INTER-TRIAL PHASE COHERENCE:</w:t>
            </w:r>
            <w:r w:rsidR="00DA2982">
              <w:rPr>
                <w:noProof/>
                <w:webHidden/>
              </w:rPr>
              <w:tab/>
            </w:r>
            <w:r w:rsidR="00DA2982">
              <w:rPr>
                <w:noProof/>
                <w:webHidden/>
              </w:rPr>
              <w:fldChar w:fldCharType="begin"/>
            </w:r>
            <w:r w:rsidR="00DA2982">
              <w:rPr>
                <w:noProof/>
                <w:webHidden/>
              </w:rPr>
              <w:instrText xml:space="preserve"> PAGEREF _Toc535504441 \h </w:instrText>
            </w:r>
            <w:r w:rsidR="00DA2982">
              <w:rPr>
                <w:noProof/>
                <w:webHidden/>
              </w:rPr>
            </w:r>
            <w:r w:rsidR="00DA2982">
              <w:rPr>
                <w:noProof/>
                <w:webHidden/>
              </w:rPr>
              <w:fldChar w:fldCharType="separate"/>
            </w:r>
            <w:r w:rsidR="00DA2982">
              <w:rPr>
                <w:noProof/>
                <w:webHidden/>
              </w:rPr>
              <w:t>58</w:t>
            </w:r>
            <w:r w:rsidR="00DA2982">
              <w:rPr>
                <w:noProof/>
                <w:webHidden/>
              </w:rPr>
              <w:fldChar w:fldCharType="end"/>
            </w:r>
          </w:hyperlink>
        </w:p>
        <w:p w14:paraId="0C4F7DE8" w14:textId="2C583751" w:rsidR="00DA2982" w:rsidRDefault="00E85400">
          <w:pPr>
            <w:pStyle w:val="TOC3"/>
            <w:tabs>
              <w:tab w:val="right" w:leader="dot" w:pos="9350"/>
            </w:tabs>
            <w:rPr>
              <w:noProof/>
              <w:sz w:val="22"/>
              <w:szCs w:val="22"/>
            </w:rPr>
          </w:pPr>
          <w:hyperlink w:anchor="_Toc535504442" w:history="1">
            <w:r w:rsidR="00DA2982" w:rsidRPr="004D2F81">
              <w:rPr>
                <w:rStyle w:val="Hyperlink"/>
                <w:noProof/>
              </w:rPr>
              <w:t>FOOOF SPECIFICATIONS</w:t>
            </w:r>
            <w:r w:rsidR="00DA2982">
              <w:rPr>
                <w:noProof/>
                <w:webHidden/>
              </w:rPr>
              <w:tab/>
            </w:r>
            <w:r w:rsidR="00DA2982">
              <w:rPr>
                <w:noProof/>
                <w:webHidden/>
              </w:rPr>
              <w:fldChar w:fldCharType="begin"/>
            </w:r>
            <w:r w:rsidR="00DA2982">
              <w:rPr>
                <w:noProof/>
                <w:webHidden/>
              </w:rPr>
              <w:instrText xml:space="preserve"> PAGEREF _Toc535504442 \h </w:instrText>
            </w:r>
            <w:r w:rsidR="00DA2982">
              <w:rPr>
                <w:noProof/>
                <w:webHidden/>
              </w:rPr>
            </w:r>
            <w:r w:rsidR="00DA2982">
              <w:rPr>
                <w:noProof/>
                <w:webHidden/>
              </w:rPr>
              <w:fldChar w:fldCharType="separate"/>
            </w:r>
            <w:r w:rsidR="00DA2982">
              <w:rPr>
                <w:noProof/>
                <w:webHidden/>
              </w:rPr>
              <w:t>59</w:t>
            </w:r>
            <w:r w:rsidR="00DA2982">
              <w:rPr>
                <w:noProof/>
                <w:webHidden/>
              </w:rPr>
              <w:fldChar w:fldCharType="end"/>
            </w:r>
          </w:hyperlink>
        </w:p>
        <w:p w14:paraId="609DE9BF" w14:textId="416E1BE9" w:rsidR="00DA2982" w:rsidRDefault="00E85400">
          <w:pPr>
            <w:pStyle w:val="TOC3"/>
            <w:tabs>
              <w:tab w:val="right" w:leader="dot" w:pos="9350"/>
            </w:tabs>
            <w:rPr>
              <w:noProof/>
              <w:sz w:val="22"/>
              <w:szCs w:val="22"/>
            </w:rPr>
          </w:pPr>
          <w:hyperlink w:anchor="_Toc535504443" w:history="1">
            <w:r w:rsidR="00DA2982" w:rsidRPr="004D2F81">
              <w:rPr>
                <w:rStyle w:val="Hyperlink"/>
                <w:noProof/>
              </w:rPr>
              <w:t>PHASE-AMPLITUDE COUPLING SPECIFICATIONS</w:t>
            </w:r>
            <w:r w:rsidR="00DA2982">
              <w:rPr>
                <w:noProof/>
                <w:webHidden/>
              </w:rPr>
              <w:tab/>
            </w:r>
            <w:r w:rsidR="00DA2982">
              <w:rPr>
                <w:noProof/>
                <w:webHidden/>
              </w:rPr>
              <w:fldChar w:fldCharType="begin"/>
            </w:r>
            <w:r w:rsidR="00DA2982">
              <w:rPr>
                <w:noProof/>
                <w:webHidden/>
              </w:rPr>
              <w:instrText xml:space="preserve"> PAGEREF _Toc535504443 \h </w:instrText>
            </w:r>
            <w:r w:rsidR="00DA2982">
              <w:rPr>
                <w:noProof/>
                <w:webHidden/>
              </w:rPr>
            </w:r>
            <w:r w:rsidR="00DA2982">
              <w:rPr>
                <w:noProof/>
                <w:webHidden/>
              </w:rPr>
              <w:fldChar w:fldCharType="separate"/>
            </w:r>
            <w:r w:rsidR="00DA2982">
              <w:rPr>
                <w:noProof/>
                <w:webHidden/>
              </w:rPr>
              <w:t>61</w:t>
            </w:r>
            <w:r w:rsidR="00DA2982">
              <w:rPr>
                <w:noProof/>
                <w:webHidden/>
              </w:rPr>
              <w:fldChar w:fldCharType="end"/>
            </w:r>
          </w:hyperlink>
        </w:p>
        <w:p w14:paraId="251D34A2" w14:textId="070D0C9B" w:rsidR="00DA2982" w:rsidRDefault="00E85400">
          <w:pPr>
            <w:pStyle w:val="TOC2"/>
            <w:tabs>
              <w:tab w:val="right" w:leader="dot" w:pos="9350"/>
            </w:tabs>
            <w:rPr>
              <w:noProof/>
              <w:sz w:val="22"/>
              <w:szCs w:val="22"/>
            </w:rPr>
          </w:pPr>
          <w:hyperlink w:anchor="_Toc535504444" w:history="1">
            <w:r w:rsidR="00DA2982" w:rsidRPr="004D2F81">
              <w:rPr>
                <w:rStyle w:val="Hyperlink"/>
                <w:noProof/>
              </w:rPr>
              <w:t>Advanced User Settings:</w:t>
            </w:r>
            <w:r w:rsidR="00DA2982">
              <w:rPr>
                <w:noProof/>
                <w:webHidden/>
              </w:rPr>
              <w:tab/>
            </w:r>
            <w:r w:rsidR="00DA2982">
              <w:rPr>
                <w:noProof/>
                <w:webHidden/>
              </w:rPr>
              <w:fldChar w:fldCharType="begin"/>
            </w:r>
            <w:r w:rsidR="00DA2982">
              <w:rPr>
                <w:noProof/>
                <w:webHidden/>
              </w:rPr>
              <w:instrText xml:space="preserve"> PAGEREF _Toc535504444 \h </w:instrText>
            </w:r>
            <w:r w:rsidR="00DA2982">
              <w:rPr>
                <w:noProof/>
                <w:webHidden/>
              </w:rPr>
            </w:r>
            <w:r w:rsidR="00DA2982">
              <w:rPr>
                <w:noProof/>
                <w:webHidden/>
              </w:rPr>
              <w:fldChar w:fldCharType="separate"/>
            </w:r>
            <w:r w:rsidR="00DA2982">
              <w:rPr>
                <w:noProof/>
                <w:webHidden/>
              </w:rPr>
              <w:t>64</w:t>
            </w:r>
            <w:r w:rsidR="00DA2982">
              <w:rPr>
                <w:noProof/>
                <w:webHidden/>
              </w:rPr>
              <w:fldChar w:fldCharType="end"/>
            </w:r>
          </w:hyperlink>
        </w:p>
        <w:p w14:paraId="6C78E212" w14:textId="312E9AEA" w:rsidR="00DA2982" w:rsidRDefault="00E85400">
          <w:pPr>
            <w:pStyle w:val="TOC1"/>
            <w:tabs>
              <w:tab w:val="right" w:leader="dot" w:pos="9350"/>
            </w:tabs>
            <w:rPr>
              <w:noProof/>
              <w:sz w:val="22"/>
              <w:szCs w:val="22"/>
            </w:rPr>
          </w:pPr>
          <w:hyperlink w:anchor="_Toc535504445" w:history="1">
            <w:r w:rsidR="00DA2982" w:rsidRPr="004D2F81">
              <w:rPr>
                <w:rStyle w:val="Hyperlink"/>
                <w:noProof/>
              </w:rPr>
              <w:t>Rerunning BEAPP modules</w:t>
            </w:r>
            <w:r w:rsidR="00DA2982">
              <w:rPr>
                <w:noProof/>
                <w:webHidden/>
              </w:rPr>
              <w:tab/>
            </w:r>
            <w:r w:rsidR="00DA2982">
              <w:rPr>
                <w:noProof/>
                <w:webHidden/>
              </w:rPr>
              <w:fldChar w:fldCharType="begin"/>
            </w:r>
            <w:r w:rsidR="00DA2982">
              <w:rPr>
                <w:noProof/>
                <w:webHidden/>
              </w:rPr>
              <w:instrText xml:space="preserve"> PAGEREF _Toc535504445 \h </w:instrText>
            </w:r>
            <w:r w:rsidR="00DA2982">
              <w:rPr>
                <w:noProof/>
                <w:webHidden/>
              </w:rPr>
            </w:r>
            <w:r w:rsidR="00DA2982">
              <w:rPr>
                <w:noProof/>
                <w:webHidden/>
              </w:rPr>
              <w:fldChar w:fldCharType="separate"/>
            </w:r>
            <w:r w:rsidR="00DA2982">
              <w:rPr>
                <w:noProof/>
                <w:webHidden/>
              </w:rPr>
              <w:t>68</w:t>
            </w:r>
            <w:r w:rsidR="00DA2982">
              <w:rPr>
                <w:noProof/>
                <w:webHidden/>
              </w:rPr>
              <w:fldChar w:fldCharType="end"/>
            </w:r>
          </w:hyperlink>
        </w:p>
        <w:p w14:paraId="7485C7B8" w14:textId="5D51C952" w:rsidR="00DA2982" w:rsidRDefault="00E85400">
          <w:pPr>
            <w:pStyle w:val="TOC1"/>
            <w:tabs>
              <w:tab w:val="right" w:leader="dot" w:pos="9350"/>
            </w:tabs>
            <w:rPr>
              <w:noProof/>
              <w:sz w:val="22"/>
              <w:szCs w:val="22"/>
            </w:rPr>
          </w:pPr>
          <w:hyperlink w:anchor="_Toc535504446" w:history="1">
            <w:r w:rsidR="00DA2982" w:rsidRPr="004D2F81">
              <w:rPr>
                <w:rStyle w:val="Hyperlink"/>
                <w:noProof/>
              </w:rPr>
              <w:t>Saving/Reusing User Input Templates or File Information Tables</w:t>
            </w:r>
            <w:r w:rsidR="00DA2982">
              <w:rPr>
                <w:noProof/>
                <w:webHidden/>
              </w:rPr>
              <w:tab/>
            </w:r>
            <w:r w:rsidR="00DA2982">
              <w:rPr>
                <w:noProof/>
                <w:webHidden/>
              </w:rPr>
              <w:fldChar w:fldCharType="begin"/>
            </w:r>
            <w:r w:rsidR="00DA2982">
              <w:rPr>
                <w:noProof/>
                <w:webHidden/>
              </w:rPr>
              <w:instrText xml:space="preserve"> PAGEREF _Toc535504446 \h </w:instrText>
            </w:r>
            <w:r w:rsidR="00DA2982">
              <w:rPr>
                <w:noProof/>
                <w:webHidden/>
              </w:rPr>
            </w:r>
            <w:r w:rsidR="00DA2982">
              <w:rPr>
                <w:noProof/>
                <w:webHidden/>
              </w:rPr>
              <w:fldChar w:fldCharType="separate"/>
            </w:r>
            <w:r w:rsidR="00DA2982">
              <w:rPr>
                <w:noProof/>
                <w:webHidden/>
              </w:rPr>
              <w:t>68</w:t>
            </w:r>
            <w:r w:rsidR="00DA2982">
              <w:rPr>
                <w:noProof/>
                <w:webHidden/>
              </w:rPr>
              <w:fldChar w:fldCharType="end"/>
            </w:r>
          </w:hyperlink>
        </w:p>
        <w:p w14:paraId="4B4BCF5C" w14:textId="1C4219FE" w:rsidR="00DA2982" w:rsidRDefault="00E85400">
          <w:pPr>
            <w:pStyle w:val="TOC1"/>
            <w:tabs>
              <w:tab w:val="right" w:leader="dot" w:pos="9350"/>
            </w:tabs>
            <w:rPr>
              <w:noProof/>
              <w:sz w:val="22"/>
              <w:szCs w:val="22"/>
            </w:rPr>
          </w:pPr>
          <w:hyperlink w:anchor="_Toc535504447" w:history="1">
            <w:r w:rsidR="00DA2982" w:rsidRPr="004D2F81">
              <w:rPr>
                <w:rStyle w:val="Hyperlink"/>
                <w:noProof/>
              </w:rPr>
              <w:t>Using Templates and Saved Tables</w:t>
            </w:r>
            <w:r w:rsidR="00DA2982">
              <w:rPr>
                <w:noProof/>
                <w:webHidden/>
              </w:rPr>
              <w:tab/>
            </w:r>
            <w:r w:rsidR="00DA2982">
              <w:rPr>
                <w:noProof/>
                <w:webHidden/>
              </w:rPr>
              <w:fldChar w:fldCharType="begin"/>
            </w:r>
            <w:r w:rsidR="00DA2982">
              <w:rPr>
                <w:noProof/>
                <w:webHidden/>
              </w:rPr>
              <w:instrText xml:space="preserve"> PAGEREF _Toc535504447 \h </w:instrText>
            </w:r>
            <w:r w:rsidR="00DA2982">
              <w:rPr>
                <w:noProof/>
                <w:webHidden/>
              </w:rPr>
            </w:r>
            <w:r w:rsidR="00DA2982">
              <w:rPr>
                <w:noProof/>
                <w:webHidden/>
              </w:rPr>
              <w:fldChar w:fldCharType="separate"/>
            </w:r>
            <w:r w:rsidR="00DA2982">
              <w:rPr>
                <w:noProof/>
                <w:webHidden/>
              </w:rPr>
              <w:t>69</w:t>
            </w:r>
            <w:r w:rsidR="00DA2982">
              <w:rPr>
                <w:noProof/>
                <w:webHidden/>
              </w:rPr>
              <w:fldChar w:fldCharType="end"/>
            </w:r>
          </w:hyperlink>
        </w:p>
        <w:p w14:paraId="365EDD74" w14:textId="46F57B78" w:rsidR="00DA2982" w:rsidRDefault="00E85400">
          <w:pPr>
            <w:pStyle w:val="TOC1"/>
            <w:tabs>
              <w:tab w:val="right" w:leader="dot" w:pos="9350"/>
            </w:tabs>
            <w:rPr>
              <w:noProof/>
              <w:sz w:val="22"/>
              <w:szCs w:val="22"/>
            </w:rPr>
          </w:pPr>
          <w:hyperlink w:anchor="_Toc535504448" w:history="1">
            <w:r w:rsidR="00DA2982" w:rsidRPr="004D2F81">
              <w:rPr>
                <w:rStyle w:val="Hyperlink"/>
                <w:noProof/>
              </w:rPr>
              <w:t>Running BEAPP with Different Source File Formats</w:t>
            </w:r>
            <w:r w:rsidR="00DA2982">
              <w:rPr>
                <w:noProof/>
                <w:webHidden/>
              </w:rPr>
              <w:tab/>
            </w:r>
            <w:r w:rsidR="00DA2982">
              <w:rPr>
                <w:noProof/>
                <w:webHidden/>
              </w:rPr>
              <w:fldChar w:fldCharType="begin"/>
            </w:r>
            <w:r w:rsidR="00DA2982">
              <w:rPr>
                <w:noProof/>
                <w:webHidden/>
              </w:rPr>
              <w:instrText xml:space="preserve"> PAGEREF _Toc535504448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70628D98" w14:textId="12D9847F" w:rsidR="00DA2982" w:rsidRDefault="00E85400">
          <w:pPr>
            <w:pStyle w:val="TOC3"/>
            <w:tabs>
              <w:tab w:val="right" w:leader="dot" w:pos="9350"/>
            </w:tabs>
            <w:rPr>
              <w:noProof/>
              <w:sz w:val="22"/>
              <w:szCs w:val="22"/>
            </w:rPr>
          </w:pPr>
          <w:hyperlink w:anchor="_Toc535504449" w:history="1">
            <w:r w:rsidR="00DA2982" w:rsidRPr="004D2F81">
              <w:rPr>
                <w:rStyle w:val="Hyperlink"/>
                <w:noProof/>
              </w:rPr>
              <w:t>Unsegmented MFF (EGI) Files (Baseline or Event Related, 1 or More NetStation Epochs)</w:t>
            </w:r>
            <w:r w:rsidR="00DA2982">
              <w:rPr>
                <w:noProof/>
                <w:webHidden/>
              </w:rPr>
              <w:tab/>
            </w:r>
            <w:r w:rsidR="00DA2982">
              <w:rPr>
                <w:noProof/>
                <w:webHidden/>
              </w:rPr>
              <w:fldChar w:fldCharType="begin"/>
            </w:r>
            <w:r w:rsidR="00DA2982">
              <w:rPr>
                <w:noProof/>
                <w:webHidden/>
              </w:rPr>
              <w:instrText xml:space="preserve"> PAGEREF _Toc535504449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0FDEF3FC" w14:textId="3AD05A80" w:rsidR="00DA2982" w:rsidRDefault="00E85400">
          <w:pPr>
            <w:pStyle w:val="TOC3"/>
            <w:tabs>
              <w:tab w:val="right" w:leader="dot" w:pos="9350"/>
            </w:tabs>
            <w:rPr>
              <w:noProof/>
              <w:sz w:val="22"/>
              <w:szCs w:val="22"/>
            </w:rPr>
          </w:pPr>
          <w:hyperlink w:anchor="_Toc535504450" w:history="1">
            <w:r w:rsidR="00DA2982" w:rsidRPr="004D2F81">
              <w:rPr>
                <w:rStyle w:val="Hyperlink"/>
                <w:noProof/>
              </w:rPr>
              <w:t>Segmented MFF (EGI) Files (Baseline or Event Related)</w:t>
            </w:r>
            <w:r w:rsidR="00DA2982">
              <w:rPr>
                <w:noProof/>
                <w:webHidden/>
              </w:rPr>
              <w:tab/>
            </w:r>
            <w:r w:rsidR="00DA2982">
              <w:rPr>
                <w:noProof/>
                <w:webHidden/>
              </w:rPr>
              <w:fldChar w:fldCharType="begin"/>
            </w:r>
            <w:r w:rsidR="00DA2982">
              <w:rPr>
                <w:noProof/>
                <w:webHidden/>
              </w:rPr>
              <w:instrText xml:space="preserve"> PAGEREF _Toc535504450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7742D672" w14:textId="00B93AE6" w:rsidR="00DA2982" w:rsidRDefault="00E85400">
          <w:pPr>
            <w:pStyle w:val="TOC3"/>
            <w:tabs>
              <w:tab w:val="right" w:leader="dot" w:pos="9350"/>
            </w:tabs>
            <w:rPr>
              <w:noProof/>
              <w:sz w:val="22"/>
              <w:szCs w:val="22"/>
            </w:rPr>
          </w:pPr>
          <w:hyperlink w:anchor="_Toc535504451" w:history="1">
            <w:r w:rsidR="00DA2982" w:rsidRPr="004D2F81">
              <w:rPr>
                <w:rStyle w:val="Hyperlink"/>
                <w:noProof/>
                <w:lang w:val="fr-FR"/>
              </w:rPr>
              <w:t>.Mat exports (from EGI, Biosemi, ANT, etc.)</w:t>
            </w:r>
            <w:r w:rsidR="00DA2982">
              <w:rPr>
                <w:noProof/>
                <w:webHidden/>
              </w:rPr>
              <w:tab/>
            </w:r>
            <w:r w:rsidR="00DA2982">
              <w:rPr>
                <w:noProof/>
                <w:webHidden/>
              </w:rPr>
              <w:fldChar w:fldCharType="begin"/>
            </w:r>
            <w:r w:rsidR="00DA2982">
              <w:rPr>
                <w:noProof/>
                <w:webHidden/>
              </w:rPr>
              <w:instrText xml:space="preserve"> PAGEREF _Toc535504451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5A29D3B1" w14:textId="2B02FC40" w:rsidR="00DA2982" w:rsidRDefault="00E85400">
          <w:pPr>
            <w:pStyle w:val="TOC3"/>
            <w:tabs>
              <w:tab w:val="right" w:leader="dot" w:pos="9350"/>
            </w:tabs>
            <w:rPr>
              <w:noProof/>
              <w:sz w:val="22"/>
              <w:szCs w:val="22"/>
            </w:rPr>
          </w:pPr>
          <w:hyperlink w:anchor="_Toc535504452" w:history="1">
            <w:r w:rsidR="00DA2982" w:rsidRPr="004D2F81">
              <w:rPr>
                <w:rStyle w:val="Hyperlink"/>
                <w:noProof/>
                <w:lang w:val="fr-FR"/>
              </w:rPr>
              <w:t>.Set (EEGLAB) Files</w:t>
            </w:r>
            <w:r w:rsidR="00DA2982">
              <w:rPr>
                <w:noProof/>
                <w:webHidden/>
              </w:rPr>
              <w:tab/>
            </w:r>
            <w:r w:rsidR="00DA2982">
              <w:rPr>
                <w:noProof/>
                <w:webHidden/>
              </w:rPr>
              <w:fldChar w:fldCharType="begin"/>
            </w:r>
            <w:r w:rsidR="00DA2982">
              <w:rPr>
                <w:noProof/>
                <w:webHidden/>
              </w:rPr>
              <w:instrText xml:space="preserve"> PAGEREF _Toc535504452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11AB05F2" w14:textId="06E9A40D" w:rsidR="00DA2982" w:rsidRDefault="00E85400">
          <w:pPr>
            <w:pStyle w:val="TOC3"/>
            <w:tabs>
              <w:tab w:val="right" w:leader="dot" w:pos="9350"/>
            </w:tabs>
            <w:rPr>
              <w:noProof/>
              <w:sz w:val="22"/>
              <w:szCs w:val="22"/>
            </w:rPr>
          </w:pPr>
          <w:hyperlink w:anchor="_Toc535504453" w:history="1">
            <w:r w:rsidR="00DA2982" w:rsidRPr="004D2F81">
              <w:rPr>
                <w:rStyle w:val="Hyperlink"/>
                <w:noProof/>
              </w:rPr>
              <w:t>Generating a BEAPP File Info Table:</w:t>
            </w:r>
            <w:r w:rsidR="00DA2982">
              <w:rPr>
                <w:noProof/>
                <w:webHidden/>
              </w:rPr>
              <w:tab/>
            </w:r>
            <w:r w:rsidR="00DA2982">
              <w:rPr>
                <w:noProof/>
                <w:webHidden/>
              </w:rPr>
              <w:fldChar w:fldCharType="begin"/>
            </w:r>
            <w:r w:rsidR="00DA2982">
              <w:rPr>
                <w:noProof/>
                <w:webHidden/>
              </w:rPr>
              <w:instrText xml:space="preserve"> PAGEREF _Toc535504453 \h </w:instrText>
            </w:r>
            <w:r w:rsidR="00DA2982">
              <w:rPr>
                <w:noProof/>
                <w:webHidden/>
              </w:rPr>
            </w:r>
            <w:r w:rsidR="00DA2982">
              <w:rPr>
                <w:noProof/>
                <w:webHidden/>
              </w:rPr>
              <w:fldChar w:fldCharType="separate"/>
            </w:r>
            <w:r w:rsidR="00DA2982">
              <w:rPr>
                <w:noProof/>
                <w:webHidden/>
              </w:rPr>
              <w:t>71</w:t>
            </w:r>
            <w:r w:rsidR="00DA2982">
              <w:rPr>
                <w:noProof/>
                <w:webHidden/>
              </w:rPr>
              <w:fldChar w:fldCharType="end"/>
            </w:r>
          </w:hyperlink>
        </w:p>
        <w:p w14:paraId="690FC3D1" w14:textId="7CE0F29E" w:rsidR="00DA2982" w:rsidRDefault="00E85400">
          <w:pPr>
            <w:pStyle w:val="TOC1"/>
            <w:tabs>
              <w:tab w:val="right" w:leader="dot" w:pos="9350"/>
            </w:tabs>
            <w:rPr>
              <w:noProof/>
              <w:sz w:val="22"/>
              <w:szCs w:val="22"/>
            </w:rPr>
          </w:pPr>
          <w:hyperlink w:anchor="_Toc535504454" w:history="1">
            <w:r w:rsidR="00DA2982" w:rsidRPr="004D2F81">
              <w:rPr>
                <w:rStyle w:val="Hyperlink"/>
                <w:noProof/>
              </w:rPr>
              <w:t>Running BEAPP With Differently Structured Data</w:t>
            </w:r>
            <w:r w:rsidR="00DA2982">
              <w:rPr>
                <w:noProof/>
                <w:webHidden/>
              </w:rPr>
              <w:tab/>
            </w:r>
            <w:r w:rsidR="00DA2982">
              <w:rPr>
                <w:noProof/>
                <w:webHidden/>
              </w:rPr>
              <w:fldChar w:fldCharType="begin"/>
            </w:r>
            <w:r w:rsidR="00DA2982">
              <w:rPr>
                <w:noProof/>
                <w:webHidden/>
              </w:rPr>
              <w:instrText xml:space="preserve"> PAGEREF _Toc535504454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1CD81DE4" w14:textId="78A875CB" w:rsidR="00DA2982" w:rsidRDefault="00E85400">
          <w:pPr>
            <w:pStyle w:val="TOC2"/>
            <w:tabs>
              <w:tab w:val="right" w:leader="dot" w:pos="9350"/>
            </w:tabs>
            <w:rPr>
              <w:noProof/>
              <w:sz w:val="22"/>
              <w:szCs w:val="22"/>
            </w:rPr>
          </w:pPr>
          <w:hyperlink w:anchor="_Toc535504455" w:history="1">
            <w:r w:rsidR="00DA2982" w:rsidRPr="004D2F81">
              <w:rPr>
                <w:rStyle w:val="Hyperlink"/>
                <w:noProof/>
              </w:rPr>
              <w:t>Baseline:</w:t>
            </w:r>
            <w:r w:rsidR="00DA2982">
              <w:rPr>
                <w:noProof/>
                <w:webHidden/>
              </w:rPr>
              <w:tab/>
            </w:r>
            <w:r w:rsidR="00DA2982">
              <w:rPr>
                <w:noProof/>
                <w:webHidden/>
              </w:rPr>
              <w:fldChar w:fldCharType="begin"/>
            </w:r>
            <w:r w:rsidR="00DA2982">
              <w:rPr>
                <w:noProof/>
                <w:webHidden/>
              </w:rPr>
              <w:instrText xml:space="preserve"> PAGEREF _Toc535504455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29FF7C10" w14:textId="5307817C" w:rsidR="00DA2982" w:rsidRDefault="00E85400">
          <w:pPr>
            <w:pStyle w:val="TOC3"/>
            <w:tabs>
              <w:tab w:val="right" w:leader="dot" w:pos="9350"/>
            </w:tabs>
            <w:rPr>
              <w:noProof/>
              <w:sz w:val="22"/>
              <w:szCs w:val="22"/>
            </w:rPr>
          </w:pPr>
          <w:hyperlink w:anchor="_Toc535504456" w:history="1">
            <w:r w:rsidR="00DA2982" w:rsidRPr="004D2F81">
              <w:rPr>
                <w:rStyle w:val="Hyperlink"/>
                <w:noProof/>
              </w:rPr>
              <w:t>Running Standard Baseline Files</w:t>
            </w:r>
            <w:r w:rsidR="00DA2982">
              <w:rPr>
                <w:noProof/>
                <w:webHidden/>
              </w:rPr>
              <w:tab/>
            </w:r>
            <w:r w:rsidR="00DA2982">
              <w:rPr>
                <w:noProof/>
                <w:webHidden/>
              </w:rPr>
              <w:fldChar w:fldCharType="begin"/>
            </w:r>
            <w:r w:rsidR="00DA2982">
              <w:rPr>
                <w:noProof/>
                <w:webHidden/>
              </w:rPr>
              <w:instrText xml:space="preserve"> PAGEREF _Toc535504456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4947292F" w14:textId="12D8D49A" w:rsidR="00DA2982" w:rsidRDefault="00E85400">
          <w:pPr>
            <w:pStyle w:val="TOC3"/>
            <w:tabs>
              <w:tab w:val="right" w:leader="dot" w:pos="9350"/>
            </w:tabs>
            <w:rPr>
              <w:noProof/>
              <w:sz w:val="22"/>
              <w:szCs w:val="22"/>
            </w:rPr>
          </w:pPr>
          <w:hyperlink w:anchor="_Toc535504457" w:history="1">
            <w:r w:rsidR="00DA2982" w:rsidRPr="004D2F81">
              <w:rPr>
                <w:rStyle w:val="Hyperlink"/>
                <w:noProof/>
              </w:rPr>
              <w:t>Running Conditioned Baseline Files:</w:t>
            </w:r>
            <w:r w:rsidR="00DA2982">
              <w:rPr>
                <w:noProof/>
                <w:webHidden/>
              </w:rPr>
              <w:tab/>
            </w:r>
            <w:r w:rsidR="00DA2982">
              <w:rPr>
                <w:noProof/>
                <w:webHidden/>
              </w:rPr>
              <w:fldChar w:fldCharType="begin"/>
            </w:r>
            <w:r w:rsidR="00DA2982">
              <w:rPr>
                <w:noProof/>
                <w:webHidden/>
              </w:rPr>
              <w:instrText xml:space="preserve"> PAGEREF _Toc535504457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4A03D2D4" w14:textId="62697CE0" w:rsidR="00DA2982" w:rsidRDefault="00E85400">
          <w:pPr>
            <w:pStyle w:val="TOC3"/>
            <w:tabs>
              <w:tab w:val="right" w:leader="dot" w:pos="9350"/>
            </w:tabs>
            <w:rPr>
              <w:noProof/>
              <w:sz w:val="22"/>
              <w:szCs w:val="22"/>
            </w:rPr>
          </w:pPr>
          <w:hyperlink w:anchor="_Toc535504458" w:history="1">
            <w:r w:rsidR="00DA2982" w:rsidRPr="004D2F81">
              <w:rPr>
                <w:rStyle w:val="Hyperlink"/>
                <w:noProof/>
              </w:rPr>
              <w:t>BEAPP Baseline Amplitude- Based Masking:</w:t>
            </w:r>
            <w:r w:rsidR="00DA2982">
              <w:rPr>
                <w:noProof/>
                <w:webHidden/>
              </w:rPr>
              <w:tab/>
            </w:r>
            <w:r w:rsidR="00DA2982">
              <w:rPr>
                <w:noProof/>
                <w:webHidden/>
              </w:rPr>
              <w:fldChar w:fldCharType="begin"/>
            </w:r>
            <w:r w:rsidR="00DA2982">
              <w:rPr>
                <w:noProof/>
                <w:webHidden/>
              </w:rPr>
              <w:instrText xml:space="preserve"> PAGEREF _Toc535504458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0FBBF84B" w14:textId="353D0D61" w:rsidR="00DA2982" w:rsidRDefault="00E85400">
          <w:pPr>
            <w:pStyle w:val="TOC3"/>
            <w:tabs>
              <w:tab w:val="right" w:leader="dot" w:pos="9350"/>
            </w:tabs>
            <w:rPr>
              <w:noProof/>
              <w:sz w:val="22"/>
              <w:szCs w:val="22"/>
            </w:rPr>
          </w:pPr>
          <w:hyperlink w:anchor="_Toc535504459" w:history="1">
            <w:r w:rsidR="00DA2982" w:rsidRPr="004D2F81">
              <w:rPr>
                <w:rStyle w:val="Hyperlink"/>
                <w:noProof/>
              </w:rPr>
              <w:t>Running Files Baseline Data With Time-Locked Information</w:t>
            </w:r>
            <w:r w:rsidR="00DA2982">
              <w:rPr>
                <w:noProof/>
                <w:webHidden/>
              </w:rPr>
              <w:tab/>
            </w:r>
            <w:r w:rsidR="00DA2982">
              <w:rPr>
                <w:noProof/>
                <w:webHidden/>
              </w:rPr>
              <w:fldChar w:fldCharType="begin"/>
            </w:r>
            <w:r w:rsidR="00DA2982">
              <w:rPr>
                <w:noProof/>
                <w:webHidden/>
              </w:rPr>
              <w:instrText xml:space="preserve"> PAGEREF _Toc535504459 \h </w:instrText>
            </w:r>
            <w:r w:rsidR="00DA2982">
              <w:rPr>
                <w:noProof/>
                <w:webHidden/>
              </w:rPr>
            </w:r>
            <w:r w:rsidR="00DA2982">
              <w:rPr>
                <w:noProof/>
                <w:webHidden/>
              </w:rPr>
              <w:fldChar w:fldCharType="separate"/>
            </w:r>
            <w:r w:rsidR="00DA2982">
              <w:rPr>
                <w:noProof/>
                <w:webHidden/>
              </w:rPr>
              <w:t>75</w:t>
            </w:r>
            <w:r w:rsidR="00DA2982">
              <w:rPr>
                <w:noProof/>
                <w:webHidden/>
              </w:rPr>
              <w:fldChar w:fldCharType="end"/>
            </w:r>
          </w:hyperlink>
        </w:p>
        <w:p w14:paraId="39311097" w14:textId="2030E737" w:rsidR="00DA2982" w:rsidRDefault="00E85400">
          <w:pPr>
            <w:pStyle w:val="TOC2"/>
            <w:tabs>
              <w:tab w:val="right" w:leader="dot" w:pos="9350"/>
            </w:tabs>
            <w:rPr>
              <w:noProof/>
              <w:sz w:val="22"/>
              <w:szCs w:val="22"/>
            </w:rPr>
          </w:pPr>
          <w:hyperlink w:anchor="_Toc535504460" w:history="1">
            <w:r w:rsidR="00DA2982" w:rsidRPr="004D2F81">
              <w:rPr>
                <w:rStyle w:val="Hyperlink"/>
                <w:noProof/>
              </w:rPr>
              <w:t>Running Event- Tagged Data</w:t>
            </w:r>
            <w:r w:rsidR="00DA2982">
              <w:rPr>
                <w:noProof/>
                <w:webHidden/>
              </w:rPr>
              <w:tab/>
            </w:r>
            <w:r w:rsidR="00DA2982">
              <w:rPr>
                <w:noProof/>
                <w:webHidden/>
              </w:rPr>
              <w:fldChar w:fldCharType="begin"/>
            </w:r>
            <w:r w:rsidR="00DA2982">
              <w:rPr>
                <w:noProof/>
                <w:webHidden/>
              </w:rPr>
              <w:instrText xml:space="preserve"> PAGEREF _Toc535504460 \h </w:instrText>
            </w:r>
            <w:r w:rsidR="00DA2982">
              <w:rPr>
                <w:noProof/>
                <w:webHidden/>
              </w:rPr>
            </w:r>
            <w:r w:rsidR="00DA2982">
              <w:rPr>
                <w:noProof/>
                <w:webHidden/>
              </w:rPr>
              <w:fldChar w:fldCharType="separate"/>
            </w:r>
            <w:r w:rsidR="00DA2982">
              <w:rPr>
                <w:noProof/>
                <w:webHidden/>
              </w:rPr>
              <w:t>75</w:t>
            </w:r>
            <w:r w:rsidR="00DA2982">
              <w:rPr>
                <w:noProof/>
                <w:webHidden/>
              </w:rPr>
              <w:fldChar w:fldCharType="end"/>
            </w:r>
          </w:hyperlink>
        </w:p>
        <w:p w14:paraId="2A56454D" w14:textId="304F9788" w:rsidR="00DA2982" w:rsidRDefault="00E85400">
          <w:pPr>
            <w:pStyle w:val="TOC3"/>
            <w:tabs>
              <w:tab w:val="right" w:leader="dot" w:pos="9350"/>
            </w:tabs>
            <w:rPr>
              <w:noProof/>
              <w:sz w:val="22"/>
              <w:szCs w:val="22"/>
            </w:rPr>
          </w:pPr>
          <w:hyperlink w:anchor="_Toc535504461" w:history="1">
            <w:r w:rsidR="00DA2982" w:rsidRPr="004D2F81">
              <w:rPr>
                <w:rStyle w:val="Hyperlink"/>
                <w:noProof/>
              </w:rPr>
              <w:t>File Event Tag Offsets:</w:t>
            </w:r>
            <w:r w:rsidR="00DA2982">
              <w:rPr>
                <w:noProof/>
                <w:webHidden/>
              </w:rPr>
              <w:tab/>
            </w:r>
            <w:r w:rsidR="00DA2982">
              <w:rPr>
                <w:noProof/>
                <w:webHidden/>
              </w:rPr>
              <w:fldChar w:fldCharType="begin"/>
            </w:r>
            <w:r w:rsidR="00DA2982">
              <w:rPr>
                <w:noProof/>
                <w:webHidden/>
              </w:rPr>
              <w:instrText xml:space="preserve"> PAGEREF _Toc535504461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4AAD69A6" w14:textId="0D9D98C0" w:rsidR="00DA2982" w:rsidRDefault="00E85400">
          <w:pPr>
            <w:pStyle w:val="TOC3"/>
            <w:tabs>
              <w:tab w:val="right" w:leader="dot" w:pos="9350"/>
            </w:tabs>
            <w:rPr>
              <w:noProof/>
              <w:sz w:val="22"/>
              <w:szCs w:val="22"/>
            </w:rPr>
          </w:pPr>
          <w:hyperlink w:anchor="_Toc535504462" w:history="1">
            <w:r w:rsidR="00DA2982" w:rsidRPr="004D2F81">
              <w:rPr>
                <w:rStyle w:val="Hyperlink"/>
                <w:noProof/>
              </w:rPr>
              <w:t>Notes for Event Processing in BEAPP:</w:t>
            </w:r>
            <w:r w:rsidR="00DA2982">
              <w:rPr>
                <w:noProof/>
                <w:webHidden/>
              </w:rPr>
              <w:tab/>
            </w:r>
            <w:r w:rsidR="00DA2982">
              <w:rPr>
                <w:noProof/>
                <w:webHidden/>
              </w:rPr>
              <w:fldChar w:fldCharType="begin"/>
            </w:r>
            <w:r w:rsidR="00DA2982">
              <w:rPr>
                <w:noProof/>
                <w:webHidden/>
              </w:rPr>
              <w:instrText xml:space="preserve"> PAGEREF _Toc535504462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79BAD480" w14:textId="4B51341B" w:rsidR="00DA2982" w:rsidRDefault="00E85400">
          <w:pPr>
            <w:pStyle w:val="TOC3"/>
            <w:tabs>
              <w:tab w:val="right" w:leader="dot" w:pos="9350"/>
            </w:tabs>
            <w:rPr>
              <w:noProof/>
              <w:sz w:val="22"/>
              <w:szCs w:val="22"/>
            </w:rPr>
          </w:pPr>
          <w:hyperlink w:anchor="_Toc535504463" w:history="1">
            <w:r w:rsidR="00DA2982" w:rsidRPr="004D2F81">
              <w:rPr>
                <w:rStyle w:val="Hyperlink"/>
                <w:noProof/>
              </w:rPr>
              <w:t>Examples of Event Related User Settings:</w:t>
            </w:r>
            <w:r w:rsidR="00DA2982">
              <w:rPr>
                <w:noProof/>
                <w:webHidden/>
              </w:rPr>
              <w:tab/>
            </w:r>
            <w:r w:rsidR="00DA2982">
              <w:rPr>
                <w:noProof/>
                <w:webHidden/>
              </w:rPr>
              <w:fldChar w:fldCharType="begin"/>
            </w:r>
            <w:r w:rsidR="00DA2982">
              <w:rPr>
                <w:noProof/>
                <w:webHidden/>
              </w:rPr>
              <w:instrText xml:space="preserve"> PAGEREF _Toc535504463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0F77327B" w14:textId="5093C7B6" w:rsidR="00DA2982" w:rsidRDefault="00E85400">
          <w:pPr>
            <w:pStyle w:val="TOC3"/>
            <w:tabs>
              <w:tab w:val="right" w:leader="dot" w:pos="9350"/>
            </w:tabs>
            <w:rPr>
              <w:noProof/>
              <w:sz w:val="22"/>
              <w:szCs w:val="22"/>
            </w:rPr>
          </w:pPr>
          <w:hyperlink w:anchor="_Toc535504464" w:history="1">
            <w:r w:rsidR="00DA2982" w:rsidRPr="004D2F81">
              <w:rPr>
                <w:rStyle w:val="Hyperlink"/>
                <w:noProof/>
              </w:rPr>
              <w:t>Behavioral Coding Information</w:t>
            </w:r>
            <w:r w:rsidR="00DA2982">
              <w:rPr>
                <w:noProof/>
                <w:webHidden/>
              </w:rPr>
              <w:tab/>
            </w:r>
            <w:r w:rsidR="00DA2982">
              <w:rPr>
                <w:noProof/>
                <w:webHidden/>
              </w:rPr>
              <w:fldChar w:fldCharType="begin"/>
            </w:r>
            <w:r w:rsidR="00DA2982">
              <w:rPr>
                <w:noProof/>
                <w:webHidden/>
              </w:rPr>
              <w:instrText xml:space="preserve"> PAGEREF _Toc535504464 \h </w:instrText>
            </w:r>
            <w:r w:rsidR="00DA2982">
              <w:rPr>
                <w:noProof/>
                <w:webHidden/>
              </w:rPr>
            </w:r>
            <w:r w:rsidR="00DA2982">
              <w:rPr>
                <w:noProof/>
                <w:webHidden/>
              </w:rPr>
              <w:fldChar w:fldCharType="separate"/>
            </w:r>
            <w:r w:rsidR="00DA2982">
              <w:rPr>
                <w:noProof/>
                <w:webHidden/>
              </w:rPr>
              <w:t>77</w:t>
            </w:r>
            <w:r w:rsidR="00DA2982">
              <w:rPr>
                <w:noProof/>
                <w:webHidden/>
              </w:rPr>
              <w:fldChar w:fldCharType="end"/>
            </w:r>
          </w:hyperlink>
        </w:p>
        <w:p w14:paraId="6AD85573" w14:textId="1D03551D" w:rsidR="00DA2982" w:rsidRDefault="00E85400">
          <w:pPr>
            <w:pStyle w:val="TOC3"/>
            <w:tabs>
              <w:tab w:val="right" w:leader="dot" w:pos="9350"/>
            </w:tabs>
            <w:rPr>
              <w:noProof/>
              <w:sz w:val="22"/>
              <w:szCs w:val="22"/>
            </w:rPr>
          </w:pPr>
          <w:hyperlink w:anchor="_Toc535504465" w:history="1">
            <w:r w:rsidR="00DA2982" w:rsidRPr="004D2F81">
              <w:rPr>
                <w:rStyle w:val="Hyperlink"/>
                <w:noProof/>
              </w:rPr>
              <w:t>DIN Tag Information</w:t>
            </w:r>
            <w:r w:rsidR="00DA2982">
              <w:rPr>
                <w:noProof/>
                <w:webHidden/>
              </w:rPr>
              <w:tab/>
            </w:r>
            <w:r w:rsidR="00DA2982">
              <w:rPr>
                <w:noProof/>
                <w:webHidden/>
              </w:rPr>
              <w:fldChar w:fldCharType="begin"/>
            </w:r>
            <w:r w:rsidR="00DA2982">
              <w:rPr>
                <w:noProof/>
                <w:webHidden/>
              </w:rPr>
              <w:instrText xml:space="preserve"> PAGEREF _Toc535504465 \h </w:instrText>
            </w:r>
            <w:r w:rsidR="00DA2982">
              <w:rPr>
                <w:noProof/>
                <w:webHidden/>
              </w:rPr>
            </w:r>
            <w:r w:rsidR="00DA2982">
              <w:rPr>
                <w:noProof/>
                <w:webHidden/>
              </w:rPr>
              <w:fldChar w:fldCharType="separate"/>
            </w:r>
            <w:r w:rsidR="00DA2982">
              <w:rPr>
                <w:noProof/>
                <w:webHidden/>
              </w:rPr>
              <w:t>78</w:t>
            </w:r>
            <w:r w:rsidR="00DA2982">
              <w:rPr>
                <w:noProof/>
                <w:webHidden/>
              </w:rPr>
              <w:fldChar w:fldCharType="end"/>
            </w:r>
          </w:hyperlink>
        </w:p>
        <w:p w14:paraId="08530289" w14:textId="4A8289D2" w:rsidR="00DA2982" w:rsidRDefault="00E85400">
          <w:pPr>
            <w:pStyle w:val="TOC1"/>
            <w:tabs>
              <w:tab w:val="right" w:leader="dot" w:pos="9350"/>
            </w:tabs>
            <w:rPr>
              <w:noProof/>
              <w:sz w:val="22"/>
              <w:szCs w:val="22"/>
            </w:rPr>
          </w:pPr>
          <w:hyperlink w:anchor="_Toc535504466" w:history="1">
            <w:r w:rsidR="00DA2982" w:rsidRPr="004D2F81">
              <w:rPr>
                <w:rStyle w:val="Hyperlink"/>
                <w:noProof/>
              </w:rPr>
              <w:t>ICA Module/HAPPE Preparations</w:t>
            </w:r>
            <w:r w:rsidR="00DA2982">
              <w:rPr>
                <w:noProof/>
                <w:webHidden/>
              </w:rPr>
              <w:tab/>
            </w:r>
            <w:r w:rsidR="00DA2982">
              <w:rPr>
                <w:noProof/>
                <w:webHidden/>
              </w:rPr>
              <w:fldChar w:fldCharType="begin"/>
            </w:r>
            <w:r w:rsidR="00DA2982">
              <w:rPr>
                <w:noProof/>
                <w:webHidden/>
              </w:rPr>
              <w:instrText xml:space="preserve"> PAGEREF _Toc535504466 \h </w:instrText>
            </w:r>
            <w:r w:rsidR="00DA2982">
              <w:rPr>
                <w:noProof/>
                <w:webHidden/>
              </w:rPr>
            </w:r>
            <w:r w:rsidR="00DA2982">
              <w:rPr>
                <w:noProof/>
                <w:webHidden/>
              </w:rPr>
              <w:fldChar w:fldCharType="separate"/>
            </w:r>
            <w:r w:rsidR="00DA2982">
              <w:rPr>
                <w:noProof/>
                <w:webHidden/>
              </w:rPr>
              <w:t>79</w:t>
            </w:r>
            <w:r w:rsidR="00DA2982">
              <w:rPr>
                <w:noProof/>
                <w:webHidden/>
              </w:rPr>
              <w:fldChar w:fldCharType="end"/>
            </w:r>
          </w:hyperlink>
        </w:p>
        <w:p w14:paraId="7394E8A8" w14:textId="18292361" w:rsidR="00DA2982" w:rsidRDefault="00E85400">
          <w:pPr>
            <w:pStyle w:val="TOC1"/>
            <w:tabs>
              <w:tab w:val="right" w:leader="dot" w:pos="9350"/>
            </w:tabs>
            <w:rPr>
              <w:noProof/>
              <w:sz w:val="22"/>
              <w:szCs w:val="22"/>
            </w:rPr>
          </w:pPr>
          <w:hyperlink w:anchor="_Toc535504467" w:history="1">
            <w:r w:rsidR="00DA2982" w:rsidRPr="004D2F81">
              <w:rPr>
                <w:rStyle w:val="Hyperlink"/>
                <w:noProof/>
              </w:rPr>
              <w:t>BEAPP Net Library</w:t>
            </w:r>
            <w:r w:rsidR="00DA2982">
              <w:rPr>
                <w:noProof/>
                <w:webHidden/>
              </w:rPr>
              <w:tab/>
            </w:r>
            <w:r w:rsidR="00DA2982">
              <w:rPr>
                <w:noProof/>
                <w:webHidden/>
              </w:rPr>
              <w:fldChar w:fldCharType="begin"/>
            </w:r>
            <w:r w:rsidR="00DA2982">
              <w:rPr>
                <w:noProof/>
                <w:webHidden/>
              </w:rPr>
              <w:instrText xml:space="preserve"> PAGEREF _Toc535504467 \h </w:instrText>
            </w:r>
            <w:r w:rsidR="00DA2982">
              <w:rPr>
                <w:noProof/>
                <w:webHidden/>
              </w:rPr>
            </w:r>
            <w:r w:rsidR="00DA2982">
              <w:rPr>
                <w:noProof/>
                <w:webHidden/>
              </w:rPr>
              <w:fldChar w:fldCharType="separate"/>
            </w:r>
            <w:r w:rsidR="00DA2982">
              <w:rPr>
                <w:noProof/>
                <w:webHidden/>
              </w:rPr>
              <w:t>81</w:t>
            </w:r>
            <w:r w:rsidR="00DA2982">
              <w:rPr>
                <w:noProof/>
                <w:webHidden/>
              </w:rPr>
              <w:fldChar w:fldCharType="end"/>
            </w:r>
          </w:hyperlink>
        </w:p>
        <w:p w14:paraId="32AE5949" w14:textId="263AF93B" w:rsidR="00DA2982" w:rsidRDefault="00E85400">
          <w:pPr>
            <w:pStyle w:val="TOC2"/>
            <w:tabs>
              <w:tab w:val="right" w:leader="dot" w:pos="9350"/>
            </w:tabs>
            <w:rPr>
              <w:noProof/>
              <w:sz w:val="22"/>
              <w:szCs w:val="22"/>
            </w:rPr>
          </w:pPr>
          <w:hyperlink w:anchor="_Toc535504468" w:history="1">
            <w:r w:rsidR="00DA2982" w:rsidRPr="004D2F81">
              <w:rPr>
                <w:rStyle w:val="Hyperlink"/>
                <w:noProof/>
              </w:rPr>
              <w:t>Adding New Nets to the BEAPP Library</w:t>
            </w:r>
            <w:r w:rsidR="00DA2982">
              <w:rPr>
                <w:noProof/>
                <w:webHidden/>
              </w:rPr>
              <w:tab/>
            </w:r>
            <w:r w:rsidR="00DA2982">
              <w:rPr>
                <w:noProof/>
                <w:webHidden/>
              </w:rPr>
              <w:fldChar w:fldCharType="begin"/>
            </w:r>
            <w:r w:rsidR="00DA2982">
              <w:rPr>
                <w:noProof/>
                <w:webHidden/>
              </w:rPr>
              <w:instrText xml:space="preserve"> PAGEREF _Toc535504468 \h </w:instrText>
            </w:r>
            <w:r w:rsidR="00DA2982">
              <w:rPr>
                <w:noProof/>
                <w:webHidden/>
              </w:rPr>
            </w:r>
            <w:r w:rsidR="00DA2982">
              <w:rPr>
                <w:noProof/>
                <w:webHidden/>
              </w:rPr>
              <w:fldChar w:fldCharType="separate"/>
            </w:r>
            <w:r w:rsidR="00DA2982">
              <w:rPr>
                <w:noProof/>
                <w:webHidden/>
              </w:rPr>
              <w:t>81</w:t>
            </w:r>
            <w:r w:rsidR="00DA2982">
              <w:rPr>
                <w:noProof/>
                <w:webHidden/>
              </w:rPr>
              <w:fldChar w:fldCharType="end"/>
            </w:r>
          </w:hyperlink>
        </w:p>
        <w:p w14:paraId="65A420DB" w14:textId="6594D78A" w:rsidR="00DA2982" w:rsidRDefault="00E85400">
          <w:pPr>
            <w:pStyle w:val="TOC1"/>
            <w:tabs>
              <w:tab w:val="right" w:leader="dot" w:pos="9350"/>
            </w:tabs>
            <w:rPr>
              <w:noProof/>
              <w:sz w:val="22"/>
              <w:szCs w:val="22"/>
            </w:rPr>
          </w:pPr>
          <w:hyperlink w:anchor="_Toc535504469" w:history="1">
            <w:r w:rsidR="00DA2982" w:rsidRPr="004D2F81">
              <w:rPr>
                <w:rStyle w:val="Hyperlink"/>
                <w:noProof/>
              </w:rPr>
              <w:t>BEAPP Outputs and Reporting</w:t>
            </w:r>
            <w:r w:rsidR="00DA2982">
              <w:rPr>
                <w:noProof/>
                <w:webHidden/>
              </w:rPr>
              <w:tab/>
            </w:r>
            <w:r w:rsidR="00DA2982">
              <w:rPr>
                <w:noProof/>
                <w:webHidden/>
              </w:rPr>
              <w:fldChar w:fldCharType="begin"/>
            </w:r>
            <w:r w:rsidR="00DA2982">
              <w:rPr>
                <w:noProof/>
                <w:webHidden/>
              </w:rPr>
              <w:instrText xml:space="preserve"> PAGEREF _Toc535504469 \h </w:instrText>
            </w:r>
            <w:r w:rsidR="00DA2982">
              <w:rPr>
                <w:noProof/>
                <w:webHidden/>
              </w:rPr>
            </w:r>
            <w:r w:rsidR="00DA2982">
              <w:rPr>
                <w:noProof/>
                <w:webHidden/>
              </w:rPr>
              <w:fldChar w:fldCharType="separate"/>
            </w:r>
            <w:r w:rsidR="00DA2982">
              <w:rPr>
                <w:noProof/>
                <w:webHidden/>
              </w:rPr>
              <w:t>84</w:t>
            </w:r>
            <w:r w:rsidR="00DA2982">
              <w:rPr>
                <w:noProof/>
                <w:webHidden/>
              </w:rPr>
              <w:fldChar w:fldCharType="end"/>
            </w:r>
          </w:hyperlink>
        </w:p>
        <w:p w14:paraId="648D5B81" w14:textId="58169B7D" w:rsidR="00DA2982" w:rsidRDefault="00E85400">
          <w:pPr>
            <w:pStyle w:val="TOC1"/>
            <w:tabs>
              <w:tab w:val="right" w:leader="dot" w:pos="9350"/>
            </w:tabs>
            <w:rPr>
              <w:noProof/>
              <w:sz w:val="22"/>
              <w:szCs w:val="22"/>
            </w:rPr>
          </w:pPr>
          <w:hyperlink w:anchor="_Toc535504470" w:history="1">
            <w:r w:rsidR="00DA2982" w:rsidRPr="004D2F81">
              <w:rPr>
                <w:rStyle w:val="Hyperlink"/>
                <w:noProof/>
              </w:rPr>
              <w:t>Running BEAPP through a computer cluster</w:t>
            </w:r>
            <w:r w:rsidR="00DA2982">
              <w:rPr>
                <w:noProof/>
                <w:webHidden/>
              </w:rPr>
              <w:tab/>
            </w:r>
            <w:r w:rsidR="00DA2982">
              <w:rPr>
                <w:noProof/>
                <w:webHidden/>
              </w:rPr>
              <w:fldChar w:fldCharType="begin"/>
            </w:r>
            <w:r w:rsidR="00DA2982">
              <w:rPr>
                <w:noProof/>
                <w:webHidden/>
              </w:rPr>
              <w:instrText xml:space="preserve"> PAGEREF _Toc535504470 \h </w:instrText>
            </w:r>
            <w:r w:rsidR="00DA2982">
              <w:rPr>
                <w:noProof/>
                <w:webHidden/>
              </w:rPr>
            </w:r>
            <w:r w:rsidR="00DA2982">
              <w:rPr>
                <w:noProof/>
                <w:webHidden/>
              </w:rPr>
              <w:fldChar w:fldCharType="separate"/>
            </w:r>
            <w:r w:rsidR="00DA2982">
              <w:rPr>
                <w:noProof/>
                <w:webHidden/>
              </w:rPr>
              <w:t>91</w:t>
            </w:r>
            <w:r w:rsidR="00DA2982">
              <w:rPr>
                <w:noProof/>
                <w:webHidden/>
              </w:rPr>
              <w:fldChar w:fldCharType="end"/>
            </w:r>
          </w:hyperlink>
        </w:p>
        <w:p w14:paraId="1DFC5DED" w14:textId="4B9C4275" w:rsidR="00DA2982" w:rsidRDefault="00E85400">
          <w:pPr>
            <w:pStyle w:val="TOC1"/>
            <w:tabs>
              <w:tab w:val="right" w:leader="dot" w:pos="9350"/>
            </w:tabs>
            <w:rPr>
              <w:noProof/>
              <w:sz w:val="22"/>
              <w:szCs w:val="22"/>
            </w:rPr>
          </w:pPr>
          <w:hyperlink w:anchor="_Toc535504471" w:history="1">
            <w:r w:rsidR="00DA2982" w:rsidRPr="004D2F81">
              <w:rPr>
                <w:rStyle w:val="Hyperlink"/>
                <w:noProof/>
              </w:rPr>
              <w:t>Additional Information</w:t>
            </w:r>
            <w:r w:rsidR="00DA2982">
              <w:rPr>
                <w:noProof/>
                <w:webHidden/>
              </w:rPr>
              <w:tab/>
            </w:r>
            <w:r w:rsidR="00DA2982">
              <w:rPr>
                <w:noProof/>
                <w:webHidden/>
              </w:rPr>
              <w:fldChar w:fldCharType="begin"/>
            </w:r>
            <w:r w:rsidR="00DA2982">
              <w:rPr>
                <w:noProof/>
                <w:webHidden/>
              </w:rPr>
              <w:instrText xml:space="preserve"> PAGEREF _Toc535504471 \h </w:instrText>
            </w:r>
            <w:r w:rsidR="00DA2982">
              <w:rPr>
                <w:noProof/>
                <w:webHidden/>
              </w:rPr>
            </w:r>
            <w:r w:rsidR="00DA2982">
              <w:rPr>
                <w:noProof/>
                <w:webHidden/>
              </w:rPr>
              <w:fldChar w:fldCharType="separate"/>
            </w:r>
            <w:r w:rsidR="00DA2982">
              <w:rPr>
                <w:noProof/>
                <w:webHidden/>
              </w:rPr>
              <w:t>92</w:t>
            </w:r>
            <w:r w:rsidR="00DA2982">
              <w:rPr>
                <w:noProof/>
                <w:webHidden/>
              </w:rPr>
              <w:fldChar w:fldCharType="end"/>
            </w:r>
          </w:hyperlink>
        </w:p>
        <w:p w14:paraId="74A1B7AE" w14:textId="182A3E18" w:rsidR="00617F42" w:rsidRPr="001860CD" w:rsidRDefault="00240607" w:rsidP="001860CD">
          <w:r>
            <w:rPr>
              <w:b/>
              <w:bCs/>
              <w:noProof/>
            </w:rPr>
            <w:fldChar w:fldCharType="end"/>
          </w:r>
        </w:p>
      </w:sdtContent>
    </w:sdt>
    <w:p w14:paraId="05245EFF" w14:textId="7B108EC9" w:rsidR="00617F42" w:rsidRPr="00617F42" w:rsidRDefault="004C0867" w:rsidP="00617F42">
      <w:pPr>
        <w:tabs>
          <w:tab w:val="left" w:pos="1800"/>
        </w:tabs>
        <w:rPr>
          <w:rFonts w:ascii="Times New Roman" w:hAnsi="Times New Roman" w:cs="Times New Roman"/>
          <w:b/>
          <w:sz w:val="40"/>
          <w:szCs w:val="40"/>
          <w:u w:val="single"/>
        </w:rPr>
      </w:pPr>
      <w:r>
        <w:rPr>
          <w:rFonts w:ascii="Times New Roman" w:hAnsi="Times New Roman" w:cs="Times New Roman"/>
          <w:b/>
          <w:sz w:val="40"/>
          <w:szCs w:val="40"/>
          <w:u w:val="single"/>
        </w:rPr>
        <w:tab/>
      </w:r>
      <w:bookmarkStart w:id="1" w:name="_Hlk515541620"/>
    </w:p>
    <w:p w14:paraId="17A4AA96" w14:textId="78CA54CE" w:rsidR="00B01643" w:rsidRPr="0050189A" w:rsidRDefault="004408D7" w:rsidP="0050189A">
      <w:pPr>
        <w:pStyle w:val="Heading1"/>
      </w:pPr>
      <w:bookmarkStart w:id="2" w:name="_Toc535504397"/>
      <w:r w:rsidRPr="0050189A">
        <w:t>What is BEAPP?</w:t>
      </w:r>
      <w:bookmarkEnd w:id="2"/>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r w:rsidRPr="00C44DC2">
        <w:rPr>
          <w:rFonts w:ascii="Times New Roman" w:hAnsi="Times New Roman" w:cs="Times New Roman"/>
        </w:rPr>
        <w:t xml:space="preserve">Matlab-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E85400"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hyperlink r:id="rId8"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3EAEC577" w:rsidR="00E07A82" w:rsidRPr="00C44DC2" w:rsidRDefault="00E07A82"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9277B3">
        <w:rPr>
          <w:rFonts w:ascii="Times New Roman" w:hAnsi="Times New Roman" w:cs="Times New Roman"/>
        </w:rPr>
        <w:t>L</w:t>
      </w:r>
      <w:r w:rsidRPr="00C44DC2">
        <w:rPr>
          <w:rFonts w:ascii="Times New Roman" w:hAnsi="Times New Roman" w:cs="Times New Roman"/>
        </w:rPr>
        <w:t>ine</w:t>
      </w:r>
    </w:p>
    <w:p w14:paraId="671F9452" w14:textId="40C0F2E3" w:rsidR="00BB068A" w:rsidRPr="00C44DC2" w:rsidRDefault="00BB068A" w:rsidP="00746736">
      <w:pPr>
        <w:pStyle w:val="ListParagraph"/>
        <w:numPr>
          <w:ilvl w:val="0"/>
          <w:numId w:val="2"/>
        </w:numPr>
        <w:autoSpaceDE w:val="0"/>
        <w:autoSpaceDN w:val="0"/>
        <w:adjustRightInd w:val="0"/>
        <w:spacing w:line="360" w:lineRule="auto"/>
        <w:rPr>
          <w:rFonts w:ascii="Times New Roman" w:hAnsi="Times New Roman" w:cs="Times New Roman"/>
        </w:rPr>
      </w:pPr>
      <w:r w:rsidRPr="00C44DC2">
        <w:rPr>
          <w:rFonts w:ascii="Times New Roman" w:hAnsi="Times New Roman" w:cs="Times New Roman"/>
        </w:rPr>
        <w:t xml:space="preserve">Resampling </w:t>
      </w:r>
      <w:r w:rsidR="002A0213">
        <w:rPr>
          <w:rFonts w:ascii="Times New Roman" w:hAnsi="Times New Roman" w:cs="Times New Roman"/>
          <w:vertAlign w:val="subscript"/>
        </w:rPr>
        <w:softHyphen/>
      </w:r>
      <w:r w:rsidR="002A0213">
        <w:rPr>
          <w:rFonts w:ascii="Times New Roman" w:hAnsi="Times New Roman" w:cs="Times New Roman"/>
          <w:vertAlign w:val="subscript"/>
        </w:rPr>
        <w:fldChar w:fldCharType="begin"/>
      </w:r>
      <w:r w:rsidR="002A0213">
        <w:rPr>
          <w:rFonts w:ascii="Times New Roman" w:hAnsi="Times New Roman" w:cs="Times New Roman"/>
          <w:vertAlign w:val="subscript"/>
        </w:rPr>
        <w:instrText xml:space="preserve"> </w:instrText>
      </w:r>
      <w:r w:rsidR="002A0213">
        <w:rPr>
          <w:rFonts w:ascii="Times New Roman" w:hAnsi="Times New Roman" w:cs="Times New Roman"/>
          <w:vertAlign w:val="subscript"/>
        </w:rPr>
        <w:fldChar w:fldCharType="end"/>
      </w:r>
    </w:p>
    <w:p w14:paraId="78B59B49" w14:textId="79D032F7" w:rsidR="00BB068A" w:rsidRPr="00C44DC2" w:rsidRDefault="001A196D"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9"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746736">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9AEB09A"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D53007">
        <w:rPr>
          <w:rFonts w:ascii="Times New Roman" w:hAnsi="Times New Roman" w:cs="Times New Roman"/>
        </w:rPr>
        <w:t>L</w:t>
      </w:r>
      <w:r w:rsidRPr="00C44DC2">
        <w:rPr>
          <w:rFonts w:ascii="Times New Roman" w:hAnsi="Times New Roman" w:cs="Times New Roman"/>
        </w:rPr>
        <w:t>ine to remove line noise</w:t>
      </w:r>
    </w:p>
    <w:p w14:paraId="0481B4E6" w14:textId="21971E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746736">
      <w:pPr>
        <w:pStyle w:val="ListParagraph"/>
        <w:numPr>
          <w:ilvl w:val="1"/>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lastRenderedPageBreak/>
        <w:t>Average reference</w:t>
      </w:r>
    </w:p>
    <w:p w14:paraId="3246BEE4" w14:textId="4C0B4DAC" w:rsidR="004B0F1A" w:rsidRPr="00C44DC2" w:rsidRDefault="0049434B" w:rsidP="00746736">
      <w:pPr>
        <w:pStyle w:val="ListParagraph"/>
        <w:numPr>
          <w:ilvl w:val="0"/>
          <w:numId w:val="2"/>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w:t>
      </w:r>
      <w:r w:rsidR="002A0213" w:rsidRPr="00C44DC2">
        <w:rPr>
          <w:rFonts w:ascii="Times New Roman" w:hAnsi="Times New Roman" w:cs="Times New Roman"/>
        </w:rPr>
        <w:t>eferencing</w:t>
      </w:r>
    </w:p>
    <w:p w14:paraId="639838A9" w14:textId="1B65DF65" w:rsidR="00D32D51" w:rsidRPr="00C44DC2" w:rsidRDefault="004B0F1A" w:rsidP="00746736">
      <w:pPr>
        <w:pStyle w:val="ListParagraph"/>
        <w:numPr>
          <w:ilvl w:val="1"/>
          <w:numId w:val="2"/>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746736">
      <w:pPr>
        <w:pStyle w:val="ListParagraph"/>
        <w:numPr>
          <w:ilvl w:val="1"/>
          <w:numId w:val="2"/>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746736">
      <w:pPr>
        <w:pStyle w:val="ListParagraph"/>
        <w:numPr>
          <w:ilvl w:val="1"/>
          <w:numId w:val="2"/>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2FB31365" w:rsidR="00922B16" w:rsidRPr="00C44DC2" w:rsidRDefault="00922B16" w:rsidP="00746736">
      <w:pPr>
        <w:pStyle w:val="ListParagraph"/>
        <w:numPr>
          <w:ilvl w:val="1"/>
          <w:numId w:val="2"/>
        </w:numPr>
        <w:rPr>
          <w:rFonts w:ascii="Times New Roman" w:hAnsi="Times New Roman" w:cs="Times New Roman"/>
        </w:rPr>
      </w:pPr>
      <w:r>
        <w:rPr>
          <w:rFonts w:ascii="Times New Roman" w:hAnsi="Times New Roman" w:cs="Times New Roman"/>
        </w:rPr>
        <w:t>REST</w:t>
      </w:r>
      <w:r w:rsidR="001C2CD8">
        <w:rPr>
          <w:rFonts w:ascii="Times New Roman" w:hAnsi="Times New Roman" w:cs="Times New Roman"/>
        </w:rPr>
        <w:t xml:space="preserve"> Toolbox</w:t>
      </w:r>
    </w:p>
    <w:p w14:paraId="1D6A502B" w14:textId="45EC7399" w:rsidR="004B0F1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Matlab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746736">
      <w:pPr>
        <w:pStyle w:val="ListParagraph"/>
        <w:numPr>
          <w:ilvl w:val="0"/>
          <w:numId w:val="3"/>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746736">
      <w:pPr>
        <w:pStyle w:val="ListParagraph"/>
        <w:numPr>
          <w:ilvl w:val="0"/>
          <w:numId w:val="3"/>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6DE89265" w:rsidR="00C44DC2" w:rsidRPr="00C44DC2" w:rsidRDefault="00C44DC2" w:rsidP="00746736">
      <w:pPr>
        <w:pStyle w:val="ListParagraph"/>
        <w:numPr>
          <w:ilvl w:val="0"/>
          <w:numId w:val="3"/>
        </w:numPr>
        <w:rPr>
          <w:rFonts w:ascii="Times New Roman" w:hAnsi="Times New Roman" w:cs="Times New Roman"/>
        </w:rPr>
      </w:pPr>
      <w:r>
        <w:rPr>
          <w:rFonts w:ascii="Times New Roman" w:hAnsi="Times New Roman" w:cs="Times New Roman"/>
        </w:rPr>
        <w:t xml:space="preserve">Reading files in directly </w:t>
      </w:r>
      <w:r w:rsidR="00D53007">
        <w:rPr>
          <w:rFonts w:ascii="Times New Roman" w:hAnsi="Times New Roman" w:cs="Times New Roman"/>
        </w:rPr>
        <w:t>from. bdf/. edf</w:t>
      </w:r>
      <w:r>
        <w:rPr>
          <w:rFonts w:ascii="Times New Roman" w:hAnsi="Times New Roman" w:cs="Times New Roman"/>
        </w:rPr>
        <w:t xml:space="preserve"> </w:t>
      </w:r>
      <w:r w:rsidR="00A409DC">
        <w:rPr>
          <w:rFonts w:ascii="Times New Roman" w:hAnsi="Times New Roman" w:cs="Times New Roman"/>
        </w:rPr>
        <w:t xml:space="preserve">files </w:t>
      </w:r>
    </w:p>
    <w:p w14:paraId="37976B28" w14:textId="4425B0D5"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Topoplotting outputs</w:t>
      </w:r>
      <w:r w:rsidR="005210B4">
        <w:rPr>
          <w:rFonts w:ascii="Times New Roman" w:hAnsi="Times New Roman" w:cs="Times New Roman"/>
        </w:rPr>
        <w:t xml:space="preserve"> with mixed source acquisition layouts/ number of channels</w:t>
      </w:r>
    </w:p>
    <w:p w14:paraId="163351AE" w14:textId="49D13496" w:rsidR="00C0527A" w:rsidRPr="00C44DC2" w:rsidRDefault="00C0527A" w:rsidP="00746736">
      <w:pPr>
        <w:pStyle w:val="ListParagraph"/>
        <w:numPr>
          <w:ilvl w:val="0"/>
          <w:numId w:val="3"/>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rsidP="0050189A">
      <w:pPr>
        <w:pStyle w:val="Heading1"/>
      </w:pPr>
      <w:bookmarkStart w:id="3" w:name="_Toc535504398"/>
      <w:bookmarkStart w:id="4" w:name="Start_Up_Guide"/>
      <w:r w:rsidRPr="00C44DC2">
        <w:lastRenderedPageBreak/>
        <w:t>Start-Up Guide</w:t>
      </w:r>
      <w:r w:rsidR="004408D7" w:rsidRPr="00C44DC2">
        <w:t>:</w:t>
      </w:r>
      <w:bookmarkEnd w:id="3"/>
    </w:p>
    <w:bookmarkEnd w:id="4"/>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713034DF" w:rsidR="004765EE" w:rsidRPr="002A0213" w:rsidRDefault="00394ECA" w:rsidP="00746736">
      <w:pPr>
        <w:pStyle w:val="ListParagraph"/>
        <w:numPr>
          <w:ilvl w:val="0"/>
          <w:numId w:val="10"/>
        </w:numPr>
        <w:rPr>
          <w:rFonts w:ascii="Times New Roman" w:hAnsi="Times New Roman" w:cs="Times New Roman"/>
        </w:rPr>
      </w:pPr>
      <w:r w:rsidRPr="002A0213">
        <w:rPr>
          <w:rFonts w:ascii="Times New Roman" w:hAnsi="Times New Roman" w:cs="Times New Roman"/>
        </w:rPr>
        <w:t>Make sure you have the software necessary for running BEAPP</w:t>
      </w:r>
      <w:r w:rsidR="004765EE" w:rsidRPr="002A0213">
        <w:rPr>
          <w:rFonts w:ascii="Times New Roman" w:hAnsi="Times New Roman" w:cs="Times New Roman"/>
        </w:rPr>
        <w:t>:</w:t>
      </w:r>
    </w:p>
    <w:p w14:paraId="5EFFC38C" w14:textId="0D153BED" w:rsidR="004765EE" w:rsidRPr="00C44DC2" w:rsidRDefault="00EB5FCB" w:rsidP="00746736">
      <w:pPr>
        <w:pStyle w:val="ListParagraph"/>
        <w:numPr>
          <w:ilvl w:val="0"/>
          <w:numId w:val="5"/>
        </w:numPr>
        <w:rPr>
          <w:rFonts w:ascii="Times New Roman" w:hAnsi="Times New Roman" w:cs="Times New Roman"/>
        </w:rPr>
      </w:pPr>
      <w:r w:rsidRPr="00C44DC2">
        <w:rPr>
          <w:rFonts w:ascii="Times New Roman" w:hAnsi="Times New Roman" w:cs="Times New Roman"/>
          <w:b/>
        </w:rPr>
        <w:t>Matlab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Matlab 2016a. Older versions of Matlab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4BC96F4C" w14:textId="77777777" w:rsidR="004D2DF1" w:rsidRDefault="004765EE" w:rsidP="00746736">
      <w:pPr>
        <w:pStyle w:val="ListParagraph"/>
        <w:numPr>
          <w:ilvl w:val="0"/>
          <w:numId w:val="5"/>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w:t>
      </w:r>
      <w:r w:rsidR="009277B3">
        <w:rPr>
          <w:rFonts w:ascii="Times New Roman" w:hAnsi="Times New Roman" w:cs="Times New Roman"/>
        </w:rPr>
        <w:t xml:space="preserve"> found on Github </w:t>
      </w:r>
      <w:hyperlink r:id="rId11" w:history="1">
        <w:r w:rsidR="009277B3" w:rsidRPr="009277B3">
          <w:rPr>
            <w:rStyle w:val="Hyperlink"/>
            <w:rFonts w:ascii="Times New Roman" w:hAnsi="Times New Roman" w:cs="Times New Roman"/>
          </w:rPr>
          <w:t>here</w:t>
        </w:r>
      </w:hyperlink>
      <w:r w:rsidR="00E17D2A" w:rsidRPr="00C44DC2">
        <w:rPr>
          <w:rFonts w:ascii="Times New Roman" w:hAnsi="Times New Roman" w:cs="Times New Roman"/>
        </w:rPr>
        <w:t xml:space="preserve">.  </w:t>
      </w:r>
    </w:p>
    <w:p w14:paraId="070EAAD5" w14:textId="285B25E4" w:rsidR="00610E1B" w:rsidRPr="00DE1F5B" w:rsidRDefault="00610E1B" w:rsidP="004D2DF1">
      <w:pPr>
        <w:pStyle w:val="ListParagraph"/>
        <w:rPr>
          <w:rFonts w:ascii="Times New Roman" w:hAnsi="Times New Roman" w:cs="Times New Roman"/>
        </w:rPr>
      </w:pPr>
      <w:r w:rsidRPr="00C44DC2">
        <w:rPr>
          <w:rFonts w:ascii="Times New Roman" w:hAnsi="Times New Roman" w:cs="Times New Roman"/>
        </w:rPr>
        <w:tab/>
      </w:r>
    </w:p>
    <w:p w14:paraId="04F9CD2B" w14:textId="09BF9DCA" w:rsidR="00556853" w:rsidRDefault="006814F5" w:rsidP="00746736">
      <w:pPr>
        <w:pStyle w:val="ListParagraph"/>
        <w:numPr>
          <w:ilvl w:val="0"/>
          <w:numId w:val="10"/>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w:t>
      </w:r>
      <w:r w:rsidR="009277B3">
        <w:rPr>
          <w:rFonts w:ascii="Times New Roman" w:hAnsi="Times New Roman" w:cs="Times New Roman"/>
        </w:rPr>
        <w:t xml:space="preserve"> or clone the BEAPP repository</w:t>
      </w:r>
      <w:r w:rsidRPr="00C44DC2">
        <w:rPr>
          <w:rFonts w:ascii="Times New Roman" w:hAnsi="Times New Roman" w:cs="Times New Roman"/>
        </w:rPr>
        <w:t xml:space="preserve">. </w:t>
      </w:r>
    </w:p>
    <w:p w14:paraId="1715066F" w14:textId="77777777" w:rsidR="004D2DF1" w:rsidRPr="00C44DC2" w:rsidRDefault="004D2DF1" w:rsidP="004D2DF1">
      <w:pPr>
        <w:pStyle w:val="ListParagraph"/>
        <w:ind w:left="360"/>
        <w:rPr>
          <w:rFonts w:ascii="Times New Roman" w:hAnsi="Times New Roman" w:cs="Times New Roman"/>
        </w:rPr>
      </w:pPr>
    </w:p>
    <w:p w14:paraId="7E408C69" w14:textId="20FB69C5" w:rsidR="00556853" w:rsidRPr="002A0213" w:rsidRDefault="00556853" w:rsidP="00746736">
      <w:pPr>
        <w:pStyle w:val="ListParagraph"/>
        <w:numPr>
          <w:ilvl w:val="0"/>
          <w:numId w:val="10"/>
        </w:numPr>
        <w:rPr>
          <w:rFonts w:ascii="Times New Roman" w:hAnsi="Times New Roman" w:cs="Times New Roman"/>
        </w:rPr>
      </w:pPr>
      <w:r w:rsidRPr="002A0213">
        <w:rPr>
          <w:rFonts w:ascii="Times New Roman" w:hAnsi="Times New Roman" w:cs="Times New Roman"/>
        </w:rPr>
        <w:t>Place all of the EEG files you plan to process into a single folder on your computer.  Do not place them in the BEAPP directory.  BEAPP can currently handle the following types of files:</w:t>
      </w:r>
    </w:p>
    <w:p w14:paraId="2225DE5D" w14:textId="77777777" w:rsidR="002A0213" w:rsidRPr="002A0213" w:rsidRDefault="002A0213" w:rsidP="002A0213">
      <w:pPr>
        <w:pStyle w:val="ListParagraph"/>
        <w:rPr>
          <w:rFonts w:ascii="Times New Roman" w:hAnsi="Times New Roman" w:cs="Times New Roman"/>
          <w:b/>
        </w:rPr>
      </w:pPr>
    </w:p>
    <w:p w14:paraId="499F6060" w14:textId="16D34EC4" w:rsidR="00556853" w:rsidRPr="00C44DC2" w:rsidRDefault="00556853" w:rsidP="00746736">
      <w:pPr>
        <w:pStyle w:val="ListParagraph"/>
        <w:numPr>
          <w:ilvl w:val="0"/>
          <w:numId w:val="6"/>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Biosemi,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r w:rsidR="0079519E" w:rsidRPr="00C44DC2">
        <w:rPr>
          <w:rFonts w:ascii="Times New Roman" w:hAnsi="Times New Roman" w:cs="Times New Roman"/>
        </w:rPr>
        <w:t>exports but</w:t>
      </w:r>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w:t>
      </w:r>
      <w:r w:rsidR="00636792">
        <w:rPr>
          <w:rFonts w:ascii="Times New Roman" w:hAnsi="Times New Roman" w:cs="Times New Roman"/>
        </w:rPr>
        <w:t xml:space="preserve">from </w:t>
      </w:r>
      <w:r w:rsidR="00D201E5">
        <w:rPr>
          <w:rFonts w:ascii="Times New Roman" w:hAnsi="Times New Roman" w:cs="Times New Roman"/>
        </w:rPr>
        <w:t>.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mff </w:t>
      </w:r>
      <w:r w:rsidR="00376FDE">
        <w:rPr>
          <w:rFonts w:ascii="Times New Roman" w:hAnsi="Times New Roman" w:cs="Times New Roman"/>
        </w:rPr>
        <w:t xml:space="preserve">or .set </w:t>
      </w:r>
      <w:r w:rsidR="009E0AAE" w:rsidRPr="00C44DC2">
        <w:rPr>
          <w:rFonts w:ascii="Times New Roman" w:hAnsi="Times New Roman" w:cs="Times New Roman"/>
        </w:rPr>
        <w:t>format.</w:t>
      </w:r>
    </w:p>
    <w:p w14:paraId="277CD0D9" w14:textId="049E9D19" w:rsidR="00556853" w:rsidRPr="00C44DC2" w:rsidRDefault="00556853"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mff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files are typically exported from NetStation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0DEA559B" w:rsidR="00F86A0D" w:rsidRPr="00C44DC2" w:rsidRDefault="00F86A0D"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r>
        <w:rPr>
          <w:rFonts w:ascii="Times New Roman" w:hAnsi="Times New Roman" w:cs="Times New Roman"/>
          <w:b/>
        </w:rPr>
        <w:t xml:space="preserve">set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r w:rsidR="00007E5A">
        <w:rPr>
          <w:rFonts w:ascii="Times New Roman" w:hAnsi="Times New Roman" w:cs="Times New Roman"/>
        </w:rPr>
        <w:t xml:space="preserve"> (continuous</w:t>
      </w:r>
      <w:r w:rsidR="00376FDE">
        <w:rPr>
          <w:rFonts w:ascii="Times New Roman" w:hAnsi="Times New Roman" w:cs="Times New Roman"/>
        </w:rPr>
        <w:t>/unsegmented</w:t>
      </w:r>
      <w:r w:rsidR="00007E5A">
        <w:rPr>
          <w:rFonts w:ascii="Times New Roman" w:hAnsi="Times New Roman" w:cs="Times New Roman"/>
        </w:rPr>
        <w:t xml:space="preserve"> </w:t>
      </w:r>
      <w:r w:rsidR="000044FC">
        <w:rPr>
          <w:rFonts w:ascii="Times New Roman" w:hAnsi="Times New Roman" w:cs="Times New Roman"/>
        </w:rPr>
        <w:t xml:space="preserve">data </w:t>
      </w:r>
      <w:r w:rsidR="00007E5A">
        <w:rPr>
          <w:rFonts w:ascii="Times New Roman" w:hAnsi="Times New Roman" w:cs="Times New Roman"/>
        </w:rPr>
        <w:t>only)</w:t>
      </w:r>
      <w:r w:rsidR="00F23E13">
        <w:rPr>
          <w:rFonts w:ascii="Times New Roman" w:hAnsi="Times New Roman" w:cs="Times New Roman"/>
        </w:rPr>
        <w:t>.</w:t>
      </w:r>
      <w:r w:rsidR="00A409DC">
        <w:rPr>
          <w:rFonts w:ascii="Times New Roman" w:hAnsi="Times New Roman" w:cs="Times New Roman"/>
        </w:rPr>
        <w:t xml:space="preserve"> If these will be used to process events, they will need latency information (in samples) </w:t>
      </w:r>
    </w:p>
    <w:p w14:paraId="6D9DA9F0" w14:textId="77777777" w:rsidR="004D2DF1" w:rsidRPr="00C44DC2" w:rsidRDefault="004D2DF1" w:rsidP="006C1B61">
      <w:pPr>
        <w:tabs>
          <w:tab w:val="left" w:pos="1845"/>
        </w:tabs>
        <w:rPr>
          <w:rFonts w:ascii="Times New Roman" w:hAnsi="Times New Roman" w:cs="Times New Roman"/>
        </w:rPr>
      </w:pPr>
    </w:p>
    <w:p w14:paraId="37C3991A" w14:textId="3F19541E" w:rsidR="008A47E8" w:rsidRPr="002A0213" w:rsidRDefault="008A47E8" w:rsidP="00746736">
      <w:pPr>
        <w:pStyle w:val="ListParagraph"/>
        <w:numPr>
          <w:ilvl w:val="0"/>
          <w:numId w:val="10"/>
        </w:numPr>
        <w:tabs>
          <w:tab w:val="left" w:pos="1845"/>
        </w:tabs>
        <w:rPr>
          <w:rFonts w:ascii="Times New Roman" w:hAnsi="Times New Roman" w:cs="Times New Roman"/>
        </w:rPr>
      </w:pPr>
      <w:r w:rsidRPr="002A0213">
        <w:rPr>
          <w:rFonts w:ascii="Times New Roman" w:hAnsi="Times New Roman" w:cs="Times New Roman"/>
        </w:rPr>
        <w:t>Set up tables with necessary information on each file.</w:t>
      </w:r>
      <w:r w:rsidR="00AD0A75" w:rsidRPr="002A0213">
        <w:rPr>
          <w:rFonts w:ascii="Times New Roman" w:hAnsi="Times New Roman" w:cs="Times New Roman"/>
        </w:rPr>
        <w:t xml:space="preserve">  Templates for these tables can be found in beapp/user_inputs</w:t>
      </w:r>
      <w:r w:rsidR="0067314E">
        <w:rPr>
          <w:rFonts w:ascii="Times New Roman" w:hAnsi="Times New Roman" w:cs="Times New Roman"/>
        </w:rPr>
        <w:t xml:space="preserve">. Instructions can be found </w:t>
      </w:r>
      <w:hyperlink w:anchor="Gen_beapp_file_info_table" w:history="1">
        <w:r w:rsidR="0067314E" w:rsidRPr="0067314E">
          <w:rPr>
            <w:rStyle w:val="Hyperlink"/>
            <w:rFonts w:ascii="Times New Roman" w:hAnsi="Times New Roman" w:cs="Times New Roman"/>
          </w:rPr>
          <w:t>here</w:t>
        </w:r>
      </w:hyperlink>
      <w:r w:rsidR="0067314E">
        <w:rPr>
          <w:rFonts w:ascii="Times New Roman" w:hAnsi="Times New Roman" w:cs="Times New Roman"/>
        </w:rPr>
        <w:t xml:space="preserve"> and </w:t>
      </w:r>
      <w:r w:rsidR="007C53E6" w:rsidRPr="002A0213">
        <w:rPr>
          <w:rFonts w:ascii="Times New Roman" w:hAnsi="Times New Roman" w:cs="Times New Roman"/>
        </w:rPr>
        <w:t>example scripts for generating them can be found in /reference_data/example_scripts</w:t>
      </w:r>
    </w:p>
    <w:p w14:paraId="1F7A2125" w14:textId="5F7C914B" w:rsidR="008A47E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For .mat files, set up </w:t>
      </w:r>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r w:rsidRPr="00C44DC2">
        <w:rPr>
          <w:rFonts w:ascii="Times New Roman" w:hAnsi="Times New Roman" w:cs="Times New Roman"/>
        </w:rPr>
        <w:t xml:space="preserve"> with the following information for each file:</w:t>
      </w:r>
    </w:p>
    <w:p w14:paraId="230243CE" w14:textId="56DA2BB8" w:rsidR="0029454D" w:rsidRPr="00C44DC2" w:rsidRDefault="0029454D"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beapp/user_inputs and type:</w:t>
      </w:r>
    </w:p>
    <w:p w14:paraId="0FED1C08" w14:textId="2C3DD3F0"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r w:rsidR="00636792">
        <w:rPr>
          <w:rFonts w:ascii="Times New Roman" w:hAnsi="Times New Roman" w:cs="Times New Roman"/>
        </w:rPr>
        <w:t>’</w:t>
      </w:r>
      <w:r w:rsidR="002D4DF4">
        <w:rPr>
          <w:rFonts w:ascii="Times New Roman" w:hAnsi="Times New Roman" w:cs="Times New Roman"/>
        </w:rPr>
        <w:t>beapp</w:t>
      </w:r>
      <w:r w:rsidRPr="00C44DC2">
        <w:rPr>
          <w:rFonts w:ascii="Times New Roman" w:hAnsi="Times New Roman" w:cs="Times New Roman"/>
        </w:rPr>
        <w:t>_file_info_table’);</w:t>
      </w:r>
    </w:p>
    <w:p w14:paraId="0ACC12CE" w14:textId="486C2EB9" w:rsidR="00CC32B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For .mff files, you have the option to set up a</w:t>
      </w:r>
      <w:r w:rsidR="00636792">
        <w:rPr>
          <w:rFonts w:ascii="Times New Roman" w:hAnsi="Times New Roman" w:cs="Times New Roman"/>
        </w:rPr>
        <w:t xml:space="preserve"> ‘</w:t>
      </w:r>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w:t>
      </w:r>
      <w:r w:rsidRPr="00C44DC2">
        <w:rPr>
          <w:rFonts w:ascii="Times New Roman" w:hAnsi="Times New Roman" w:cs="Times New Roman"/>
        </w:rPr>
        <w:lastRenderedPageBreak/>
        <w:t xml:space="preserve">have event offsets (or if these are already accounted for in your mff file), you do not need to </w:t>
      </w:r>
      <w:r w:rsidR="00636792">
        <w:rPr>
          <w:rFonts w:ascii="Times New Roman" w:hAnsi="Times New Roman" w:cs="Times New Roman"/>
        </w:rPr>
        <w:t>create</w:t>
      </w:r>
      <w:r w:rsidRPr="00C44DC2">
        <w:rPr>
          <w:rFonts w:ascii="Times New Roman" w:hAnsi="Times New Roman" w:cs="Times New Roman"/>
        </w:rPr>
        <w:t xml:space="preserve">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When you have edited this file as necessary, navigate to beapp/user_inputs and type:</w:t>
      </w:r>
    </w:p>
    <w:p w14:paraId="1FB0CA51" w14:textId="366B4821" w:rsidR="008A47E8" w:rsidRDefault="00AD0A75" w:rsidP="00636792">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r w:rsidR="00E4251C">
        <w:rPr>
          <w:rFonts w:ascii="Times New Roman" w:hAnsi="Times New Roman" w:cs="Times New Roman"/>
        </w:rPr>
        <w:t>beapp</w:t>
      </w:r>
      <w:r w:rsidRPr="00C44DC2">
        <w:rPr>
          <w:rFonts w:ascii="Times New Roman" w:hAnsi="Times New Roman" w:cs="Times New Roman"/>
        </w:rPr>
        <w:t>_file_info_table’);</w:t>
      </w:r>
    </w:p>
    <w:p w14:paraId="4CBAF3AD" w14:textId="221119C9" w:rsidR="005061FB" w:rsidRDefault="005061FB" w:rsidP="005061FB">
      <w:pPr>
        <w:pStyle w:val="ListParagraph"/>
        <w:numPr>
          <w:ilvl w:val="0"/>
          <w:numId w:val="7"/>
        </w:numPr>
        <w:tabs>
          <w:tab w:val="left" w:pos="1845"/>
        </w:tabs>
        <w:rPr>
          <w:rFonts w:ascii="Times New Roman" w:hAnsi="Times New Roman" w:cs="Times New Roman"/>
        </w:rPr>
      </w:pPr>
      <w:r>
        <w:rPr>
          <w:rFonts w:ascii="Times New Roman" w:hAnsi="Times New Roman" w:cs="Times New Roman"/>
        </w:rPr>
        <w:t xml:space="preserve">For .set files, </w:t>
      </w:r>
      <w:r w:rsidRPr="00C44DC2">
        <w:rPr>
          <w:rFonts w:ascii="Times New Roman" w:hAnsi="Times New Roman" w:cs="Times New Roman"/>
        </w:rPr>
        <w:t xml:space="preserve">, set up </w:t>
      </w:r>
      <w:r>
        <w:rPr>
          <w:rFonts w:ascii="Times New Roman" w:hAnsi="Times New Roman" w:cs="Times New Roman"/>
        </w:rPr>
        <w:t>beapp</w:t>
      </w:r>
      <w:r w:rsidRPr="00C44DC2">
        <w:rPr>
          <w:rFonts w:ascii="Times New Roman" w:hAnsi="Times New Roman" w:cs="Times New Roman"/>
        </w:rPr>
        <w:t>_file_info_table.mat with the following information for each file:</w:t>
      </w:r>
    </w:p>
    <w:p w14:paraId="0516FE81" w14:textId="4F950664" w:rsidR="005061FB" w:rsidRDefault="005061FB" w:rsidP="005061FB">
      <w:pPr>
        <w:pStyle w:val="ListParagraph"/>
        <w:numPr>
          <w:ilvl w:val="1"/>
          <w:numId w:val="7"/>
        </w:numPr>
        <w:tabs>
          <w:tab w:val="left" w:pos="1845"/>
        </w:tabs>
        <w:rPr>
          <w:rFonts w:ascii="Times New Roman" w:hAnsi="Times New Roman" w:cs="Times New Roman"/>
        </w:rPr>
      </w:pPr>
      <w:r>
        <w:rPr>
          <w:rFonts w:ascii="Times New Roman" w:hAnsi="Times New Roman" w:cs="Times New Roman"/>
        </w:rPr>
        <w:t>File Name (for all the EEG files you wish to process)</w:t>
      </w:r>
    </w:p>
    <w:p w14:paraId="00DAA38F" w14:textId="77777777" w:rsidR="005061FB" w:rsidRPr="00C44DC2"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 xml:space="preserve">Net Type (Se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w:t>
      </w:r>
    </w:p>
    <w:p w14:paraId="2322FC74" w14:textId="2D109CC9" w:rsidR="005061FB" w:rsidRPr="005061FB"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or .</w:t>
      </w:r>
      <w:r>
        <w:rPr>
          <w:rFonts w:ascii="Times New Roman" w:hAnsi="Times New Roman" w:cs="Times New Roman"/>
        </w:rPr>
        <w:t xml:space="preserve">set </w:t>
      </w:r>
      <w:r w:rsidRPr="00C44DC2">
        <w:rPr>
          <w:rFonts w:ascii="Times New Roman" w:hAnsi="Times New Roman" w:cs="Times New Roman"/>
        </w:rPr>
        <w:t>files, you have the option to set up a</w:t>
      </w:r>
      <w:r>
        <w:rPr>
          <w:rFonts w:ascii="Times New Roman" w:hAnsi="Times New Roman" w:cs="Times New Roman"/>
        </w:rPr>
        <w:t xml:space="preserve"> ‘beapp</w:t>
      </w:r>
      <w:r w:rsidRPr="00C44DC2">
        <w:rPr>
          <w:rFonts w:ascii="Times New Roman" w:hAnsi="Times New Roman" w:cs="Times New Roman"/>
        </w:rPr>
        <w:t>_file_info_table</w:t>
      </w:r>
      <w:r>
        <w:rPr>
          <w:rFonts w:ascii="Times New Roman" w:hAnsi="Times New Roman" w:cs="Times New Roman"/>
        </w:rPr>
        <w:t xml:space="preserve">.mat’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Pr="00C44DC2">
        <w:rPr>
          <w:rFonts w:ascii="Times New Roman" w:hAnsi="Times New Roman" w:cs="Times New Roman"/>
        </w:rPr>
        <w:t xml:space="preserve"> and/or line noise frequency for each file.  If you do not have event offsets (or if these are already accounted for in your </w:t>
      </w:r>
      <w:r>
        <w:rPr>
          <w:rFonts w:ascii="Times New Roman" w:hAnsi="Times New Roman" w:cs="Times New Roman"/>
        </w:rPr>
        <w:t>set</w:t>
      </w:r>
      <w:r w:rsidRPr="00C44DC2">
        <w:rPr>
          <w:rFonts w:ascii="Times New Roman" w:hAnsi="Times New Roman" w:cs="Times New Roman"/>
        </w:rPr>
        <w:t xml:space="preserve"> file), you do not need to </w:t>
      </w:r>
      <w:r>
        <w:rPr>
          <w:rFonts w:ascii="Times New Roman" w:hAnsi="Times New Roman" w:cs="Times New Roman"/>
        </w:rPr>
        <w:t>create</w:t>
      </w:r>
      <w:r w:rsidRPr="00C44DC2">
        <w:rPr>
          <w:rFonts w:ascii="Times New Roman" w:hAnsi="Times New Roman" w:cs="Times New Roman"/>
        </w:rPr>
        <w:t xml:space="preserve"> this table.</w:t>
      </w:r>
    </w:p>
    <w:p w14:paraId="09122EBB" w14:textId="548D4144" w:rsidR="00636792" w:rsidRDefault="00556853" w:rsidP="00746736">
      <w:pPr>
        <w:pStyle w:val="ListParagraph"/>
        <w:numPr>
          <w:ilvl w:val="0"/>
          <w:numId w:val="25"/>
        </w:numPr>
        <w:rPr>
          <w:rFonts w:ascii="Times New Roman" w:hAnsi="Times New Roman" w:cs="Times New Roman"/>
        </w:rPr>
      </w:pPr>
      <w:r w:rsidRPr="00636792">
        <w:rPr>
          <w:rFonts w:ascii="Times New Roman" w:hAnsi="Times New Roman" w:cs="Times New Roman"/>
        </w:rPr>
        <w:t xml:space="preserve">Choose </w:t>
      </w:r>
      <w:r w:rsidR="00AD0A75" w:rsidRPr="00636792">
        <w:rPr>
          <w:rFonts w:ascii="Times New Roman" w:hAnsi="Times New Roman" w:cs="Times New Roman"/>
        </w:rPr>
        <w:t>how your EEG data will be processed.</w:t>
      </w:r>
      <w:r w:rsidR="00982D89" w:rsidRPr="00636792">
        <w:rPr>
          <w:rFonts w:ascii="Times New Roman" w:hAnsi="Times New Roman" w:cs="Times New Roman"/>
        </w:rPr>
        <w:t xml:space="preserve"> </w:t>
      </w:r>
    </w:p>
    <w:p w14:paraId="4A0DA8E4" w14:textId="77777777" w:rsidR="004D2DF1" w:rsidRPr="00636792" w:rsidRDefault="004D2DF1" w:rsidP="004D2DF1">
      <w:pPr>
        <w:pStyle w:val="ListParagraph"/>
        <w:rPr>
          <w:rFonts w:ascii="Times New Roman" w:hAnsi="Times New Roman" w:cs="Times New Roman"/>
        </w:rPr>
      </w:pPr>
    </w:p>
    <w:p w14:paraId="33CE72D7" w14:textId="3979ABA5" w:rsidR="00636792" w:rsidRDefault="00982D89" w:rsidP="00746736">
      <w:pPr>
        <w:pStyle w:val="ListParagraph"/>
        <w:numPr>
          <w:ilvl w:val="1"/>
          <w:numId w:val="25"/>
        </w:numPr>
        <w:rPr>
          <w:rFonts w:ascii="Times New Roman" w:hAnsi="Times New Roman" w:cs="Times New Roman"/>
        </w:rPr>
      </w:pPr>
      <w:r w:rsidRPr="00D20F21">
        <w:rPr>
          <w:rFonts w:ascii="Times New Roman" w:hAnsi="Times New Roman" w:cs="Times New Roman"/>
        </w:rPr>
        <w:t xml:space="preserve"> </w:t>
      </w:r>
      <w:r w:rsidR="001406FC">
        <w:rPr>
          <w:rFonts w:ascii="Times New Roman" w:hAnsi="Times New Roman" w:cs="Times New Roman"/>
        </w:rPr>
        <w:t xml:space="preserve">If you’d like to use the BEAPP </w:t>
      </w:r>
      <w:r w:rsidR="00636792">
        <w:rPr>
          <w:rFonts w:ascii="Times New Roman" w:hAnsi="Times New Roman" w:cs="Times New Roman"/>
        </w:rPr>
        <w:t>GUI, n</w:t>
      </w:r>
      <w:r w:rsidR="00636792" w:rsidRPr="00C44DC2">
        <w:rPr>
          <w:rFonts w:ascii="Times New Roman" w:hAnsi="Times New Roman" w:cs="Times New Roman"/>
        </w:rPr>
        <w:t>avigate to your BEAPP directory</w:t>
      </w:r>
      <w:r w:rsidR="00636792">
        <w:rPr>
          <w:rFonts w:ascii="Times New Roman" w:hAnsi="Times New Roman" w:cs="Times New Roman"/>
        </w:rPr>
        <w:t xml:space="preserve"> in Matlab</w:t>
      </w:r>
      <w:r w:rsidR="00636792" w:rsidRPr="00C44DC2">
        <w:rPr>
          <w:rFonts w:ascii="Times New Roman" w:hAnsi="Times New Roman" w:cs="Times New Roman"/>
        </w:rPr>
        <w:t>, and on the command line type</w:t>
      </w:r>
      <w:r w:rsidR="00636792">
        <w:rPr>
          <w:rFonts w:ascii="Times New Roman" w:hAnsi="Times New Roman" w:cs="Times New Roman"/>
        </w:rPr>
        <w:t>:</w:t>
      </w:r>
    </w:p>
    <w:p w14:paraId="121862EC" w14:textId="77777777" w:rsidR="00636792" w:rsidRPr="00636792" w:rsidRDefault="00636792" w:rsidP="00636792">
      <w:pPr>
        <w:ind w:left="720" w:firstLine="720"/>
        <w:rPr>
          <w:rFonts w:ascii="Times New Roman" w:hAnsi="Times New Roman" w:cs="Times New Roman"/>
        </w:rPr>
      </w:pPr>
      <w:r w:rsidRPr="00636792">
        <w:rPr>
          <w:rFonts w:ascii="Times New Roman" w:hAnsi="Times New Roman" w:cs="Times New Roman"/>
        </w:rPr>
        <w:t>beapp_gui</w:t>
      </w:r>
    </w:p>
    <w:p w14:paraId="770D7E4C" w14:textId="7CD53657" w:rsidR="00636792"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 xml:space="preserve">See the section on </w:t>
      </w:r>
      <w:hyperlink w:anchor="_Running_BEAPP_Through" w:history="1">
        <w:r w:rsidRPr="007D3BF3">
          <w:rPr>
            <w:rStyle w:val="Hyperlink"/>
            <w:rFonts w:ascii="Times New Roman" w:hAnsi="Times New Roman" w:cs="Times New Roman"/>
          </w:rPr>
          <w:t>Creating and Loading Run Templates</w:t>
        </w:r>
      </w:hyperlink>
      <w:r>
        <w:rPr>
          <w:rFonts w:ascii="Times New Roman" w:hAnsi="Times New Roman" w:cs="Times New Roman"/>
        </w:rPr>
        <w:t xml:space="preserve"> for additional instructions.</w:t>
      </w:r>
    </w:p>
    <w:p w14:paraId="33CE79F0" w14:textId="3946A974" w:rsidR="00BC4134"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 xml:space="preserve"> If you’d like to use BEAPP user input scripts, see </w:t>
      </w:r>
      <w:hyperlink w:anchor="_Running_BEAPP_Using" w:history="1">
        <w:r w:rsidRPr="007D3BF3">
          <w:rPr>
            <w:rStyle w:val="Hyperlink"/>
            <w:rFonts w:ascii="Times New Roman" w:hAnsi="Times New Roman" w:cs="Times New Roman"/>
          </w:rPr>
          <w:t>Running BEAPP Using User Input Scripts</w:t>
        </w:r>
      </w:hyperlink>
      <w:r>
        <w:rPr>
          <w:rFonts w:ascii="Times New Roman" w:hAnsi="Times New Roman" w:cs="Times New Roman"/>
        </w:rPr>
        <w:t xml:space="preserve">. </w:t>
      </w:r>
    </w:p>
    <w:p w14:paraId="07E72A0C" w14:textId="77777777" w:rsidR="004D2DF1" w:rsidRDefault="004D2DF1" w:rsidP="004D2DF1">
      <w:pPr>
        <w:pStyle w:val="ListParagraph"/>
        <w:ind w:left="1440"/>
        <w:rPr>
          <w:rFonts w:ascii="Times New Roman" w:hAnsi="Times New Roman" w:cs="Times New Roman"/>
        </w:rPr>
      </w:pPr>
    </w:p>
    <w:p w14:paraId="03B37198" w14:textId="1F81A0F8" w:rsidR="00636792" w:rsidRDefault="00636792" w:rsidP="00746736">
      <w:pPr>
        <w:pStyle w:val="ListParagraph"/>
        <w:numPr>
          <w:ilvl w:val="0"/>
          <w:numId w:val="25"/>
        </w:numPr>
        <w:rPr>
          <w:rFonts w:ascii="Times New Roman" w:hAnsi="Times New Roman" w:cs="Times New Roman"/>
        </w:rPr>
      </w:pPr>
      <w:r w:rsidRPr="00BC4134">
        <w:rPr>
          <w:rFonts w:ascii="Times New Roman" w:hAnsi="Times New Roman" w:cs="Times New Roman"/>
        </w:rPr>
        <w:t>Once the above steps are complete, you’re ready to run BEAPP.  Navigate to your BEAPP directory, and</w:t>
      </w:r>
      <w:r>
        <w:rPr>
          <w:rFonts w:ascii="Times New Roman" w:hAnsi="Times New Roman" w:cs="Times New Roman"/>
        </w:rPr>
        <w:t xml:space="preserve">: </w:t>
      </w:r>
    </w:p>
    <w:p w14:paraId="45664E60"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using the GUI, hit “Run BEAPP” on the main Run Template Panel</w:t>
      </w:r>
    </w:p>
    <w:p w14:paraId="11AADAC2"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running BEAPP from scripts, type:</w:t>
      </w:r>
    </w:p>
    <w:p w14:paraId="0E594D1A" w14:textId="4A44BCF7" w:rsidR="00BC4134"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beapp_main(‘use_script’); into the command line and hit enter</w:t>
      </w:r>
    </w:p>
    <w:p w14:paraId="4A1228D2" w14:textId="77777777" w:rsidR="004D2DF1" w:rsidRPr="00636792" w:rsidRDefault="004D2DF1" w:rsidP="004D2DF1">
      <w:pPr>
        <w:pStyle w:val="ListParagraph"/>
        <w:ind w:left="2160"/>
        <w:rPr>
          <w:rFonts w:ascii="Times New Roman" w:hAnsi="Times New Roman" w:cs="Times New Roman"/>
        </w:rPr>
      </w:pPr>
    </w:p>
    <w:p w14:paraId="619E5BFD" w14:textId="4B091F36" w:rsidR="00982D89" w:rsidRPr="00BC4134" w:rsidRDefault="00982D89" w:rsidP="00746736">
      <w:pPr>
        <w:pStyle w:val="ListParagraph"/>
        <w:numPr>
          <w:ilvl w:val="0"/>
          <w:numId w:val="25"/>
        </w:numPr>
        <w:rPr>
          <w:rFonts w:ascii="Times New Roman" w:hAnsi="Times New Roman" w:cs="Times New Roman"/>
        </w:rPr>
      </w:pPr>
      <w:r w:rsidRPr="00BC4134">
        <w:rPr>
          <w:rFonts w:ascii="Times New Roman" w:hAnsi="Times New Roman" w:cs="Times New Roman"/>
        </w:rPr>
        <w:t>Enjoy using BEAPP!!!</w:t>
      </w:r>
    </w:p>
    <w:p w14:paraId="7D3AE259" w14:textId="55CAA2E2" w:rsidR="00982D89" w:rsidRPr="00C44DC2" w:rsidRDefault="00982D89">
      <w:pPr>
        <w:rPr>
          <w:rFonts w:ascii="Times New Roman" w:hAnsi="Times New Roman" w:cs="Times New Roman"/>
          <w:b/>
          <w:sz w:val="40"/>
          <w:szCs w:val="40"/>
        </w:rPr>
      </w:pPr>
    </w:p>
    <w:p w14:paraId="42829FDA" w14:textId="003C945C"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w:t>
      </w:r>
      <w:r w:rsidR="00CF1410">
        <w:rPr>
          <w:rFonts w:ascii="Times New Roman" w:hAnsi="Times New Roman" w:cs="Times New Roman"/>
        </w:rPr>
        <w:t>beapp</w:t>
      </w:r>
      <w:r w:rsidRPr="00C44DC2">
        <w:rPr>
          <w:rFonts w:ascii="Times New Roman" w:hAnsi="Times New Roman" w:cs="Times New Roman"/>
        </w:rPr>
        <w:t xml:space="preserve">_file_info_table.mat.  If you’re running .mff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w:t>
      </w:r>
      <w:r w:rsidR="00954CF8">
        <w:rPr>
          <w:rFonts w:ascii="Times New Roman" w:hAnsi="Times New Roman" w:cs="Times New Roman"/>
        </w:rPr>
        <w:t>de</w:t>
      </w:r>
      <w:r w:rsidRPr="00C44DC2">
        <w:rPr>
          <w:rFonts w:ascii="Times New Roman" w:hAnsi="Times New Roman" w:cs="Times New Roman"/>
        </w:rPr>
        <w:t xml:space="preserve">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7A5CC55A" w:rsidR="00074F2A" w:rsidRDefault="00074F2A">
      <w:pPr>
        <w:rPr>
          <w:rFonts w:ascii="Times New Roman" w:hAnsi="Times New Roman" w:cs="Times New Roman"/>
        </w:rPr>
      </w:pPr>
      <w:bookmarkStart w:id="5" w:name="_Hlk494473503"/>
      <w:r>
        <w:rPr>
          <w:rFonts w:ascii="Times New Roman" w:hAnsi="Times New Roman" w:cs="Times New Roman"/>
        </w:rPr>
        <w:t>Note: Users wishing to convert outputs to EEGLAB format should use the beapp2eeglab and batch_beapp2eeglab functions found in the example_scripts folder</w:t>
      </w:r>
      <w:r w:rsidR="00867734">
        <w:rPr>
          <w:rFonts w:ascii="Times New Roman" w:hAnsi="Times New Roman" w:cs="Times New Roman"/>
        </w:rPr>
        <w:t>.</w:t>
      </w:r>
    </w:p>
    <w:p w14:paraId="540BFE50" w14:textId="782644BC" w:rsidR="00F61272" w:rsidRDefault="00F61272">
      <w:pPr>
        <w:rPr>
          <w:rFonts w:ascii="Times New Roman" w:hAnsi="Times New Roman" w:cs="Times New Roman"/>
        </w:rPr>
      </w:pPr>
    </w:p>
    <w:p w14:paraId="5DF47882" w14:textId="3DDE0443" w:rsidR="00DE6D85" w:rsidRPr="00DE6D85" w:rsidRDefault="00F61272" w:rsidP="00DE6D85">
      <w:pPr>
        <w:rPr>
          <w:rFonts w:ascii="Times New Roman" w:hAnsi="Times New Roman" w:cs="Times New Roman"/>
        </w:rPr>
      </w:pPr>
      <w:r>
        <w:rPr>
          <w:rFonts w:ascii="Times New Roman" w:hAnsi="Times New Roman" w:cs="Times New Roman"/>
        </w:rPr>
        <w:t xml:space="preserve">Note: </w:t>
      </w:r>
      <w:r w:rsidR="00DE6D85">
        <w:rPr>
          <w:rFonts w:ascii="Times New Roman" w:hAnsi="Times New Roman" w:cs="Times New Roman"/>
        </w:rPr>
        <w:t xml:space="preserve">Users intending to use the FOOOF and PAC modules will need to run the installation instructions found in the doc </w:t>
      </w:r>
      <w:r w:rsidR="00DE6D85" w:rsidRPr="00DE6D85">
        <w:rPr>
          <w:rFonts w:ascii="Times New Roman" w:hAnsi="Times New Roman" w:cs="Times New Roman"/>
        </w:rPr>
        <w:t>"Installing_FOOOF_and_PAC_dependences_readme"</w:t>
      </w:r>
      <w:r w:rsidR="00DE6D85">
        <w:rPr>
          <w:rFonts w:ascii="Times New Roman" w:hAnsi="Times New Roman" w:cs="Times New Roman"/>
        </w:rPr>
        <w:t>, located in the documentation folder.</w:t>
      </w:r>
    </w:p>
    <w:p w14:paraId="6F27E96A" w14:textId="5D789D13" w:rsidR="00F61272" w:rsidRPr="00074F2A" w:rsidRDefault="00F61272">
      <w:pPr>
        <w:rPr>
          <w:rFonts w:ascii="Times New Roman" w:hAnsi="Times New Roman" w:cs="Times New Roman"/>
        </w:rPr>
      </w:pPr>
    </w:p>
    <w:bookmarkEnd w:id="5"/>
    <w:p w14:paraId="21F15BFB" w14:textId="34243038" w:rsidR="00D0420C" w:rsidRPr="00C44DC2" w:rsidRDefault="00F335F4" w:rsidP="00F335F4">
      <w:pPr>
        <w:spacing w:line="360" w:lineRule="auto"/>
        <w:rPr>
          <w:rFonts w:ascii="Times New Roman" w:hAnsi="Times New Roman" w:cs="Times New Roman"/>
          <w:b/>
          <w:sz w:val="40"/>
          <w:szCs w:val="40"/>
          <w:u w:val="single"/>
        </w:rPr>
      </w:pPr>
      <w:r>
        <w:rPr>
          <w:rFonts w:ascii="Times New Roman" w:hAnsi="Times New Roman" w:cs="Times New Roman"/>
          <w:b/>
          <w:sz w:val="40"/>
          <w:szCs w:val="40"/>
          <w:u w:val="single"/>
          <w:vertAlign w:val="subscript"/>
        </w:rPr>
        <w:softHyphen/>
      </w:r>
      <w:r>
        <w:rPr>
          <w:rFonts w:ascii="Times New Roman" w:hAnsi="Times New Roman" w:cs="Times New Roman"/>
          <w:b/>
          <w:sz w:val="40"/>
          <w:szCs w:val="40"/>
          <w:u w:val="single"/>
          <w:vertAlign w:val="subscript"/>
        </w:rPr>
        <w:fldChar w:fldCharType="begin"/>
      </w:r>
      <w:r>
        <w:rPr>
          <w:rFonts w:ascii="Times New Roman" w:hAnsi="Times New Roman" w:cs="Times New Roman"/>
          <w:b/>
          <w:sz w:val="40"/>
          <w:szCs w:val="40"/>
          <w:u w:val="single"/>
          <w:vertAlign w:val="subscript"/>
        </w:rPr>
        <w:instrText xml:space="preserve"> </w:instrText>
      </w:r>
      <w:r>
        <w:rPr>
          <w:rFonts w:ascii="Times New Roman" w:hAnsi="Times New Roman" w:cs="Times New Roman"/>
          <w:b/>
          <w:sz w:val="40"/>
          <w:szCs w:val="40"/>
          <w:u w:val="single"/>
          <w:vertAlign w:val="subscript"/>
        </w:rPr>
        <w:fldChar w:fldCharType="end"/>
      </w:r>
      <w:r w:rsidR="00D0420C" w:rsidRPr="00C44DC2">
        <w:rPr>
          <w:rFonts w:ascii="Times New Roman" w:hAnsi="Times New Roman" w:cs="Times New Roman"/>
          <w:b/>
          <w:sz w:val="40"/>
          <w:szCs w:val="40"/>
          <w:u w:val="single"/>
        </w:rPr>
        <w:br w:type="page"/>
      </w:r>
    </w:p>
    <w:p w14:paraId="2B145E4C" w14:textId="308AE509" w:rsidR="00D71AF6" w:rsidRPr="00C44DC2" w:rsidRDefault="00C50960" w:rsidP="0050189A">
      <w:pPr>
        <w:pStyle w:val="Heading1"/>
      </w:pPr>
      <w:bookmarkStart w:id="6" w:name="_Toc535504399"/>
      <w:bookmarkEnd w:id="1"/>
      <w:r w:rsidRPr="00C44DC2">
        <w:lastRenderedPageBreak/>
        <w:t>Glossary</w:t>
      </w:r>
      <w:r w:rsidR="00D71AF6" w:rsidRPr="00C44DC2">
        <w:t xml:space="preserve"> for Terms as Used in BEAPP</w:t>
      </w:r>
      <w:bookmarkEnd w:id="6"/>
    </w:p>
    <w:p w14:paraId="25602E40" w14:textId="0D4F08CF" w:rsidR="00554B33" w:rsidRPr="00C44DC2" w:rsidRDefault="00554B33">
      <w:pPr>
        <w:rPr>
          <w:rFonts w:ascii="Times New Roman" w:hAnsi="Times New Roman" w:cs="Times New Roman"/>
          <w:b/>
          <w:u w:val="single"/>
        </w:rPr>
      </w:pPr>
    </w:p>
    <w:p w14:paraId="2C119D9B" w14:textId="6F38CB0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Epochs </w:t>
      </w:r>
      <w:r w:rsidR="00C50960" w:rsidRPr="00C44DC2">
        <w:rPr>
          <w:rFonts w:ascii="Times New Roman" w:hAnsi="Times New Roman" w:cs="Times New Roman"/>
          <w:b/>
        </w:rPr>
        <w:t>:</w:t>
      </w:r>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Net</w:t>
      </w:r>
      <w:r w:rsidR="00E62DC1">
        <w:rPr>
          <w:rFonts w:ascii="Times New Roman" w:hAnsi="Times New Roman" w:cs="Times New Roman"/>
        </w:rPr>
        <w:t>S</w:t>
      </w:r>
      <w:r w:rsidR="00D71AF6" w:rsidRPr="00C44DC2">
        <w:rPr>
          <w:rFonts w:ascii="Times New Roman" w:hAnsi="Times New Roman" w:cs="Times New Roman"/>
        </w:rPr>
        <w:t xml:space="preserve">tation,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e.g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EPrim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07B29A98" w:rsidR="00D71AF6" w:rsidRDefault="00D71AF6">
      <w:pPr>
        <w:rPr>
          <w:rFonts w:ascii="Times New Roman" w:hAnsi="Times New Roman" w:cs="Times New Roman"/>
          <w:color w:val="404040"/>
          <w:shd w:val="clear" w:color="auto" w:fill="FFFFFF"/>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2" w:history="1">
        <w:r w:rsidRPr="00C44DC2">
          <w:rPr>
            <w:rStyle w:val="Hyperlink"/>
            <w:rFonts w:ascii="Times New Roman" w:hAnsi="Times New Roman" w:cs="Times New Roman"/>
          </w:rPr>
          <w:t>Matlab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16C9020F" w14:textId="77777777" w:rsidR="00E62DC1" w:rsidRDefault="00E62DC1">
      <w:pPr>
        <w:rPr>
          <w:rFonts w:ascii="Times New Roman" w:hAnsi="Times New Roman" w:cs="Times New Roman"/>
        </w:rPr>
      </w:pPr>
    </w:p>
    <w:p w14:paraId="3ED88D11" w14:textId="1A288F2A" w:rsidR="00E62DC1" w:rsidRDefault="00E62DC1">
      <w:pPr>
        <w:rPr>
          <w:rFonts w:ascii="Times New Roman" w:hAnsi="Times New Roman" w:cs="Times New Roman"/>
        </w:rPr>
      </w:pPr>
      <w:r>
        <w:rPr>
          <w:rFonts w:ascii="Times New Roman" w:hAnsi="Times New Roman" w:cs="Times New Roman"/>
          <w:b/>
        </w:rPr>
        <w:t xml:space="preserve">Baseline Data: </w:t>
      </w:r>
      <w:r>
        <w:rPr>
          <w:rFonts w:ascii="Times New Roman" w:hAnsi="Times New Roman" w:cs="Times New Roman"/>
        </w:rPr>
        <w:t>Continuously collected data not tied to a particular stimulus or time point (in some cases, this may be “resting” data). Event tagging during baseline data will be loaded but ignored during segmenting.</w:t>
      </w:r>
    </w:p>
    <w:p w14:paraId="21090BF6" w14:textId="731C9DB4" w:rsidR="00E62DC1" w:rsidRDefault="00E62DC1">
      <w:pPr>
        <w:rPr>
          <w:rFonts w:ascii="Times New Roman" w:hAnsi="Times New Roman" w:cs="Times New Roman"/>
        </w:rPr>
      </w:pPr>
    </w:p>
    <w:p w14:paraId="2BDAEB38" w14:textId="6A1E33B1" w:rsidR="00E62DC1" w:rsidRDefault="00E62DC1">
      <w:pPr>
        <w:rPr>
          <w:rFonts w:ascii="Times New Roman" w:hAnsi="Times New Roman" w:cs="Times New Roman"/>
        </w:rPr>
      </w:pPr>
      <w:r w:rsidRPr="00DB78ED">
        <w:rPr>
          <w:rFonts w:ascii="Times New Roman" w:hAnsi="Times New Roman" w:cs="Times New Roman"/>
          <w:b/>
        </w:rPr>
        <w:t>Event-tagged Data:</w:t>
      </w:r>
      <w:r>
        <w:rPr>
          <w:rFonts w:ascii="Times New Roman" w:hAnsi="Times New Roman" w:cs="Times New Roman"/>
        </w:rPr>
        <w:t xml:space="preserve"> Data time-locked to a specific stimulus or set of stimuli (marked by tags) that should be used for segmenting. </w:t>
      </w:r>
      <w:r w:rsidRPr="00E62DC1">
        <w:rPr>
          <w:rFonts w:ascii="Times New Roman" w:hAnsi="Times New Roman" w:cs="Times New Roman"/>
        </w:rPr>
        <w:t xml:space="preserve">This can be used for event-related potential (ERP) paradigms, for example. </w:t>
      </w:r>
    </w:p>
    <w:p w14:paraId="23B1EB30" w14:textId="7B985AC3" w:rsidR="00E62DC1" w:rsidRDefault="00E62DC1">
      <w:pPr>
        <w:rPr>
          <w:rFonts w:ascii="Times New Roman" w:hAnsi="Times New Roman" w:cs="Times New Roman"/>
        </w:rPr>
      </w:pPr>
    </w:p>
    <w:p w14:paraId="3E9CFDF2" w14:textId="5840FD53" w:rsidR="00E62DC1" w:rsidRPr="00C44DC2" w:rsidRDefault="00E62DC1">
      <w:pPr>
        <w:rPr>
          <w:rFonts w:ascii="Times New Roman" w:hAnsi="Times New Roman" w:cs="Times New Roman"/>
        </w:rPr>
      </w:pPr>
      <w:r w:rsidRPr="00DB78ED">
        <w:rPr>
          <w:rFonts w:ascii="Times New Roman" w:hAnsi="Times New Roman" w:cs="Times New Roman"/>
          <w:b/>
        </w:rPr>
        <w:t>Conditioned Baseline:</w:t>
      </w:r>
      <w:r>
        <w:rPr>
          <w:rFonts w:ascii="Times New Roman" w:hAnsi="Times New Roman" w:cs="Times New Roman"/>
        </w:rPr>
        <w:t xml:space="preserve"> </w:t>
      </w:r>
      <w:r w:rsidR="00DB78ED">
        <w:rPr>
          <w:rFonts w:ascii="Times New Roman" w:hAnsi="Times New Roman" w:cs="Times New Roman"/>
        </w:rPr>
        <w:t xml:space="preserve">Baseline data recorded between a set of event tags. This can be a single recording (for example with start and end tags), or alternating or recurring sections of baseline data. </w:t>
      </w:r>
      <w:r w:rsidRPr="00E62DC1">
        <w:rPr>
          <w:rFonts w:ascii="Times New Roman" w:hAnsi="Times New Roman" w:cs="Times New Roman"/>
        </w:rPr>
        <w:t>Resting data in which the eyes are intermittently opened and closed, sleep stages, or data containing intermittent epileptiform activity would often be of this data type.</w:t>
      </w:r>
    </w:p>
    <w:p w14:paraId="640CC2BC" w14:textId="01C8A0C9" w:rsidR="00D71AF6"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192D0A3A" w14:textId="400086BE" w:rsidR="009E239A" w:rsidRDefault="009E239A">
      <w:pPr>
        <w:rPr>
          <w:rFonts w:ascii="Times New Roman" w:hAnsi="Times New Roman" w:cs="Times New Roman"/>
          <w:b/>
          <w:sz w:val="40"/>
          <w:szCs w:val="40"/>
          <w:u w:val="single"/>
        </w:rPr>
      </w:pPr>
    </w:p>
    <w:p w14:paraId="6F3E00A3" w14:textId="76812BF5" w:rsidR="006A4FB1" w:rsidRDefault="006A4FB1" w:rsidP="0050189A">
      <w:pPr>
        <w:pStyle w:val="Heading1"/>
      </w:pPr>
      <w:bookmarkStart w:id="7" w:name="_Toc535504400"/>
      <w:r>
        <w:t xml:space="preserve">General </w:t>
      </w:r>
      <w:r w:rsidR="0050189A">
        <w:t xml:space="preserve">User Inputs </w:t>
      </w:r>
      <w:r>
        <w:t>Overview:</w:t>
      </w:r>
      <w:bookmarkEnd w:id="7"/>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51AAF57" w14:textId="77777777" w:rsidR="008B0574" w:rsidRDefault="008B0574">
      <w:pPr>
        <w:rPr>
          <w:rFonts w:ascii="Times New Roman" w:hAnsi="Times New Roman" w:cs="Times New Roman"/>
        </w:rPr>
      </w:pPr>
    </w:p>
    <w:p w14:paraId="67DB68F7" w14:textId="6B6FC85E" w:rsidR="008B0574" w:rsidRPr="006A4FB1" w:rsidRDefault="008B0574">
      <w:pPr>
        <w:rPr>
          <w:rFonts w:ascii="Times New Roman" w:hAnsi="Times New Roman" w:cs="Times New Roman"/>
          <w:b/>
        </w:rPr>
      </w:pPr>
      <w:bookmarkStart w:id="8" w:name="run_tags"/>
      <w:r w:rsidRPr="006A4FB1">
        <w:rPr>
          <w:rFonts w:ascii="Times New Roman" w:hAnsi="Times New Roman" w:cs="Times New Roman"/>
          <w:b/>
        </w:rPr>
        <w:t>Run tags:</w:t>
      </w:r>
    </w:p>
    <w:bookmarkEnd w:id="8"/>
    <w:p w14:paraId="07282985" w14:textId="77777777" w:rsidR="008B0574" w:rsidRDefault="008B0574">
      <w:pPr>
        <w:rPr>
          <w:rFonts w:ascii="Times New Roman" w:hAnsi="Times New Roman" w:cs="Times New Roman"/>
        </w:rPr>
      </w:pPr>
    </w:p>
    <w:p w14:paraId="17100176" w14:textId="48E0A794" w:rsidR="008B0574" w:rsidRDefault="008B0574" w:rsidP="008B0574">
      <w:pPr>
        <w:ind w:firstLine="720"/>
        <w:rPr>
          <w:rFonts w:ascii="Times New Roman" w:hAnsi="Times New Roman" w:cs="Times New Roman"/>
        </w:rPr>
      </w:pPr>
      <w:r>
        <w:rPr>
          <w:rFonts w:ascii="Times New Roman" w:hAnsi="Times New Roman" w:cs="Times New Roman"/>
        </w:rPr>
        <w:t xml:space="preserve">Current run tag: </w:t>
      </w:r>
      <w:r w:rsidRPr="00C44DC2">
        <w:rPr>
          <w:rFonts w:ascii="Times New Roman" w:hAnsi="Times New Roman" w:cs="Times New Roman"/>
        </w:rPr>
        <w:t xml:space="preserve">If you’d like directories produced during the current run to have an appended tag, you can specify the tag you’d like to add in </w:t>
      </w:r>
      <w:r>
        <w:rPr>
          <w:rFonts w:ascii="Times New Roman" w:hAnsi="Times New Roman" w:cs="Times New Roman"/>
        </w:rPr>
        <w:t>the Current Run Tag field</w:t>
      </w:r>
      <w:r w:rsidRPr="00C44DC2">
        <w:rPr>
          <w:rFonts w:ascii="Times New Roman" w:hAnsi="Times New Roman" w:cs="Times New Roman"/>
        </w:rPr>
        <w:t>. This is recommended –</w:t>
      </w:r>
      <w:r>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on </w:t>
      </w:r>
      <w:r w:rsidRPr="00C44DC2">
        <w:rPr>
          <w:rFonts w:ascii="Times New Roman" w:hAnsi="Times New Roman" w:cs="Times New Roman"/>
          <w:color w:val="3366FF"/>
        </w:rPr>
        <w:lastRenderedPageBreak/>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r w:rsidR="0079519E" w:rsidRPr="00C44DC2">
        <w:rPr>
          <w:rFonts w:ascii="Times New Roman" w:hAnsi="Times New Roman" w:cs="Times New Roman"/>
        </w:rPr>
        <w:t>files or</w:t>
      </w:r>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DE67CB0" w14:textId="4E4A3D02" w:rsidR="006A4FB1" w:rsidRDefault="006A4FB1" w:rsidP="008B0574">
      <w:pPr>
        <w:ind w:firstLine="720"/>
        <w:rPr>
          <w:rFonts w:ascii="Times New Roman" w:hAnsi="Times New Roman" w:cs="Times New Roman"/>
        </w:rPr>
      </w:pPr>
    </w:p>
    <w:p w14:paraId="6E3AEE7F" w14:textId="65DC77BE" w:rsidR="002923AA" w:rsidRDefault="002923AA" w:rsidP="008B0574">
      <w:pPr>
        <w:ind w:firstLine="720"/>
        <w:rPr>
          <w:rFonts w:ascii="Times New Roman" w:hAnsi="Times New Roman" w:cs="Times New Roman"/>
          <w:color w:val="3366FF"/>
        </w:rPr>
      </w:pPr>
    </w:p>
    <w:p w14:paraId="55EAACBB" w14:textId="26F173AD" w:rsidR="002923AA" w:rsidRDefault="002923AA" w:rsidP="008B0574">
      <w:pPr>
        <w:ind w:firstLine="720"/>
        <w:rPr>
          <w:rFonts w:ascii="Times New Roman" w:hAnsi="Times New Roman" w:cs="Times New Roman"/>
          <w:color w:val="3366FF"/>
        </w:rPr>
      </w:pPr>
    </w:p>
    <w:p w14:paraId="17EF8359" w14:textId="5A8EBC74" w:rsidR="002923AA" w:rsidRDefault="002923AA" w:rsidP="008B0574">
      <w:pPr>
        <w:ind w:firstLine="720"/>
        <w:rPr>
          <w:rFonts w:ascii="Times New Roman" w:hAnsi="Times New Roman" w:cs="Times New Roman"/>
          <w:color w:val="3366FF"/>
        </w:rPr>
      </w:pPr>
    </w:p>
    <w:p w14:paraId="30E0A727" w14:textId="3579440F" w:rsidR="002923AA" w:rsidRDefault="002923AA" w:rsidP="008B0574">
      <w:pPr>
        <w:ind w:firstLine="720"/>
        <w:rPr>
          <w:rFonts w:ascii="Times New Roman" w:hAnsi="Times New Roman" w:cs="Times New Roman"/>
          <w:color w:val="3366FF"/>
        </w:rPr>
      </w:pPr>
    </w:p>
    <w:p w14:paraId="0834B278" w14:textId="68AF4FDA" w:rsidR="002923AA" w:rsidRDefault="002923AA" w:rsidP="008B0574">
      <w:pPr>
        <w:ind w:firstLine="720"/>
        <w:rPr>
          <w:rFonts w:ascii="Times New Roman" w:hAnsi="Times New Roman" w:cs="Times New Roman"/>
          <w:color w:val="3366FF"/>
        </w:rPr>
      </w:pPr>
    </w:p>
    <w:p w14:paraId="2897491F" w14:textId="4EDCE574" w:rsidR="002923AA" w:rsidRDefault="002923AA" w:rsidP="008B0574">
      <w:pPr>
        <w:ind w:firstLine="720"/>
        <w:rPr>
          <w:rFonts w:ascii="Times New Roman" w:hAnsi="Times New Roman" w:cs="Times New Roman"/>
          <w:color w:val="3366FF"/>
        </w:rPr>
      </w:pPr>
    </w:p>
    <w:p w14:paraId="0B5B8004" w14:textId="504ACA02" w:rsidR="002923AA" w:rsidRDefault="002923AA" w:rsidP="008B0574">
      <w:pPr>
        <w:ind w:firstLine="720"/>
        <w:rPr>
          <w:rFonts w:ascii="Times New Roman" w:hAnsi="Times New Roman" w:cs="Times New Roman"/>
          <w:color w:val="3366FF"/>
        </w:rPr>
      </w:pPr>
    </w:p>
    <w:p w14:paraId="60347D2D" w14:textId="58B30801" w:rsidR="002923AA" w:rsidRDefault="002923AA" w:rsidP="008B0574">
      <w:pPr>
        <w:ind w:firstLine="720"/>
        <w:rPr>
          <w:rFonts w:ascii="Times New Roman" w:hAnsi="Times New Roman" w:cs="Times New Roman"/>
          <w:color w:val="3366FF"/>
        </w:rPr>
      </w:pPr>
    </w:p>
    <w:p w14:paraId="6746F457" w14:textId="28188F9D" w:rsidR="002923AA" w:rsidRDefault="002923AA" w:rsidP="008B0574">
      <w:pPr>
        <w:ind w:firstLine="720"/>
        <w:rPr>
          <w:rFonts w:ascii="Times New Roman" w:hAnsi="Times New Roman" w:cs="Times New Roman"/>
          <w:color w:val="3366FF"/>
        </w:rPr>
      </w:pPr>
    </w:p>
    <w:p w14:paraId="514A43FD" w14:textId="291F2577" w:rsidR="002923AA" w:rsidRDefault="002923AA" w:rsidP="008B0574">
      <w:pPr>
        <w:ind w:firstLine="720"/>
        <w:rPr>
          <w:rFonts w:ascii="Times New Roman" w:hAnsi="Times New Roman" w:cs="Times New Roman"/>
          <w:color w:val="3366FF"/>
        </w:rPr>
      </w:pPr>
    </w:p>
    <w:p w14:paraId="7CE4B8DC" w14:textId="77777777" w:rsidR="00D053D8" w:rsidRDefault="00D053D8" w:rsidP="002923AA">
      <w:pPr>
        <w:tabs>
          <w:tab w:val="left" w:pos="1845"/>
        </w:tabs>
        <w:rPr>
          <w:rFonts w:ascii="Times New Roman" w:hAnsi="Times New Roman" w:cs="Times New Roman"/>
        </w:rPr>
      </w:pPr>
    </w:p>
    <w:p w14:paraId="40F413AD" w14:textId="49BCD731" w:rsidR="008B0574" w:rsidRPr="00C44DC2" w:rsidRDefault="00AE1847">
      <w:pPr>
        <w:rPr>
          <w:rFonts w:ascii="Times New Roman" w:hAnsi="Times New Roman" w:cs="Times New Roman"/>
        </w:rPr>
      </w:pPr>
      <w:r w:rsidRPr="00C44DC2">
        <w:rPr>
          <w:rFonts w:ascii="Times New Roman" w:hAnsi="Times New Roman" w:cs="Times New Roman"/>
        </w:rPr>
        <w:br w:type="page"/>
      </w:r>
    </w:p>
    <w:p w14:paraId="73278C34" w14:textId="23E6820A" w:rsidR="00902914" w:rsidRDefault="00902914" w:rsidP="00921808">
      <w:pPr>
        <w:pStyle w:val="Heading1"/>
      </w:pPr>
      <w:bookmarkStart w:id="9" w:name="_Running_BEAPP_Through"/>
      <w:bookmarkStart w:id="10" w:name="_Toc535504401"/>
      <w:bookmarkStart w:id="11" w:name="Running_BEAPP_Through_the_GUI"/>
      <w:bookmarkEnd w:id="9"/>
      <w:r>
        <w:lastRenderedPageBreak/>
        <w:t>Running BEAPP Through the GUI</w:t>
      </w:r>
      <w:r w:rsidR="006A0D2D">
        <w:t>:</w:t>
      </w:r>
      <w:bookmarkEnd w:id="10"/>
    </w:p>
    <w:bookmarkEnd w:id="11"/>
    <w:p w14:paraId="42A65D97" w14:textId="4A17BF29" w:rsidR="006A0D2D" w:rsidRPr="006A0D2D" w:rsidRDefault="006A0D2D" w:rsidP="006A0D2D">
      <w:pPr>
        <w:rPr>
          <w:rFonts w:ascii="Times New Roman" w:hAnsi="Times New Roman" w:cs="Times New Roman"/>
        </w:rPr>
      </w:pPr>
      <w:r>
        <w:rPr>
          <w:rFonts w:ascii="Times New Roman" w:hAnsi="Times New Roman" w:cs="Times New Roman"/>
        </w:rPr>
        <w:t>N</w:t>
      </w:r>
      <w:r w:rsidRPr="006A0D2D">
        <w:rPr>
          <w:rFonts w:ascii="Times New Roman" w:hAnsi="Times New Roman" w:cs="Times New Roman"/>
        </w:rPr>
        <w:t>avigate to your BEAPP directory in Matlab, and on the command line type:</w:t>
      </w:r>
    </w:p>
    <w:p w14:paraId="0361419A" w14:textId="2E6F7F65" w:rsidR="006A0D2D" w:rsidRDefault="006A0D2D" w:rsidP="006A0D2D">
      <w:pPr>
        <w:rPr>
          <w:rFonts w:ascii="Times New Roman" w:hAnsi="Times New Roman" w:cs="Times New Roman"/>
        </w:rPr>
      </w:pPr>
      <w:r w:rsidRPr="00636792">
        <w:rPr>
          <w:rFonts w:ascii="Times New Roman" w:hAnsi="Times New Roman" w:cs="Times New Roman"/>
        </w:rPr>
        <w:t>beapp_gui</w:t>
      </w:r>
    </w:p>
    <w:p w14:paraId="06771B43" w14:textId="225D9D74" w:rsidR="004266A6" w:rsidRDefault="004266A6" w:rsidP="006A0D2D">
      <w:pPr>
        <w:rPr>
          <w:rFonts w:ascii="Times New Roman" w:hAnsi="Times New Roman" w:cs="Times New Roman"/>
        </w:rPr>
      </w:pPr>
    </w:p>
    <w:p w14:paraId="651C71AA" w14:textId="72266B67" w:rsidR="001311E0" w:rsidRDefault="004266A6">
      <w:pPr>
        <w:rPr>
          <w:rFonts w:ascii="Times New Roman" w:hAnsi="Times New Roman" w:cs="Times New Roman"/>
        </w:rPr>
      </w:pPr>
      <w:r>
        <w:rPr>
          <w:rFonts w:ascii="Times New Roman" w:hAnsi="Times New Roman" w:cs="Times New Roman"/>
        </w:rPr>
        <w:t>The primary BEAPP menu will pop up, and you will be asked to create a new run template or load a pre-existing template. For your first run, select “Create New Run Template”</w:t>
      </w:r>
      <w:r w:rsidR="001311E0">
        <w:rPr>
          <w:rFonts w:ascii="Times New Roman" w:hAnsi="Times New Roman" w:cs="Times New Roman"/>
        </w:rPr>
        <w:t xml:space="preserve"> to select your settings. </w:t>
      </w:r>
      <w:r w:rsidR="00DC5F8E">
        <w:rPr>
          <w:rFonts w:ascii="Times New Roman" w:hAnsi="Times New Roman" w:cs="Times New Roman"/>
        </w:rPr>
        <w:t xml:space="preserve">On future runs, select “Load Existing Run Template” to load and modify templates from previous runs. When your template is complete and you have saved it, select “Run BEAPP” to run. </w:t>
      </w:r>
    </w:p>
    <w:p w14:paraId="7474D56A" w14:textId="441E27B2" w:rsidR="00195247" w:rsidRPr="008E3BC9" w:rsidRDefault="00195247">
      <w:pPr>
        <w:rPr>
          <w:rFonts w:ascii="Times New Roman" w:hAnsi="Times New Roman" w:cs="Times New Roman"/>
          <w:sz w:val="28"/>
          <w:szCs w:val="28"/>
        </w:rPr>
      </w:pPr>
    </w:p>
    <w:p w14:paraId="53E5AB6F" w14:textId="5C62DE06" w:rsidR="008E3BC9" w:rsidRPr="008E3BC9" w:rsidRDefault="008E3BC9" w:rsidP="0035002F">
      <w:pPr>
        <w:pStyle w:val="Heading2"/>
      </w:pPr>
      <w:bookmarkStart w:id="12" w:name="_Toc535504402"/>
      <w:r w:rsidRPr="008E3BC9">
        <w:t>Steps for Creating a Run Template in the GUI</w:t>
      </w:r>
      <w:bookmarkEnd w:id="12"/>
    </w:p>
    <w:p w14:paraId="7199155A" w14:textId="39A1168A" w:rsidR="006C344B" w:rsidRPr="00C44DC2" w:rsidRDefault="00743A10"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4D63B879" w:rsidR="00195247"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CB6294">
        <w:rPr>
          <w:rFonts w:ascii="Times New Roman" w:hAnsi="Times New Roman" w:cs="Times New Roman"/>
        </w:rPr>
        <w:t xml:space="preserve"> for each “step” in BEAPP (</w:t>
      </w:r>
      <w:r w:rsidR="00BD2375">
        <w:rPr>
          <w:rFonts w:ascii="Times New Roman" w:hAnsi="Times New Roman" w:cs="Times New Roman"/>
        </w:rPr>
        <w:t>F</w:t>
      </w:r>
      <w:r w:rsidR="00CB6294">
        <w:rPr>
          <w:rFonts w:ascii="Times New Roman" w:hAnsi="Times New Roman" w:cs="Times New Roman"/>
        </w:rPr>
        <w:t xml:space="preserve">ormatting and </w:t>
      </w:r>
      <w:r w:rsidR="00BD2375">
        <w:rPr>
          <w:rFonts w:ascii="Times New Roman" w:hAnsi="Times New Roman" w:cs="Times New Roman"/>
        </w:rPr>
        <w:t>P</w:t>
      </w:r>
      <w:r w:rsidR="00CB6294">
        <w:rPr>
          <w:rFonts w:ascii="Times New Roman" w:hAnsi="Times New Roman" w:cs="Times New Roman"/>
        </w:rPr>
        <w:t>re-Processing, Segmentation, and Output Modules)</w:t>
      </w:r>
    </w:p>
    <w:p w14:paraId="08AF39F3" w14:textId="77DDA104" w:rsidR="00743A10"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B091125" w14:textId="08D737A5" w:rsidR="00CF3FE6" w:rsidRPr="00DA1EFE" w:rsidRDefault="000E2F22" w:rsidP="00A768DF">
      <w:pPr>
        <w:pStyle w:val="Heading3"/>
      </w:pPr>
      <w:bookmarkStart w:id="13" w:name="_Toc535504403"/>
      <w:bookmarkStart w:id="14" w:name="General_User_Inputs_Panel"/>
      <w:r w:rsidRPr="00DA1EFE">
        <w:t xml:space="preserve">General User Inputs </w:t>
      </w:r>
      <w:r w:rsidR="00DA1EFE">
        <w:t>Panel</w:t>
      </w:r>
      <w:bookmarkEnd w:id="13"/>
      <w:r w:rsidR="00DA1EFE">
        <w:t xml:space="preserve"> </w:t>
      </w:r>
    </w:p>
    <w:bookmarkEnd w:id="14"/>
    <w:p w14:paraId="58B79A16" w14:textId="2B43D281" w:rsidR="00A339D9"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863B278" w14:textId="46F35477" w:rsidR="00335BB0" w:rsidRPr="00DC5F8E" w:rsidRDefault="00F92467" w:rsidP="00DC5F8E">
      <w:pPr>
        <w:jc w:val="center"/>
        <w:rPr>
          <w:rFonts w:ascii="Times New Roman" w:hAnsi="Times New Roman" w:cs="Times New Roman"/>
          <w:sz w:val="28"/>
          <w:szCs w:val="28"/>
        </w:rPr>
      </w:pPr>
      <w:r>
        <w:rPr>
          <w:noProof/>
        </w:rPr>
        <w:drawing>
          <wp:inline distT="0" distB="0" distL="0" distR="0" wp14:anchorId="567D0A99" wp14:editId="6E333884">
            <wp:extent cx="2630433" cy="3154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9" r="860" b="1295"/>
                    <a:stretch/>
                  </pic:blipFill>
                  <pic:spPr bwMode="auto">
                    <a:xfrm>
                      <a:off x="0" y="0"/>
                      <a:ext cx="2653571" cy="3182430"/>
                    </a:xfrm>
                    <a:prstGeom prst="rect">
                      <a:avLst/>
                    </a:prstGeom>
                    <a:noFill/>
                    <a:ln>
                      <a:noFill/>
                    </a:ln>
                    <a:extLst>
                      <a:ext uri="{53640926-AAD7-44D8-BBD7-CCE9431645EC}">
                        <a14:shadowObscured xmlns:a14="http://schemas.microsoft.com/office/drawing/2010/main"/>
                      </a:ext>
                    </a:extLst>
                  </pic:spPr>
                </pic:pic>
              </a:graphicData>
            </a:graphic>
          </wp:inline>
        </w:drawing>
      </w:r>
    </w:p>
    <w:p w14:paraId="40C916D8" w14:textId="1ABDCFE7"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w:t>
      </w:r>
      <w:r w:rsidR="004B5E9A">
        <w:rPr>
          <w:rFonts w:ascii="Times New Roman" w:hAnsi="Times New Roman" w:cs="Times New Roman"/>
          <w:sz w:val="28"/>
          <w:szCs w:val="28"/>
        </w:rPr>
        <w:t>:</w:t>
      </w:r>
    </w:p>
    <w:p w14:paraId="4F81A1D7" w14:textId="6344B39A" w:rsidR="00AC3DD6" w:rsidRP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Choose the source directory containing your raw EEG files using the Select Directory button</w:t>
      </w:r>
    </w:p>
    <w:p w14:paraId="047D5E92" w14:textId="4FAC9482" w:rsid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lastRenderedPageBreak/>
        <w:t xml:space="preserve">Enter the Current Run Tag (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w:t>
      </w:r>
      <w:r w:rsidR="00F92467" w:rsidRPr="00F92467">
        <w:rPr>
          <w:rFonts w:ascii="Times New Roman" w:hAnsi="Times New Roman" w:cs="Times New Roman"/>
          <w:sz w:val="28"/>
          <w:szCs w:val="28"/>
        </w:rPr>
        <w:t>. This is a label</w:t>
      </w:r>
      <w:r w:rsidRPr="00F92467">
        <w:rPr>
          <w:rFonts w:ascii="Times New Roman" w:hAnsi="Times New Roman" w:cs="Times New Roman"/>
          <w:sz w:val="28"/>
          <w:szCs w:val="28"/>
        </w:rPr>
        <w:t xml:space="preserve"> that is appended to output directories for this run</w:t>
      </w:r>
      <w:r w:rsidR="00F92467">
        <w:rPr>
          <w:rFonts w:ascii="Times New Roman" w:hAnsi="Times New Roman" w:cs="Times New Roman"/>
          <w:sz w:val="28"/>
          <w:szCs w:val="28"/>
        </w:rPr>
        <w:t>.</w:t>
      </w:r>
      <w:r w:rsidR="00DA1EFE">
        <w:rPr>
          <w:rFonts w:ascii="Times New Roman" w:hAnsi="Times New Roman" w:cs="Times New Roman"/>
          <w:sz w:val="28"/>
          <w:szCs w:val="28"/>
        </w:rPr>
        <w:t xml:space="preserve"> Using run tags is always recommended.</w:t>
      </w:r>
    </w:p>
    <w:p w14:paraId="1D901701" w14:textId="7F1C873E" w:rsidR="00C704B4" w:rsidRPr="00F92467" w:rsidRDefault="008B0574"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During reruns, if this field is left empty, output directories will have a timestamp appended. Enter ‘NONE’ if you would like to mute this feature.</w:t>
      </w:r>
    </w:p>
    <w:p w14:paraId="796F5759" w14:textId="2B5A9A0D" w:rsidR="00B5180A" w:rsidRDefault="00335BB0"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If you are re-running data (e.g., you’ve already run data through </w:t>
      </w:r>
      <w:r w:rsidR="00EF7895" w:rsidRPr="00F92467">
        <w:rPr>
          <w:rFonts w:ascii="Times New Roman" w:hAnsi="Times New Roman" w:cs="Times New Roman"/>
          <w:sz w:val="28"/>
          <w:szCs w:val="28"/>
        </w:rPr>
        <w:t>BEAPP</w:t>
      </w:r>
      <w:r w:rsidRPr="00F92467">
        <w:rPr>
          <w:rFonts w:ascii="Times New Roman" w:hAnsi="Times New Roman" w:cs="Times New Roman"/>
          <w:sz w:val="28"/>
          <w:szCs w:val="28"/>
        </w:rPr>
        <w:t xml:space="preserve"> but you want to re-run your data with new filter settings), how was your prior data run labeled (“tagged”)?</w:t>
      </w:r>
    </w:p>
    <w:p w14:paraId="4DD4B74B" w14:textId="74889887" w:rsidR="00F92467" w:rsidRPr="00F92467" w:rsidRDefault="00F92467"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This input is only needed during reruns, to select directories from a previous run that you would like rerun modules to pull data from.</w:t>
      </w:r>
    </w:p>
    <w:p w14:paraId="536FF7D8" w14:textId="575F53C3" w:rsidR="000E2F22" w:rsidRPr="00C4107A" w:rsidRDefault="00B5180A">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4EF2C91D" w14:textId="330745A7" w:rsidR="006C0A92" w:rsidRPr="00DA1EFE" w:rsidRDefault="00F94E80" w:rsidP="0035002F">
      <w:pPr>
        <w:pStyle w:val="Heading2"/>
      </w:pPr>
      <w:bookmarkStart w:id="15" w:name="_Toc535504404"/>
      <w:r w:rsidRPr="00DA1EFE">
        <w:t>Format and Pre-Processing Setting</w:t>
      </w:r>
      <w:r w:rsidR="00432DF5" w:rsidRPr="00DA1EFE">
        <w:t>s (Click “</w:t>
      </w:r>
      <w:r w:rsidR="00F60FAF" w:rsidRPr="00DA1EFE">
        <w:t xml:space="preserve">Format and </w:t>
      </w:r>
      <w:r w:rsidR="00432DF5" w:rsidRPr="00DA1EFE">
        <w:t>Pre-Processing”)</w:t>
      </w:r>
      <w:bookmarkEnd w:id="15"/>
    </w:p>
    <w:p w14:paraId="54C26C5E" w14:textId="1594D74B" w:rsidR="00432DF5" w:rsidRDefault="00432DF5" w:rsidP="004C0867">
      <w:pPr>
        <w:pStyle w:val="Heading3"/>
      </w:pPr>
      <w:bookmarkStart w:id="16" w:name="_Toc535504405"/>
      <w:bookmarkStart w:id="17" w:name="General_Pre_Processing_Panel"/>
      <w:r w:rsidRPr="00DA1EFE">
        <w:t xml:space="preserve">General </w:t>
      </w:r>
      <w:r w:rsidR="00DA1EFE" w:rsidRPr="00DA1EFE">
        <w:t xml:space="preserve">Pre-Processing </w:t>
      </w:r>
      <w:r w:rsidR="004C0867">
        <w:t>Specifications</w:t>
      </w:r>
      <w:r w:rsidR="00360303">
        <w:t xml:space="preserve"> Panel</w:t>
      </w:r>
      <w:r w:rsidRPr="00DA1EFE">
        <w:t>:</w:t>
      </w:r>
      <w:bookmarkEnd w:id="16"/>
    </w:p>
    <w:bookmarkEnd w:id="17"/>
    <w:p w14:paraId="6FBD1FC7" w14:textId="4579133F" w:rsidR="00DA1EFE" w:rsidRDefault="00DA1EFE" w:rsidP="00DA1EFE">
      <w:pPr>
        <w:rPr>
          <w:rFonts w:ascii="Times New Roman" w:hAnsi="Times New Roman" w:cs="Times New Roman"/>
          <w:sz w:val="28"/>
          <w:szCs w:val="28"/>
        </w:rPr>
      </w:pPr>
    </w:p>
    <w:p w14:paraId="50E43EC3" w14:textId="57BE8CB8" w:rsidR="00DA1EFE" w:rsidRDefault="00DA1EFE" w:rsidP="00DA1EFE">
      <w:pPr>
        <w:jc w:val="center"/>
        <w:rPr>
          <w:rFonts w:ascii="Times New Roman" w:hAnsi="Times New Roman" w:cs="Times New Roman"/>
          <w:sz w:val="28"/>
          <w:szCs w:val="28"/>
        </w:rPr>
      </w:pPr>
      <w:r>
        <w:rPr>
          <w:noProof/>
        </w:rPr>
        <w:drawing>
          <wp:inline distT="0" distB="0" distL="0" distR="0" wp14:anchorId="44295652" wp14:editId="3C8086FD">
            <wp:extent cx="3375660" cy="45969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1046" cy="4631549"/>
                    </a:xfrm>
                    <a:prstGeom prst="rect">
                      <a:avLst/>
                    </a:prstGeom>
                  </pic:spPr>
                </pic:pic>
              </a:graphicData>
            </a:graphic>
          </wp:inline>
        </w:drawing>
      </w:r>
    </w:p>
    <w:p w14:paraId="3162C44C" w14:textId="77777777" w:rsidR="00DA1EFE" w:rsidRPr="00DA1EFE" w:rsidRDefault="00DA1EFE" w:rsidP="00DA1EFE">
      <w:pPr>
        <w:rPr>
          <w:rFonts w:ascii="Times New Roman" w:hAnsi="Times New Roman" w:cs="Times New Roman"/>
          <w:sz w:val="28"/>
          <w:szCs w:val="28"/>
        </w:rPr>
      </w:pPr>
    </w:p>
    <w:p w14:paraId="48175FD0" w14:textId="77777777" w:rsidR="00E77D45" w:rsidRDefault="00C5697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746736">
      <w:pPr>
        <w:pStyle w:val="ListParagraph"/>
        <w:numPr>
          <w:ilvl w:val="1"/>
          <w:numId w:val="15"/>
        </w:numPr>
        <w:rPr>
          <w:rFonts w:ascii="Times New Roman" w:hAnsi="Times New Roman" w:cs="Times New Roman"/>
          <w:sz w:val="28"/>
          <w:szCs w:val="28"/>
        </w:rPr>
      </w:pPr>
      <w:r w:rsidRPr="00E77D45">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273759D9" w14:textId="1327584B" w:rsidR="00E77D45" w:rsidRDefault="00E77D45"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Select 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w:t>
      </w:r>
      <w:r w:rsidR="00443D31">
        <w:rPr>
          <w:rFonts w:ascii="Times New Roman" w:hAnsi="Times New Roman" w:cs="Times New Roman"/>
          <w:sz w:val="28"/>
          <w:szCs w:val="28"/>
        </w:rPr>
        <w:t xml:space="preserve"> (“net types”) used to collect your data using the dropdown menu. C</w:t>
      </w:r>
      <w:r>
        <w:rPr>
          <w:rFonts w:ascii="Times New Roman" w:hAnsi="Times New Roman" w:cs="Times New Roman"/>
          <w:sz w:val="28"/>
          <w:szCs w:val="28"/>
        </w:rPr>
        <w:t xml:space="preserve">lick </w:t>
      </w:r>
      <w:r w:rsidR="008E3BC9">
        <w:rPr>
          <w:rFonts w:ascii="Times New Roman" w:hAnsi="Times New Roman" w:cs="Times New Roman"/>
          <w:sz w:val="28"/>
          <w:szCs w:val="28"/>
        </w:rPr>
        <w:t xml:space="preserve">Add New Sensor Layout </w:t>
      </w:r>
      <w:r w:rsidR="0079519E">
        <w:rPr>
          <w:rFonts w:ascii="Times New Roman" w:hAnsi="Times New Roman" w:cs="Times New Roman"/>
          <w:sz w:val="28"/>
          <w:szCs w:val="28"/>
        </w:rPr>
        <w:t>if a</w:t>
      </w:r>
      <w:r w:rsidR="00443D31">
        <w:rPr>
          <w:rFonts w:ascii="Times New Roman" w:hAnsi="Times New Roman" w:cs="Times New Roman"/>
          <w:sz w:val="28"/>
          <w:szCs w:val="28"/>
        </w:rPr>
        <w:t xml:space="preserve"> </w:t>
      </w:r>
      <w:r w:rsidR="007B075F">
        <w:rPr>
          <w:rFonts w:ascii="Times New Roman" w:hAnsi="Times New Roman" w:cs="Times New Roman"/>
          <w:sz w:val="28"/>
          <w:szCs w:val="28"/>
        </w:rPr>
        <w:t xml:space="preserve">layout </w:t>
      </w:r>
      <w:r w:rsidR="00443D31">
        <w:rPr>
          <w:rFonts w:ascii="Times New Roman" w:hAnsi="Times New Roman" w:cs="Times New Roman"/>
          <w:sz w:val="28"/>
          <w:szCs w:val="28"/>
        </w:rPr>
        <w:t xml:space="preserve">is </w:t>
      </w:r>
      <w:r w:rsidR="007B075F">
        <w:rPr>
          <w:rFonts w:ascii="Times New Roman" w:hAnsi="Times New Roman" w:cs="Times New Roman"/>
          <w:sz w:val="28"/>
          <w:szCs w:val="28"/>
        </w:rPr>
        <w:t>not listed</w:t>
      </w:r>
      <w:r w:rsidR="008E3BC9">
        <w:rPr>
          <w:rFonts w:ascii="Times New Roman" w:hAnsi="Times New Roman" w:cs="Times New Roman"/>
          <w:sz w:val="28"/>
          <w:szCs w:val="28"/>
        </w:rPr>
        <w:t xml:space="preserve">, and see the section on </w:t>
      </w:r>
      <w:hyperlink w:anchor="BEAPP_Net_Library" w:history="1">
        <w:r w:rsidR="008E3BC9">
          <w:rPr>
            <w:rStyle w:val="Hyperlink"/>
            <w:rFonts w:ascii="Times New Roman" w:hAnsi="Times New Roman" w:cs="Times New Roman"/>
            <w:sz w:val="28"/>
            <w:szCs w:val="28"/>
          </w:rPr>
          <w:t>Adding New Sensor Layouts to the BEAPP Net Library</w:t>
        </w:r>
      </w:hyperlink>
    </w:p>
    <w:p w14:paraId="2F58D3E9" w14:textId="16B98993" w:rsidR="008E3BC9" w:rsidRDefault="008E3BC9"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Advanced General Settings to:</w:t>
      </w:r>
    </w:p>
    <w:p w14:paraId="66DF9AB3" w14:textId="228BBC63" w:rsidR="008E3BC9" w:rsidRDefault="008E3BC9" w:rsidP="00746736">
      <w:pPr>
        <w:pStyle w:val="ListParagraph"/>
        <w:numPr>
          <w:ilvl w:val="1"/>
          <w:numId w:val="15"/>
        </w:numPr>
        <w:rPr>
          <w:rFonts w:ascii="Times New Roman" w:hAnsi="Times New Roman" w:cs="Times New Roman"/>
          <w:sz w:val="28"/>
          <w:szCs w:val="28"/>
        </w:rPr>
      </w:pPr>
      <w:r>
        <w:rPr>
          <w:rFonts w:ascii="Times New Roman" w:hAnsi="Times New Roman" w:cs="Times New Roman"/>
          <w:sz w:val="28"/>
          <w:szCs w:val="28"/>
        </w:rPr>
        <w:t xml:space="preserve">Use a re-run table to run only a subset of files that have been previously run during re-runs </w:t>
      </w:r>
    </w:p>
    <w:p w14:paraId="3D1B2D87" w14:textId="15DD2F88" w:rsidR="008E3BC9" w:rsidRPr="00BF15B2" w:rsidRDefault="008E3BC9" w:rsidP="00746736">
      <w:pPr>
        <w:pStyle w:val="ListParagraph"/>
        <w:numPr>
          <w:ilvl w:val="1"/>
          <w:numId w:val="15"/>
        </w:numPr>
        <w:rPr>
          <w:rFonts w:ascii="Times New Roman" w:hAnsi="Times New Roman" w:cs="Times New Roman"/>
          <w:sz w:val="28"/>
          <w:szCs w:val="28"/>
        </w:rPr>
      </w:pPr>
      <w:r w:rsidRPr="00BF15B2">
        <w:rPr>
          <w:rFonts w:ascii="Times New Roman" w:hAnsi="Times New Roman" w:cs="Times New Roman"/>
          <w:sz w:val="28"/>
          <w:szCs w:val="28"/>
        </w:rPr>
        <w:t xml:space="preserve">Mute warnings generated when BEAPP is </w:t>
      </w:r>
      <w:r w:rsidR="00BF15B2" w:rsidRPr="00BF15B2">
        <w:rPr>
          <w:rFonts w:ascii="Times New Roman" w:hAnsi="Times New Roman" w:cs="Times New Roman"/>
          <w:sz w:val="28"/>
          <w:szCs w:val="28"/>
        </w:rPr>
        <w:t>writing</w:t>
      </w:r>
      <w:r w:rsidRPr="00BF15B2">
        <w:rPr>
          <w:rFonts w:ascii="Times New Roman" w:hAnsi="Times New Roman" w:cs="Times New Roman"/>
          <w:sz w:val="28"/>
          <w:szCs w:val="28"/>
        </w:rPr>
        <w:t xml:space="preserve"> data into a previously existing folder (during re-use of a “current run tag”). This setting is not recommended for new users</w:t>
      </w:r>
      <w:r w:rsidR="00BF15B2" w:rsidRPr="00BF15B2">
        <w:rPr>
          <w:rFonts w:ascii="Times New Roman" w:hAnsi="Times New Roman" w:cs="Times New Roman"/>
          <w:sz w:val="28"/>
          <w:szCs w:val="28"/>
        </w:rPr>
        <w:t>, as BEAPP will not alert the user when there is a risk of data being overridden if this is on.</w:t>
      </w:r>
    </w:p>
    <w:p w14:paraId="6D04F546" w14:textId="07FE2D66" w:rsidR="008E3BC9" w:rsidRPr="00DC5F8E" w:rsidRDefault="007B075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Click Next when ready to edit </w:t>
      </w:r>
      <w:r w:rsidR="00A3291D">
        <w:rPr>
          <w:rFonts w:ascii="Times New Roman" w:hAnsi="Times New Roman" w:cs="Times New Roman"/>
          <w:sz w:val="28"/>
          <w:szCs w:val="28"/>
        </w:rPr>
        <w:t>parameters for each module selecte</w:t>
      </w:r>
      <w:r w:rsidR="005F555B">
        <w:rPr>
          <w:rFonts w:ascii="Times New Roman" w:hAnsi="Times New Roman" w:cs="Times New Roman"/>
          <w:sz w:val="28"/>
          <w:szCs w:val="28"/>
        </w:rPr>
        <w:t xml:space="preserve">d. You will only be prompted for information relevant to modules turned on in this panel. </w:t>
      </w:r>
    </w:p>
    <w:p w14:paraId="224F2849" w14:textId="77777777" w:rsidR="008E3BC9" w:rsidRPr="007B075F" w:rsidRDefault="008E3BC9" w:rsidP="008E3BC9">
      <w:pPr>
        <w:pStyle w:val="ListParagraph"/>
        <w:rPr>
          <w:rFonts w:ascii="Times New Roman" w:hAnsi="Times New Roman" w:cs="Times New Roman"/>
          <w:sz w:val="28"/>
          <w:szCs w:val="28"/>
        </w:rPr>
      </w:pPr>
    </w:p>
    <w:p w14:paraId="3AE665EB" w14:textId="7C8BB2E6" w:rsidR="007B075F" w:rsidRDefault="00A3291D" w:rsidP="00A768DF">
      <w:pPr>
        <w:pStyle w:val="Heading3"/>
      </w:pPr>
      <w:bookmarkStart w:id="18" w:name="_Format_Specifications_Panel:"/>
      <w:bookmarkStart w:id="19" w:name="_Toc535504406"/>
      <w:bookmarkEnd w:id="18"/>
      <w:r w:rsidRPr="008E3BC9">
        <w:t xml:space="preserve">Format </w:t>
      </w:r>
      <w:r w:rsidR="00360303">
        <w:t>Specifications Panel</w:t>
      </w:r>
      <w:r w:rsidRPr="008E3BC9">
        <w:t>:</w:t>
      </w:r>
      <w:bookmarkEnd w:id="19"/>
    </w:p>
    <w:p w14:paraId="13753EDD" w14:textId="3CC1851D" w:rsidR="00D053D8" w:rsidRPr="00D053D8" w:rsidRDefault="00D053D8" w:rsidP="00A1642E">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r w:rsidR="0079519E" w:rsidRPr="00C44DC2">
        <w:rPr>
          <w:rFonts w:ascii="Times New Roman" w:hAnsi="Times New Roman" w:cs="Times New Roman"/>
        </w:rPr>
        <w:t>data into</w:t>
      </w:r>
      <w:r w:rsidRPr="00C44DC2">
        <w:rPr>
          <w:rFonts w:ascii="Times New Roman" w:hAnsi="Times New Roman" w:cs="Times New Roman"/>
        </w:rPr>
        <w:t xml:space="preserve"> a format that BEAPP can process.  Any new dataset to be run through BEAPP will therefore need to be run through the formatting module</w:t>
      </w:r>
      <w:r>
        <w:rPr>
          <w:rFonts w:ascii="Times New Roman" w:hAnsi="Times New Roman" w:cs="Times New Roman"/>
        </w:rPr>
        <w:t xml:space="preserve"> once.</w:t>
      </w:r>
    </w:p>
    <w:p w14:paraId="6C5B3B4F" w14:textId="40454B43" w:rsidR="00EF2CF6" w:rsidRDefault="00A1642E" w:rsidP="00E5399F">
      <w:pPr>
        <w:jc w:val="center"/>
        <w:rPr>
          <w:rFonts w:ascii="Times New Roman" w:hAnsi="Times New Roman" w:cs="Times New Roman"/>
        </w:rPr>
      </w:pPr>
      <w:r>
        <w:rPr>
          <w:noProof/>
        </w:rPr>
        <w:drawing>
          <wp:inline distT="0" distB="0" distL="0" distR="0" wp14:anchorId="2192C614" wp14:editId="53DA2E8C">
            <wp:extent cx="5507653" cy="25355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376" cy="2560754"/>
                    </a:xfrm>
                    <a:prstGeom prst="rect">
                      <a:avLst/>
                    </a:prstGeom>
                  </pic:spPr>
                </pic:pic>
              </a:graphicData>
            </a:graphic>
          </wp:inline>
        </w:drawing>
      </w:r>
    </w:p>
    <w:p w14:paraId="3D652B1F" w14:textId="6D341FAC" w:rsidR="00A1642E" w:rsidRDefault="00A1642E" w:rsidP="00EF2CF6">
      <w:pPr>
        <w:rPr>
          <w:rFonts w:ascii="Times New Roman" w:hAnsi="Times New Roman" w:cs="Times New Roman"/>
        </w:rPr>
      </w:pPr>
    </w:p>
    <w:p w14:paraId="2A5E2286" w14:textId="2034064B" w:rsidR="00A1642E" w:rsidRDefault="00A1642E" w:rsidP="00746736">
      <w:pPr>
        <w:pStyle w:val="ListParagraph"/>
        <w:numPr>
          <w:ilvl w:val="0"/>
          <w:numId w:val="26"/>
        </w:numPr>
        <w:rPr>
          <w:rFonts w:ascii="Times New Roman" w:hAnsi="Times New Roman" w:cs="Times New Roman"/>
          <w:sz w:val="28"/>
          <w:szCs w:val="28"/>
        </w:rPr>
      </w:pPr>
      <w:r w:rsidRPr="00A1642E">
        <w:rPr>
          <w:rFonts w:ascii="Times New Roman" w:hAnsi="Times New Roman" w:cs="Times New Roman"/>
          <w:sz w:val="28"/>
          <w:szCs w:val="28"/>
        </w:rPr>
        <w:t>Select source file format</w:t>
      </w:r>
      <w:r>
        <w:rPr>
          <w:rFonts w:ascii="Times New Roman" w:hAnsi="Times New Roman" w:cs="Times New Roman"/>
          <w:sz w:val="28"/>
          <w:szCs w:val="28"/>
        </w:rPr>
        <w:t xml:space="preserve"> and </w:t>
      </w:r>
      <w:r w:rsidRPr="00A1642E">
        <w:rPr>
          <w:rFonts w:ascii="Times New Roman" w:hAnsi="Times New Roman" w:cs="Times New Roman"/>
          <w:sz w:val="28"/>
          <w:szCs w:val="28"/>
        </w:rPr>
        <w:t>presentation software</w:t>
      </w:r>
      <w:r>
        <w:rPr>
          <w:rFonts w:ascii="Times New Roman" w:hAnsi="Times New Roman" w:cs="Times New Roman"/>
          <w:sz w:val="28"/>
          <w:szCs w:val="28"/>
        </w:rPr>
        <w:t xml:space="preserve"> used to collect your source files</w:t>
      </w:r>
    </w:p>
    <w:p w14:paraId="0841E095" w14:textId="77777777" w:rsidR="00A1642E" w:rsidRDefault="00A1642E" w:rsidP="00746736">
      <w:pPr>
        <w:pStyle w:val="ListParagraph"/>
        <w:numPr>
          <w:ilvl w:val="0"/>
          <w:numId w:val="26"/>
        </w:numPr>
        <w:rPr>
          <w:rFonts w:ascii="Times New Roman" w:hAnsi="Times New Roman" w:cs="Times New Roman"/>
        </w:rPr>
      </w:pPr>
      <w:r w:rsidRPr="00A1642E">
        <w:rPr>
          <w:rFonts w:ascii="Times New Roman" w:hAnsi="Times New Roman" w:cs="Times New Roman"/>
          <w:sz w:val="28"/>
          <w:szCs w:val="28"/>
        </w:rPr>
        <w:lastRenderedPageBreak/>
        <w:t>Specify the offset of events tagged in your dataset.</w:t>
      </w:r>
      <w:r w:rsidRPr="00C44DC2">
        <w:rPr>
          <w:rFonts w:ascii="Times New Roman" w:hAnsi="Times New Roman" w:cs="Times New Roman"/>
        </w:rPr>
        <w:t xml:space="preserve">  </w:t>
      </w:r>
    </w:p>
    <w:p w14:paraId="2E7ED153" w14:textId="68ECC81A" w:rsidR="00A1642E" w:rsidRPr="00C44DC2"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If you are running a dataset in which offset varies by file, you will need to specify offset for each file in</w:t>
      </w:r>
      <w:r>
        <w:rPr>
          <w:rFonts w:ascii="Times New Roman" w:hAnsi="Times New Roman" w:cs="Times New Roman"/>
        </w:rPr>
        <w:t xml:space="preserve"> a</w:t>
      </w:r>
      <w:r w:rsidRPr="00C44DC2">
        <w:rPr>
          <w:rFonts w:ascii="Times New Roman" w:hAnsi="Times New Roman" w:cs="Times New Roman"/>
        </w:rPr>
        <w:t xml:space="preserve"> </w:t>
      </w:r>
      <w:r>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6C0A7A33" w14:textId="77777777" w:rsidR="003248B4"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w:t>
      </w:r>
    </w:p>
    <w:p w14:paraId="52312E73" w14:textId="608867FF" w:rsidR="00A1642E"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 xml:space="preserve">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7517235F" w14:textId="77777777" w:rsidR="00E5399F" w:rsidRPr="00D918B8" w:rsidRDefault="00E5399F" w:rsidP="00D918B8">
      <w:pPr>
        <w:ind w:left="1080"/>
        <w:rPr>
          <w:rFonts w:ascii="Times New Roman" w:hAnsi="Times New Roman" w:cs="Times New Roman"/>
        </w:rPr>
      </w:pPr>
    </w:p>
    <w:p w14:paraId="02AC3281" w14:textId="77777777" w:rsidR="00A1642E" w:rsidRPr="00A1642E" w:rsidRDefault="00A1642E" w:rsidP="00746736">
      <w:pPr>
        <w:pStyle w:val="ListParagraph"/>
        <w:numPr>
          <w:ilvl w:val="0"/>
          <w:numId w:val="26"/>
        </w:numPr>
        <w:rPr>
          <w:rFonts w:ascii="Times New Roman" w:hAnsi="Times New Roman" w:cs="Times New Roman"/>
          <w:sz w:val="28"/>
          <w:szCs w:val="28"/>
        </w:rPr>
      </w:pPr>
      <w:bookmarkStart w:id="20" w:name="Line_Noise_Frequency"/>
      <w:r w:rsidRPr="00A1642E">
        <w:rPr>
          <w:rFonts w:ascii="Times New Roman" w:hAnsi="Times New Roman" w:cs="Times New Roman"/>
          <w:sz w:val="28"/>
          <w:szCs w:val="28"/>
        </w:rPr>
        <w:t>Specify the frequency of line noise where your data were collected.</w:t>
      </w:r>
    </w:p>
    <w:bookmarkEnd w:id="20"/>
    <w:p w14:paraId="09C7ABE0" w14:textId="15E4F7F9" w:rsidR="00A1642E" w:rsidRPr="005E237E" w:rsidRDefault="00A1642E" w:rsidP="00746736">
      <w:pPr>
        <w:pStyle w:val="ListParagraph"/>
        <w:numPr>
          <w:ilvl w:val="1"/>
          <w:numId w:val="26"/>
        </w:numPr>
        <w:rPr>
          <w:rStyle w:val="Hyperlink"/>
          <w:rFonts w:ascii="Times New Roman" w:hAnsi="Times New Roman" w:cs="Times New Roman"/>
          <w:color w:val="auto"/>
          <w:u w:val="none"/>
        </w:rPr>
      </w:pP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 xml:space="preserve">Typically this is 60 Hz in North and South America, and parts of Asia; it is typically 50 Hz in Europe and other parts of the world.  </w:t>
      </w:r>
      <w:r w:rsidR="00DD5D2B">
        <w:rPr>
          <w:rFonts w:ascii="Times New Roman" w:hAnsi="Times New Roman" w:cs="Times New Roman"/>
        </w:rPr>
        <w:t>I</w:t>
      </w:r>
      <w:r w:rsidRPr="00C44DC2">
        <w:rPr>
          <w:rFonts w:ascii="Times New Roman" w:hAnsi="Times New Roman" w:cs="Times New Roman"/>
        </w:rPr>
        <w:t>nformation on line noise in other countries</w:t>
      </w:r>
      <w:r w:rsidR="00DD5D2B">
        <w:rPr>
          <w:rFonts w:ascii="Times New Roman" w:hAnsi="Times New Roman" w:cs="Times New Roman"/>
        </w:rPr>
        <w:t xml:space="preserve"> can be found </w:t>
      </w:r>
      <w:hyperlink r:id="rId16" w:history="1">
        <w:r w:rsidR="00DD5D2B" w:rsidRPr="00DD5D2B">
          <w:rPr>
            <w:rStyle w:val="Hyperlink"/>
            <w:rFonts w:ascii="Times New Roman" w:hAnsi="Times New Roman" w:cs="Times New Roman"/>
          </w:rPr>
          <w:t>here</w:t>
        </w:r>
      </w:hyperlink>
    </w:p>
    <w:p w14:paraId="1E361968" w14:textId="097CC9C3" w:rsidR="00E5399F" w:rsidRPr="00D918B8" w:rsidRDefault="00A1642E" w:rsidP="00746736">
      <w:pPr>
        <w:pStyle w:val="ListParagraph"/>
        <w:numPr>
          <w:ilvl w:val="1"/>
          <w:numId w:val="26"/>
        </w:numPr>
        <w:rPr>
          <w:rStyle w:val="Hyperlink"/>
          <w:rFonts w:ascii="Times New Roman" w:hAnsi="Times New Roman" w:cs="Times New Roman"/>
          <w:color w:val="auto"/>
          <w:u w:val="none"/>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DD5D2B">
        <w:rPr>
          <w:rFonts w:ascii="Times New Roman" w:hAnsi="Times New Roman" w:cs="Times New Roman"/>
        </w:rPr>
        <w:t>a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1354E57B" w14:textId="77777777" w:rsidR="00D918B8" w:rsidRPr="00DD5D2B" w:rsidRDefault="00D918B8" w:rsidP="00D918B8">
      <w:pPr>
        <w:pStyle w:val="ListParagraph"/>
        <w:ind w:left="1440"/>
        <w:rPr>
          <w:rFonts w:ascii="Times New Roman" w:hAnsi="Times New Roman" w:cs="Times New Roman"/>
        </w:rPr>
      </w:pPr>
    </w:p>
    <w:p w14:paraId="4AA877BF" w14:textId="0F9F9C19" w:rsidR="00D918B8" w:rsidRPr="00EB3CD9" w:rsidRDefault="00A1642E"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S</w:t>
      </w:r>
      <w:r w:rsidRPr="00A1642E">
        <w:rPr>
          <w:rFonts w:ascii="Times New Roman" w:hAnsi="Times New Roman" w:cs="Times New Roman"/>
          <w:sz w:val="28"/>
          <w:szCs w:val="28"/>
        </w:rPr>
        <w:t>pecify the location of the beapp_file_info_table if source files are .mats</w:t>
      </w:r>
      <w:r w:rsidR="008A7747">
        <w:rPr>
          <w:rFonts w:ascii="Times New Roman" w:hAnsi="Times New Roman" w:cs="Times New Roman"/>
          <w:sz w:val="28"/>
          <w:szCs w:val="28"/>
        </w:rPr>
        <w:t xml:space="preserve"> or .sets</w:t>
      </w:r>
      <w:r w:rsidRPr="00A1642E">
        <w:rPr>
          <w:rFonts w:ascii="Times New Roman" w:hAnsi="Times New Roman" w:cs="Times New Roman"/>
          <w:sz w:val="28"/>
          <w:szCs w:val="28"/>
        </w:rPr>
        <w:t>, or if line noise frequency or event offsets vary by file</w:t>
      </w:r>
      <w:r>
        <w:rPr>
          <w:rFonts w:ascii="Times New Roman" w:hAnsi="Times New Roman" w:cs="Times New Roman"/>
          <w:sz w:val="28"/>
          <w:szCs w:val="28"/>
        </w:rPr>
        <w:t xml:space="preserve"> for non-mat files</w:t>
      </w:r>
      <w:r w:rsidRPr="00A1642E">
        <w:rPr>
          <w:rFonts w:ascii="Times New Roman" w:hAnsi="Times New Roman" w:cs="Times New Roman"/>
          <w:sz w:val="28"/>
          <w:szCs w:val="28"/>
        </w:rPr>
        <w:t xml:space="preserve">. Select appropriate checkbox if offset or line noise frequency vary by file and need to be pulled from a table. </w:t>
      </w:r>
    </w:p>
    <w:p w14:paraId="0793FECB" w14:textId="2121ECE7" w:rsidR="002A0213" w:rsidRPr="008D7936" w:rsidRDefault="00D6106C"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 xml:space="preserve">Important: </w:t>
      </w:r>
      <w:r w:rsidR="00E5399F" w:rsidRPr="00E5399F">
        <w:rPr>
          <w:rFonts w:ascii="Times New Roman" w:hAnsi="Times New Roman" w:cs="Times New Roman"/>
          <w:sz w:val="28"/>
          <w:szCs w:val="28"/>
        </w:rPr>
        <w:t>If running .mat files, click Optional Format Settings and confirm that the variable name for your EEG data is included in the table that appears:</w:t>
      </w:r>
    </w:p>
    <w:p w14:paraId="018E6DE2" w14:textId="394F0D2B" w:rsidR="00E5399F" w:rsidRDefault="00E5399F" w:rsidP="00746736">
      <w:pPr>
        <w:pStyle w:val="ListParagraph"/>
        <w:numPr>
          <w:ilvl w:val="1"/>
          <w:numId w:val="26"/>
        </w:numPr>
        <w:rPr>
          <w:rFonts w:ascii="Times New Roman" w:hAnsi="Times New Roman" w:cs="Times New Roman"/>
          <w:sz w:val="28"/>
          <w:szCs w:val="28"/>
        </w:rPr>
      </w:pPr>
      <w:r w:rsidRPr="00E5399F">
        <w:rPr>
          <w:rFonts w:ascii="Times New Roman" w:hAnsi="Times New Roman" w:cs="Times New Roman"/>
          <w:sz w:val="28"/>
          <w:szCs w:val="28"/>
        </w:rPr>
        <w:t>This is the variable(s) that contain(s) the (unsegmented) EEG data, in matrix format, as described in the start-up guide.  For example, ‘EEG_Segment1’ or ‘Category_1’</w:t>
      </w:r>
    </w:p>
    <w:p w14:paraId="28B90B5B" w14:textId="77777777" w:rsidR="00D6106C" w:rsidRPr="00043314" w:rsidRDefault="00D6106C" w:rsidP="00BD0D13">
      <w:pPr>
        <w:pStyle w:val="ListParagraph"/>
        <w:ind w:left="1440"/>
        <w:rPr>
          <w:rFonts w:ascii="Times New Roman" w:hAnsi="Times New Roman" w:cs="Times New Roman"/>
          <w:sz w:val="28"/>
          <w:szCs w:val="28"/>
        </w:rPr>
      </w:pPr>
    </w:p>
    <w:p w14:paraId="31C94215" w14:textId="2E323845" w:rsidR="00472A5B" w:rsidRPr="00043314" w:rsidRDefault="00E5399F" w:rsidP="00746736">
      <w:pPr>
        <w:pStyle w:val="ListParagraph"/>
        <w:numPr>
          <w:ilvl w:val="0"/>
          <w:numId w:val="26"/>
        </w:numPr>
        <w:rPr>
          <w:rFonts w:ascii="Times New Roman" w:hAnsi="Times New Roman" w:cs="Times New Roman"/>
          <w:sz w:val="28"/>
          <w:szCs w:val="28"/>
        </w:rPr>
      </w:pPr>
      <w:r w:rsidRPr="00043314">
        <w:rPr>
          <w:rFonts w:ascii="Times New Roman" w:hAnsi="Times New Roman" w:cs="Times New Roman"/>
          <w:sz w:val="28"/>
          <w:szCs w:val="28"/>
        </w:rPr>
        <w:t>If running non-mat files, click Optional Format Settings if you’d like to</w:t>
      </w:r>
      <w:r w:rsidR="00472A5B" w:rsidRPr="00043314">
        <w:rPr>
          <w:rFonts w:ascii="Times New Roman" w:hAnsi="Times New Roman" w:cs="Times New Roman"/>
          <w:sz w:val="28"/>
          <w:szCs w:val="28"/>
        </w:rPr>
        <w:t xml:space="preserve"> add behavioral coding information or to limit processing to specific recording periods </w:t>
      </w:r>
    </w:p>
    <w:p w14:paraId="01E71BF6" w14:textId="77777777" w:rsidR="00043314" w:rsidRDefault="00043314" w:rsidP="00472A5B">
      <w:pPr>
        <w:pStyle w:val="ListParagraph"/>
        <w:rPr>
          <w:rFonts w:ascii="Times New Roman" w:hAnsi="Times New Roman" w:cs="Times New Roman"/>
          <w:sz w:val="28"/>
          <w:szCs w:val="28"/>
        </w:rPr>
      </w:pPr>
    </w:p>
    <w:p w14:paraId="2DA75422" w14:textId="2A137887" w:rsidR="00556BE4" w:rsidRPr="00043314" w:rsidRDefault="00472A5B" w:rsidP="00043314">
      <w:pPr>
        <w:pStyle w:val="ListParagraph"/>
        <w:rPr>
          <w:rFonts w:ascii="Times New Roman" w:hAnsi="Times New Roman" w:cs="Times New Roman"/>
          <w:sz w:val="28"/>
          <w:szCs w:val="28"/>
        </w:rPr>
      </w:pPr>
      <w:r w:rsidRPr="00043314">
        <w:rPr>
          <w:rFonts w:ascii="Times New Roman" w:hAnsi="Times New Roman" w:cs="Times New Roman"/>
          <w:sz w:val="28"/>
          <w:szCs w:val="28"/>
        </w:rPr>
        <w:t>Non-Mat Optional Format Settings:</w:t>
      </w:r>
    </w:p>
    <w:p w14:paraId="7C69963C" w14:textId="1E2B67FB" w:rsidR="00A1642E" w:rsidRDefault="00472A5B" w:rsidP="00556BE4">
      <w:pPr>
        <w:jc w:val="center"/>
        <w:rPr>
          <w:rFonts w:ascii="Times New Roman" w:hAnsi="Times New Roman" w:cs="Times New Roman"/>
        </w:rPr>
      </w:pPr>
      <w:r>
        <w:rPr>
          <w:noProof/>
        </w:rPr>
        <w:lastRenderedPageBreak/>
        <w:drawing>
          <wp:inline distT="0" distB="0" distL="0" distR="0" wp14:anchorId="4DB91826" wp14:editId="25DF0160">
            <wp:extent cx="4991100" cy="3037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12585" cy="3050715"/>
                    </a:xfrm>
                    <a:prstGeom prst="rect">
                      <a:avLst/>
                    </a:prstGeom>
                  </pic:spPr>
                </pic:pic>
              </a:graphicData>
            </a:graphic>
          </wp:inline>
        </w:drawing>
      </w:r>
    </w:p>
    <w:p w14:paraId="0240B9CA" w14:textId="0824374E" w:rsidR="00556BE4" w:rsidRDefault="00556BE4" w:rsidP="00556BE4">
      <w:pPr>
        <w:jc w:val="center"/>
        <w:rPr>
          <w:rFonts w:ascii="Times New Roman" w:hAnsi="Times New Roman" w:cs="Times New Roman"/>
        </w:rPr>
      </w:pPr>
    </w:p>
    <w:p w14:paraId="706A524C" w14:textId="6CE1D4A1" w:rsidR="00556BE4" w:rsidRDefault="00556BE4" w:rsidP="00556BE4">
      <w:pPr>
        <w:rPr>
          <w:rFonts w:ascii="Times New Roman" w:hAnsi="Times New Roman" w:cs="Times New Roman"/>
          <w:sz w:val="28"/>
          <w:szCs w:val="28"/>
        </w:rPr>
      </w:pPr>
      <w:r>
        <w:rPr>
          <w:rFonts w:ascii="Times New Roman" w:hAnsi="Times New Roman" w:cs="Times New Roman"/>
          <w:sz w:val="28"/>
          <w:szCs w:val="28"/>
        </w:rPr>
        <w:t>Here, you can specify:</w:t>
      </w:r>
    </w:p>
    <w:p w14:paraId="1C9640FE" w14:textId="6305DA53" w:rsidR="00043314" w:rsidRPr="00043314" w:rsidRDefault="001C7F86" w:rsidP="00746736">
      <w:pPr>
        <w:pStyle w:val="ListParagraph"/>
        <w:numPr>
          <w:ilvl w:val="0"/>
          <w:numId w:val="16"/>
        </w:numPr>
        <w:rPr>
          <w:rFonts w:ascii="Times New Roman" w:hAnsi="Times New Roman" w:cs="Times New Roman"/>
          <w:sz w:val="28"/>
          <w:szCs w:val="28"/>
        </w:rPr>
      </w:pPr>
      <w:r w:rsidRPr="00043314">
        <w:rPr>
          <w:rFonts w:ascii="Times New Roman" w:hAnsi="Times New Roman" w:cs="Times New Roman"/>
          <w:sz w:val="28"/>
          <w:szCs w:val="28"/>
        </w:rPr>
        <w:t xml:space="preserve">How should BEAPP recognize time windows or events to be excluded (e.g., events marked in the file as unusable)?  </w:t>
      </w:r>
    </w:p>
    <w:p w14:paraId="3370CE43" w14:textId="7B03B060" w:rsidR="001C7F86" w:rsidRPr="001C7F86" w:rsidRDefault="001C7F86" w:rsidP="00746736">
      <w:pPr>
        <w:pStyle w:val="ListParagraph"/>
        <w:numPr>
          <w:ilvl w:val="1"/>
          <w:numId w:val="16"/>
        </w:numPr>
        <w:rPr>
          <w:rFonts w:ascii="Times New Roman" w:hAnsi="Times New Roman" w:cs="Times New Roman"/>
        </w:rPr>
      </w:pPr>
      <w:r w:rsidRPr="00C44DC2">
        <w:rPr>
          <w:rFonts w:ascii="Times New Roman" w:hAnsi="Times New Roman" w:cs="Times New Roman"/>
        </w:rPr>
        <w:t xml:space="preserve">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r w:rsidR="00C33604">
        <w:rPr>
          <w:rFonts w:ascii="Times New Roman" w:hAnsi="Times New Roman" w:cs="Times New Roman"/>
          <w:i/>
        </w:rPr>
        <w:t xml:space="preserve"> during the segmentation step</w:t>
      </w:r>
    </w:p>
    <w:p w14:paraId="78ECCE9A" w14:textId="58F74BDD" w:rsidR="001C7F86"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Each row contains a set of identifiers for a kind of behavioral coding information. These identifiers are:</w:t>
      </w:r>
    </w:p>
    <w:p w14:paraId="222655B2" w14:textId="780B229E"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EventTag: The name of the event tag in the recording that contains the relevant information (e.g. TRSP)</w:t>
      </w:r>
    </w:p>
    <w:p w14:paraId="5E3BF3BE" w14:textId="745D025F"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Key: The name of the related key (“sub-tag”) that contains the relevant information (e.g. badt)</w:t>
      </w:r>
    </w:p>
    <w:p w14:paraId="569E8320" w14:textId="1C073E4B"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BadValue: The value that the Key in the EventTag will take on if a trial has been marked for exclusion (e.g. ‘1’)</w:t>
      </w:r>
    </w:p>
    <w:p w14:paraId="2EA71302" w14:textId="50C22BFF" w:rsidR="00556BE4" w:rsidRPr="007F2B62"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 xml:space="preserve">If multiple pieces of information are contained in the same identifier (e.g. the EventTag has 3 Keys related to behavioral coding, or the </w:t>
      </w:r>
      <w:r w:rsidR="007F2B62">
        <w:rPr>
          <w:rFonts w:ascii="Times New Roman" w:hAnsi="Times New Roman" w:cs="Times New Roman"/>
        </w:rPr>
        <w:t>Key has 4 possible bad values), list each case separately in its own row in the table as shown above</w:t>
      </w:r>
    </w:p>
    <w:p w14:paraId="278D8E5A" w14:textId="77777777" w:rsidR="00043314" w:rsidRPr="00043314" w:rsidRDefault="00556BE4" w:rsidP="00746736">
      <w:pPr>
        <w:pStyle w:val="ListParagraph"/>
        <w:numPr>
          <w:ilvl w:val="0"/>
          <w:numId w:val="16"/>
        </w:numPr>
        <w:rPr>
          <w:rFonts w:ascii="Times New Roman" w:hAnsi="Times New Roman" w:cs="Times New Roman"/>
        </w:rPr>
      </w:pPr>
      <w:r w:rsidRPr="00043314">
        <w:rPr>
          <w:rFonts w:ascii="Times New Roman" w:hAnsi="Times New Roman" w:cs="Times New Roman"/>
          <w:color w:val="000000" w:themeColor="text1"/>
          <w:sz w:val="28"/>
          <w:szCs w:val="28"/>
        </w:rPr>
        <w:t>Which data recording periods (epochs) would you like to process?</w:t>
      </w:r>
      <w:r w:rsidRPr="00C44DC2">
        <w:rPr>
          <w:rFonts w:ascii="Times New Roman" w:hAnsi="Times New Roman" w:cs="Times New Roman"/>
        </w:rPr>
        <w:t xml:space="preserve"> </w:t>
      </w:r>
    </w:p>
    <w:p w14:paraId="075371B3" w14:textId="4B481655" w:rsidR="00556BE4" w:rsidRPr="00B97472" w:rsidRDefault="00556BE4" w:rsidP="00746736">
      <w:pPr>
        <w:pStyle w:val="ListParagraph"/>
        <w:numPr>
          <w:ilvl w:val="1"/>
          <w:numId w:val="16"/>
        </w:numPr>
        <w:rPr>
          <w:rFonts w:ascii="Times New Roman" w:hAnsi="Times New Roman" w:cs="Times New Roman"/>
        </w:rPr>
      </w:pPr>
      <w:r w:rsidRPr="00043314">
        <w:rPr>
          <w:rFonts w:ascii="Times New Roman" w:hAnsi="Times New Roman" w:cs="Times New Roman"/>
          <w:i/>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w:t>
      </w:r>
      <w:r>
        <w:rPr>
          <w:rFonts w:ascii="Times New Roman" w:hAnsi="Times New Roman" w:cs="Times New Roman"/>
        </w:rPr>
        <w:t xml:space="preserve">recording period. </w:t>
      </w:r>
      <w:r w:rsidRPr="00C44DC2">
        <w:rPr>
          <w:rFonts w:ascii="Times New Roman" w:hAnsi="Times New Roman" w:cs="Times New Roman"/>
        </w:rPr>
        <w:t xml:space="preserve">  If you only wanted to run the </w:t>
      </w:r>
      <w:r w:rsidR="001C7F86">
        <w:rPr>
          <w:rFonts w:ascii="Times New Roman" w:hAnsi="Times New Roman" w:cs="Times New Roman"/>
        </w:rPr>
        <w:t>baseline</w:t>
      </w:r>
      <w:r w:rsidRPr="00C44DC2">
        <w:rPr>
          <w:rFonts w:ascii="Times New Roman" w:hAnsi="Times New Roman" w:cs="Times New Roman"/>
        </w:rPr>
        <w:t xml:space="preserve"> </w:t>
      </w:r>
      <w:r w:rsidR="001C7F86">
        <w:rPr>
          <w:rFonts w:ascii="Times New Roman" w:hAnsi="Times New Roman" w:cs="Times New Roman"/>
        </w:rPr>
        <w:t>data</w:t>
      </w:r>
      <w:r w:rsidRPr="00C44DC2">
        <w:rPr>
          <w:rFonts w:ascii="Times New Roman" w:hAnsi="Times New Roman" w:cs="Times New Roman"/>
        </w:rPr>
        <w:t xml:space="preserve">, you’d specify that you only wish to run the </w:t>
      </w:r>
      <w:r w:rsidR="001C7F86">
        <w:rPr>
          <w:rFonts w:ascii="Times New Roman" w:hAnsi="Times New Roman" w:cs="Times New Roman"/>
        </w:rPr>
        <w:t>first</w:t>
      </w:r>
      <w:r w:rsidRPr="00C44DC2">
        <w:rPr>
          <w:rFonts w:ascii="Times New Roman" w:hAnsi="Times New Roman" w:cs="Times New Roman"/>
        </w:rPr>
        <w:t xml:space="preserve"> </w:t>
      </w:r>
      <w:r>
        <w:rPr>
          <w:rFonts w:ascii="Times New Roman" w:hAnsi="Times New Roman" w:cs="Times New Roman"/>
        </w:rPr>
        <w:t>recording period</w:t>
      </w:r>
      <w:r w:rsidRPr="00C44DC2">
        <w:rPr>
          <w:rFonts w:ascii="Times New Roman" w:hAnsi="Times New Roman" w:cs="Times New Roman"/>
        </w:rPr>
        <w:t>.</w:t>
      </w:r>
    </w:p>
    <w:p w14:paraId="361411EF" w14:textId="5DF568A4" w:rsidR="00EF2CF6" w:rsidRPr="00EF2CF6" w:rsidRDefault="00EF2CF6" w:rsidP="00EF2CF6">
      <w:pPr>
        <w:rPr>
          <w:rFonts w:ascii="Times New Roman" w:hAnsi="Times New Roman" w:cs="Times New Roman"/>
        </w:rPr>
      </w:pPr>
    </w:p>
    <w:p w14:paraId="4CD2CF78" w14:textId="77777777" w:rsidR="002D24B5" w:rsidRPr="00B57218" w:rsidRDefault="002D24B5" w:rsidP="00B57218">
      <w:pPr>
        <w:pStyle w:val="ListParagraph"/>
        <w:ind w:left="2160"/>
        <w:rPr>
          <w:rFonts w:ascii="Times New Roman" w:hAnsi="Times New Roman" w:cs="Times New Roman"/>
          <w:sz w:val="28"/>
          <w:szCs w:val="28"/>
        </w:rPr>
      </w:pPr>
    </w:p>
    <w:p w14:paraId="56E4F857" w14:textId="7F1A2E81" w:rsidR="007B075F" w:rsidRDefault="007B075F" w:rsidP="00A768DF">
      <w:pPr>
        <w:pStyle w:val="Heading3"/>
      </w:pPr>
      <w:bookmarkStart w:id="21" w:name="_Toc535504407"/>
      <w:r w:rsidRPr="00B57218">
        <w:t>PREP</w:t>
      </w:r>
      <w:r w:rsidR="00B57218" w:rsidRPr="00B57218">
        <w:t xml:space="preserve"> </w:t>
      </w:r>
      <w:r w:rsidR="00360303">
        <w:t>Specifications Panel</w:t>
      </w:r>
      <w:r w:rsidR="00B57218" w:rsidRPr="00B57218">
        <w:t>:</w:t>
      </w:r>
      <w:bookmarkEnd w:id="21"/>
    </w:p>
    <w:p w14:paraId="38822A17" w14:textId="77777777" w:rsidR="007251BB" w:rsidRPr="00A61E48" w:rsidRDefault="005C06D1" w:rsidP="00A61E48">
      <w:pPr>
        <w:rPr>
          <w:rFonts w:ascii="Times New Roman" w:hAnsi="Times New Roman" w:cs="Times New Roman"/>
        </w:rPr>
      </w:pPr>
      <w:r w:rsidRPr="00A61E48">
        <w:rPr>
          <w:rFonts w:ascii="Times New Roman" w:hAnsi="Times New Roman" w:cs="Times New Roman"/>
          <w:i/>
        </w:rPr>
        <w:t>If the user has turned on the PREP module,</w:t>
      </w:r>
      <w:r w:rsidRPr="00A61E48">
        <w:rPr>
          <w:rFonts w:ascii="Times New Roman" w:hAnsi="Times New Roman" w:cs="Times New Roman"/>
        </w:rPr>
        <w:t xml:space="preserve"> the section on PREP specifications gives BEAPP the information it needs to run the PREP pipeline.</w:t>
      </w:r>
      <w:r w:rsidRPr="00A61E48">
        <w:rPr>
          <w:rFonts w:ascii="Times New Roman" w:hAnsi="Times New Roman" w:cs="Times New Roman"/>
        </w:rPr>
        <w:fldChar w:fldCharType="begin" w:fldLock="1"/>
      </w:r>
      <w:r w:rsidRPr="00A61E48">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Pr="00A61E48">
        <w:rPr>
          <w:rFonts w:ascii="Times New Roman" w:hAnsi="Times New Roman" w:cs="Times New Roman"/>
        </w:rPr>
        <w:fldChar w:fldCharType="separate"/>
      </w:r>
      <w:r w:rsidRPr="00A61E48">
        <w:rPr>
          <w:rFonts w:ascii="Times New Roman" w:hAnsi="Times New Roman" w:cs="Times New Roman"/>
          <w:noProof/>
        </w:rPr>
        <w:t>(Bigdely-Shamlo et al., 2015)</w:t>
      </w:r>
      <w:r w:rsidRPr="00A61E48">
        <w:rPr>
          <w:rFonts w:ascii="Times New Roman" w:hAnsi="Times New Roman" w:cs="Times New Roman"/>
        </w:rPr>
        <w:fldChar w:fldCharType="end"/>
      </w:r>
      <w:r w:rsidRPr="00A61E48">
        <w:rPr>
          <w:rFonts w:ascii="Times New Roman" w:hAnsi="Times New Roman" w:cs="Times New Roman"/>
        </w:rPr>
        <w:t>.  PREP is a very early stage EEG preprocessing pipeline that offers the following:</w:t>
      </w:r>
    </w:p>
    <w:p w14:paraId="58A9C558"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emoval of line noise</w:t>
      </w:r>
    </w:p>
    <w:p w14:paraId="1EB7348A"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Detection and interpolation of bad channels</w:t>
      </w:r>
    </w:p>
    <w:p w14:paraId="12AD64C1" w14:textId="1263EE3C" w:rsidR="005C06D1"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obust average referencing</w:t>
      </w:r>
    </w:p>
    <w:p w14:paraId="20FF0067" w14:textId="3BD86E87" w:rsidR="005C06D1" w:rsidRPr="0062015B" w:rsidRDefault="0062015B" w:rsidP="0062015B">
      <w:pPr>
        <w:spacing w:line="360" w:lineRule="auto"/>
        <w:rPr>
          <w:rFonts w:ascii="Times New Roman" w:hAnsi="Times New Roman" w:cs="Times New Roman"/>
          <w:vertAlign w:val="subscript"/>
        </w:rPr>
      </w:pPr>
      <w:r>
        <w:rPr>
          <w:rFonts w:ascii="Times New Roman" w:hAnsi="Times New Roman" w:cs="Times New Roman"/>
          <w:vertAlign w:val="subscript"/>
        </w:rPr>
        <w:softHyphen/>
      </w:r>
    </w:p>
    <w:p w14:paraId="518A04BC" w14:textId="68370CCC" w:rsidR="005C06D1" w:rsidRPr="00C44DC2" w:rsidRDefault="005C06D1" w:rsidP="005C06D1">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w:t>
      </w:r>
    </w:p>
    <w:p w14:paraId="4906622C" w14:textId="77777777" w:rsidR="005C06D1" w:rsidRPr="00B57218" w:rsidRDefault="005C06D1" w:rsidP="00B57218">
      <w:pPr>
        <w:rPr>
          <w:rFonts w:ascii="Times New Roman" w:hAnsi="Times New Roman" w:cs="Times New Roman"/>
          <w:sz w:val="28"/>
          <w:szCs w:val="28"/>
        </w:rPr>
      </w:pPr>
    </w:p>
    <w:p w14:paraId="4DBD1279" w14:textId="05BAA2A5" w:rsidR="0016744F" w:rsidRDefault="005C06D1" w:rsidP="00746736">
      <w:pPr>
        <w:pStyle w:val="ListParagraph"/>
        <w:numPr>
          <w:ilvl w:val="0"/>
          <w:numId w:val="27"/>
        </w:numPr>
        <w:rPr>
          <w:rFonts w:ascii="Times New Roman" w:hAnsi="Times New Roman" w:cs="Times New Roman"/>
          <w:sz w:val="28"/>
          <w:szCs w:val="28"/>
        </w:rPr>
      </w:pPr>
      <w:r>
        <w:rPr>
          <w:rFonts w:ascii="Times New Roman" w:hAnsi="Times New Roman" w:cs="Times New Roman"/>
          <w:sz w:val="28"/>
          <w:szCs w:val="28"/>
        </w:rPr>
        <w:t>Therefore, the only selection the user must make for this section is whether</w:t>
      </w:r>
      <w:r w:rsidR="00B57218">
        <w:rPr>
          <w:rFonts w:ascii="Times New Roman" w:hAnsi="Times New Roman" w:cs="Times New Roman"/>
          <w:sz w:val="28"/>
          <w:szCs w:val="28"/>
        </w:rPr>
        <w:t xml:space="preserve"> you</w:t>
      </w:r>
      <w:r w:rsidR="0016744F" w:rsidRPr="00B57218">
        <w:rPr>
          <w:rFonts w:ascii="Times New Roman" w:hAnsi="Times New Roman" w:cs="Times New Roman"/>
          <w:sz w:val="28"/>
          <w:szCs w:val="28"/>
        </w:rPr>
        <w:t xml:space="preserve"> </w:t>
      </w:r>
      <w:r>
        <w:rPr>
          <w:rFonts w:ascii="Times New Roman" w:hAnsi="Times New Roman" w:cs="Times New Roman"/>
          <w:sz w:val="28"/>
          <w:szCs w:val="28"/>
        </w:rPr>
        <w:t xml:space="preserve">would </w:t>
      </w:r>
      <w:r w:rsidR="0016744F" w:rsidRPr="00B57218">
        <w:rPr>
          <w:rFonts w:ascii="Times New Roman" w:hAnsi="Times New Roman" w:cs="Times New Roman"/>
          <w:sz w:val="28"/>
          <w:szCs w:val="28"/>
        </w:rPr>
        <w:t>like Excel output reports after the PREP module (default is on)</w:t>
      </w:r>
    </w:p>
    <w:p w14:paraId="5C117E32" w14:textId="77777777" w:rsidR="00AE1F07" w:rsidRPr="00B57218" w:rsidRDefault="00AE1F07" w:rsidP="00AE1F07">
      <w:pPr>
        <w:pStyle w:val="ListParagraph"/>
        <w:ind w:left="360"/>
        <w:rPr>
          <w:rFonts w:ascii="Times New Roman" w:hAnsi="Times New Roman" w:cs="Times New Roman"/>
          <w:sz w:val="28"/>
          <w:szCs w:val="28"/>
        </w:rPr>
      </w:pPr>
    </w:p>
    <w:p w14:paraId="11C86B73" w14:textId="49D484A9" w:rsidR="00B57218" w:rsidRPr="00B57218" w:rsidRDefault="00B57218" w:rsidP="00A768DF">
      <w:pPr>
        <w:pStyle w:val="Heading3"/>
      </w:pPr>
      <w:bookmarkStart w:id="22" w:name="_Toc535504408"/>
      <w:r w:rsidRPr="00B57218">
        <w:t>Filtering Module Settings Panel:</w:t>
      </w:r>
      <w:bookmarkEnd w:id="22"/>
    </w:p>
    <w:p w14:paraId="44F2C81D" w14:textId="1F36FF58" w:rsidR="00840FC7" w:rsidRPr="001F2EF1" w:rsidRDefault="00840FC7" w:rsidP="001F2EF1">
      <w:pPr>
        <w:rPr>
          <w:rFonts w:ascii="Times New Roman" w:hAnsi="Times New Roman" w:cs="Times New Roman"/>
        </w:rPr>
      </w:pPr>
      <w:r w:rsidRPr="001F2EF1">
        <w:rPr>
          <w:rFonts w:ascii="Times New Roman" w:hAnsi="Times New Roman" w:cs="Times New Roman"/>
          <w:i/>
        </w:rPr>
        <w:t>If the user has turned on the filtering module,</w:t>
      </w:r>
      <w:r w:rsidRPr="001F2EF1">
        <w:rPr>
          <w:rFonts w:ascii="Times New Roman" w:hAnsi="Times New Roman" w:cs="Times New Roman"/>
        </w:rPr>
        <w:t xml:space="preserve"> the section on filter specifications determines filter settings to be run on the dataset.  BEAPP offers three types of filtering, and offers Clean</w:t>
      </w:r>
      <w:r w:rsidR="00597E69" w:rsidRPr="001F2EF1">
        <w:rPr>
          <w:rFonts w:ascii="Times New Roman" w:hAnsi="Times New Roman" w:cs="Times New Roman"/>
        </w:rPr>
        <w:t>L</w:t>
      </w:r>
      <w:r w:rsidRPr="001F2EF1">
        <w:rPr>
          <w:rFonts w:ascii="Times New Roman" w:hAnsi="Times New Roman" w:cs="Times New Roman"/>
        </w:rPr>
        <w:t>ine for line noise removal:</w:t>
      </w:r>
    </w:p>
    <w:p w14:paraId="7D244600" w14:textId="1104EF45" w:rsidR="008E62B1" w:rsidRPr="00C44DC2"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r w:rsidR="00A76D37">
        <w:rPr>
          <w:rFonts w:ascii="Times New Roman" w:hAnsi="Times New Roman" w:cs="Times New Roman"/>
        </w:rPr>
        <w:t xml:space="preserve"> using eegfiltnew</w:t>
      </w:r>
    </w:p>
    <w:p w14:paraId="739E64BD" w14:textId="08713C5E" w:rsidR="008E62B1"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r w:rsidR="00A76D37">
        <w:rPr>
          <w:rFonts w:ascii="Times New Roman" w:hAnsi="Times New Roman" w:cs="Times New Roman"/>
        </w:rPr>
        <w:t xml:space="preserve"> using eegfiltnew</w:t>
      </w:r>
    </w:p>
    <w:p w14:paraId="1E8BAAE9" w14:textId="77777777" w:rsidR="008E62B1" w:rsidRPr="002C12B6"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Notch filtering (for line noise removal)</w:t>
      </w:r>
    </w:p>
    <w:p w14:paraId="6F28770C" w14:textId="77777777" w:rsidR="008E62B1" w:rsidRDefault="00E85400" w:rsidP="00746736">
      <w:pPr>
        <w:pStyle w:val="ListParagraph"/>
        <w:numPr>
          <w:ilvl w:val="1"/>
          <w:numId w:val="27"/>
        </w:numPr>
        <w:rPr>
          <w:rFonts w:ascii="Times New Roman" w:hAnsi="Times New Roman" w:cs="Times New Roman"/>
        </w:rPr>
      </w:pPr>
      <w:hyperlink r:id="rId18" w:history="1">
        <w:r w:rsidR="008E62B1" w:rsidRPr="00C44DC2">
          <w:rPr>
            <w:rStyle w:val="Hyperlink"/>
            <w:rFonts w:ascii="Times New Roman" w:hAnsi="Times New Roman" w:cs="Times New Roman"/>
          </w:rPr>
          <w:t>Clean</w:t>
        </w:r>
        <w:r w:rsidR="008E62B1">
          <w:rPr>
            <w:rStyle w:val="Hyperlink"/>
            <w:rFonts w:ascii="Times New Roman" w:hAnsi="Times New Roman" w:cs="Times New Roman"/>
          </w:rPr>
          <w:t>L</w:t>
        </w:r>
        <w:r w:rsidR="008E62B1" w:rsidRPr="00C44DC2">
          <w:rPr>
            <w:rStyle w:val="Hyperlink"/>
            <w:rFonts w:ascii="Times New Roman" w:hAnsi="Times New Roman" w:cs="Times New Roman"/>
          </w:rPr>
          <w:t>ine</w:t>
        </w:r>
      </w:hyperlink>
      <w:r w:rsidR="008E62B1">
        <w:rPr>
          <w:rFonts w:ascii="Times New Roman" w:hAnsi="Times New Roman" w:cs="Times New Roman"/>
        </w:rPr>
        <w:t xml:space="preserve"> (line noise removal)</w:t>
      </w:r>
    </w:p>
    <w:p w14:paraId="12771318" w14:textId="77777777" w:rsidR="008E62B1" w:rsidRDefault="008E62B1" w:rsidP="008E62B1">
      <w:pPr>
        <w:pStyle w:val="ListParagraph"/>
        <w:ind w:left="360"/>
        <w:rPr>
          <w:rFonts w:ascii="Times New Roman" w:hAnsi="Times New Roman" w:cs="Times New Roman"/>
        </w:rPr>
      </w:pPr>
    </w:p>
    <w:p w14:paraId="23F5AB3C" w14:textId="77777777" w:rsidR="008E62B1" w:rsidRPr="008E62B1" w:rsidRDefault="008E62B1" w:rsidP="00746736">
      <w:pPr>
        <w:pStyle w:val="ListParagraph"/>
        <w:numPr>
          <w:ilvl w:val="0"/>
          <w:numId w:val="27"/>
        </w:numPr>
        <w:rPr>
          <w:rFonts w:ascii="Times New Roman" w:hAnsi="Times New Roman" w:cs="Times New Roman"/>
        </w:rPr>
      </w:pPr>
      <w:r w:rsidRPr="008E62B1">
        <w:rPr>
          <w:rFonts w:ascii="Times New Roman" w:hAnsi="Times New Roman" w:cs="Times New Roman"/>
          <w:sz w:val="28"/>
          <w:szCs w:val="28"/>
        </w:rPr>
        <w:t>Select filtering or CleanLine options to apply, and enter appropriate cutoffs</w:t>
      </w:r>
    </w:p>
    <w:p w14:paraId="22B6EC39" w14:textId="77777777" w:rsidR="008E62B1" w:rsidRPr="00B57218" w:rsidRDefault="008E62B1" w:rsidP="00746736">
      <w:pPr>
        <w:pStyle w:val="ListParagraph"/>
        <w:numPr>
          <w:ilvl w:val="1"/>
          <w:numId w:val="27"/>
        </w:numPr>
        <w:rPr>
          <w:rFonts w:ascii="Times New Roman" w:hAnsi="Times New Roman" w:cs="Times New Roman"/>
          <w:sz w:val="28"/>
          <w:szCs w:val="28"/>
        </w:rPr>
      </w:pPr>
      <w:r w:rsidRPr="00B57218">
        <w:rPr>
          <w:rFonts w:ascii="Times New Roman" w:hAnsi="Times New Roman" w:cs="Times New Roman"/>
          <w:sz w:val="28"/>
          <w:szCs w:val="28"/>
        </w:rPr>
        <w:t>Note: Notch and CleanLine cutoffs should be set to NaN, as the line noise frequency can vary by file and is set during format</w:t>
      </w:r>
    </w:p>
    <w:p w14:paraId="707DB1BD" w14:textId="32AB6E36" w:rsidR="002A0213" w:rsidRPr="004D46C4" w:rsidRDefault="008E62B1" w:rsidP="00746736">
      <w:pPr>
        <w:pStyle w:val="ListParagraph"/>
        <w:numPr>
          <w:ilvl w:val="0"/>
          <w:numId w:val="27"/>
        </w:numPr>
        <w:rPr>
          <w:rFonts w:ascii="Times New Roman" w:hAnsi="Times New Roman" w:cs="Times New Roman"/>
          <w:sz w:val="28"/>
          <w:szCs w:val="28"/>
        </w:rPr>
      </w:pPr>
      <w:r w:rsidRPr="00B57218">
        <w:rPr>
          <w:rFonts w:ascii="Times New Roman" w:hAnsi="Times New Roman" w:cs="Times New Roman"/>
          <w:sz w:val="28"/>
          <w:szCs w:val="28"/>
        </w:rPr>
        <w:t>Click “Advanced” to set the number of seconds used to buffer at start and end of each recording period EEG to be excluded after filtering and artifact removal (def = 2)</w:t>
      </w:r>
      <w:r>
        <w:rPr>
          <w:rFonts w:ascii="Times New Roman" w:hAnsi="Times New Roman" w:cs="Times New Roman"/>
          <w:sz w:val="28"/>
          <w:szCs w:val="28"/>
        </w:rPr>
        <w:t xml:space="preserve"> during segmentation for baseline periods</w:t>
      </w:r>
      <w:r w:rsidRPr="00B57218">
        <w:rPr>
          <w:rFonts w:ascii="Times New Roman" w:hAnsi="Times New Roman" w:cs="Times New Roman"/>
          <w:sz w:val="28"/>
          <w:szCs w:val="28"/>
        </w:rPr>
        <w:t>;</w:t>
      </w:r>
    </w:p>
    <w:p w14:paraId="20A96E42" w14:textId="19279C1B" w:rsidR="007B075F" w:rsidRDefault="007B075F" w:rsidP="0027739C">
      <w:pPr>
        <w:pStyle w:val="Heading3"/>
      </w:pPr>
      <w:bookmarkStart w:id="23" w:name="_Toc535504409"/>
      <w:r w:rsidRPr="008E62B1">
        <w:t>Resampling</w:t>
      </w:r>
      <w:r w:rsidR="006771CF" w:rsidRPr="008E62B1">
        <w:t xml:space="preserve"> </w:t>
      </w:r>
      <w:r w:rsidR="00360303">
        <w:t>Specifications</w:t>
      </w:r>
      <w:r w:rsidR="006771CF" w:rsidRPr="008E62B1">
        <w:t xml:space="preserve"> Panel:</w:t>
      </w:r>
      <w:bookmarkEnd w:id="23"/>
    </w:p>
    <w:p w14:paraId="30B520AB" w14:textId="7CFEFE1C" w:rsidR="00862E54" w:rsidRPr="00C44DC2" w:rsidRDefault="00862E54" w:rsidP="000930E5">
      <w:pPr>
        <w:rPr>
          <w:rFonts w:ascii="Times New Roman" w:hAnsi="Times New Roman" w:cs="Times New Roman"/>
        </w:rPr>
      </w:pPr>
      <w:r w:rsidRPr="00C44DC2">
        <w:rPr>
          <w:rFonts w:ascii="Times New Roman" w:hAnsi="Times New Roman" w:cs="Times New Roman"/>
          <w:i/>
        </w:rPr>
        <w:t>If the user has turned on the resampling module,</w:t>
      </w:r>
      <w:r w:rsidRPr="00C44DC2">
        <w:rPr>
          <w:rFonts w:ascii="Times New Roman" w:hAnsi="Times New Roman" w:cs="Times New Roman"/>
        </w:rPr>
        <w:t xml:space="preserve"> the section on resampling specifications determines how data will be resampled.</w:t>
      </w:r>
    </w:p>
    <w:p w14:paraId="4E540B32" w14:textId="5D6767AA" w:rsidR="0065698F" w:rsidRPr="000930E5" w:rsidRDefault="0065698F" w:rsidP="00746736">
      <w:pPr>
        <w:pStyle w:val="ListParagraph"/>
        <w:numPr>
          <w:ilvl w:val="0"/>
          <w:numId w:val="24"/>
        </w:numPr>
        <w:rPr>
          <w:rFonts w:ascii="Times New Roman" w:hAnsi="Times New Roman" w:cs="Times New Roman"/>
          <w:sz w:val="28"/>
          <w:szCs w:val="28"/>
        </w:rPr>
      </w:pPr>
      <w:r w:rsidRPr="000930E5">
        <w:rPr>
          <w:rFonts w:ascii="Times New Roman" w:hAnsi="Times New Roman" w:cs="Times New Roman"/>
          <w:sz w:val="28"/>
          <w:szCs w:val="28"/>
        </w:rPr>
        <w:t>Here, select</w:t>
      </w:r>
      <w:r w:rsidR="00862E54" w:rsidRPr="000930E5">
        <w:rPr>
          <w:rFonts w:ascii="Times New Roman" w:hAnsi="Times New Roman" w:cs="Times New Roman"/>
          <w:sz w:val="28"/>
          <w:szCs w:val="28"/>
        </w:rPr>
        <w:t xml:space="preserve"> the frequency to resample files to </w:t>
      </w:r>
    </w:p>
    <w:p w14:paraId="3B50884C" w14:textId="77777777" w:rsidR="00E64493" w:rsidRPr="00E64493" w:rsidRDefault="00862E54" w:rsidP="00746736">
      <w:pPr>
        <w:pStyle w:val="ListParagraph"/>
        <w:numPr>
          <w:ilvl w:val="1"/>
          <w:numId w:val="24"/>
        </w:numPr>
        <w:rPr>
          <w:rFonts w:ascii="Times New Roman" w:hAnsi="Times New Roman" w:cs="Times New Roman"/>
          <w:sz w:val="28"/>
          <w:szCs w:val="28"/>
        </w:rPr>
      </w:pPr>
      <w:r w:rsidRPr="0065698F">
        <w:rPr>
          <w:rFonts w:ascii="Times New Roman" w:hAnsi="Times New Roman" w:cs="Times New Roman"/>
        </w:rPr>
        <w:t xml:space="preserve">Note: Many users will likely choose to resample if they have EEGs in a dataset that are collected at a variety of sampling rates.  In many such cases, users will downsample all data to the lowest common sampling rate.  For example, if a user </w:t>
      </w:r>
      <w:r w:rsidRPr="0065698F">
        <w:rPr>
          <w:rFonts w:ascii="Times New Roman" w:hAnsi="Times New Roman" w:cs="Times New Roman"/>
        </w:rPr>
        <w:lastRenderedPageBreak/>
        <w:t>has EEG data sampled at 1024 Hz, 100 Hz, 500 Hz, and 250 Hz, they might choose to downsample all data to 250 Hz.</w:t>
      </w:r>
    </w:p>
    <w:p w14:paraId="5AD578AF" w14:textId="28E6DA46" w:rsidR="00862E54" w:rsidRPr="00E64493" w:rsidRDefault="00862E54" w:rsidP="00746736">
      <w:pPr>
        <w:pStyle w:val="ListParagraph"/>
        <w:numPr>
          <w:ilvl w:val="1"/>
          <w:numId w:val="24"/>
        </w:numPr>
        <w:rPr>
          <w:rFonts w:ascii="Times New Roman" w:hAnsi="Times New Roman" w:cs="Times New Roman"/>
          <w:sz w:val="28"/>
          <w:szCs w:val="28"/>
        </w:rPr>
      </w:pPr>
      <w:r w:rsidRPr="00E64493">
        <w:rPr>
          <w:rFonts w:ascii="Times New Roman" w:hAnsi="Times New Roman" w:cs="Times New Roman"/>
        </w:rPr>
        <w:t>A user might also downsample to improve the quality of ICA decomposition.  Some ICA paradigms work best at lower sampling rates (e.g., 250 Hz).</w:t>
      </w:r>
    </w:p>
    <w:p w14:paraId="4F01A596" w14:textId="77777777" w:rsidR="008B1EBE" w:rsidRDefault="008B1EBE" w:rsidP="00832864">
      <w:pPr>
        <w:rPr>
          <w:rFonts w:ascii="Times New Roman" w:hAnsi="Times New Roman" w:cs="Times New Roman"/>
          <w:sz w:val="28"/>
          <w:szCs w:val="28"/>
        </w:rPr>
      </w:pPr>
    </w:p>
    <w:p w14:paraId="3B6C6DA0" w14:textId="52453779" w:rsidR="008B1EBE" w:rsidRDefault="007B075F" w:rsidP="0027739C">
      <w:pPr>
        <w:pStyle w:val="Heading3"/>
      </w:pPr>
      <w:bookmarkStart w:id="24" w:name="_Toc535504410"/>
      <w:r w:rsidRPr="00832864">
        <w:t>ICA</w:t>
      </w:r>
      <w:r w:rsidR="008B1EBE">
        <w:t xml:space="preserve">/HAPPE </w:t>
      </w:r>
      <w:r w:rsidR="00360303">
        <w:t>Specifications</w:t>
      </w:r>
      <w:r w:rsidR="00360303" w:rsidRPr="008E62B1">
        <w:t xml:space="preserve"> Panel</w:t>
      </w:r>
      <w:r w:rsidR="008B1EBE">
        <w:t>:</w:t>
      </w:r>
      <w:bookmarkEnd w:id="24"/>
    </w:p>
    <w:p w14:paraId="576D52C6" w14:textId="77777777" w:rsidR="002923AA" w:rsidRPr="00C44DC2" w:rsidRDefault="002923AA" w:rsidP="002923AA">
      <w:pPr>
        <w:rPr>
          <w:rFonts w:ascii="Times New Roman" w:hAnsi="Times New Roman" w:cs="Times New Roman"/>
        </w:rPr>
      </w:pPr>
      <w:r>
        <w:rPr>
          <w:rFonts w:ascii="Times New Roman" w:hAnsi="Times New Roman" w:cs="Times New Roman"/>
        </w:rPr>
        <w:t xml:space="preserve">Users have the option to run ICA, ICA+MARA, or the </w:t>
      </w:r>
      <w:r w:rsidRPr="00C44DC2">
        <w:rPr>
          <w:rFonts w:ascii="Times New Roman" w:hAnsi="Times New Roman" w:cs="Times New Roman"/>
        </w:rPr>
        <w:t>Harvard Automated P</w:t>
      </w:r>
      <w:r>
        <w:rPr>
          <w:rFonts w:ascii="Times New Roman" w:hAnsi="Times New Roman" w:cs="Times New Roman"/>
        </w:rPr>
        <w:t>reprocessing Pipeline for EEG (HAPPE), a</w:t>
      </w:r>
      <w:r w:rsidRPr="00C44DC2">
        <w:rPr>
          <w:rFonts w:ascii="Times New Roman" w:hAnsi="Times New Roman" w:cs="Times New Roman"/>
        </w:rPr>
        <w:t xml:space="preserve"> specific EEG preprocessing pipeline targeted towards artifact removal for infant EEG data. </w:t>
      </w:r>
    </w:p>
    <w:p w14:paraId="180D6234" w14:textId="77777777" w:rsidR="002923AA" w:rsidRPr="00C44DC2" w:rsidRDefault="002923AA" w:rsidP="002923AA">
      <w:pPr>
        <w:rPr>
          <w:rFonts w:ascii="Times New Roman" w:hAnsi="Times New Roman" w:cs="Times New Roman"/>
        </w:rPr>
      </w:pPr>
    </w:p>
    <w:p w14:paraId="547D2A6C" w14:textId="77777777" w:rsidR="002923AA" w:rsidRPr="00C44DC2" w:rsidRDefault="002923AA" w:rsidP="002923AA">
      <w:pPr>
        <w:rPr>
          <w:rFonts w:ascii="Times New Roman" w:hAnsi="Times New Roman" w:cs="Times New Roman"/>
        </w:rPr>
      </w:pPr>
      <w:r w:rsidRPr="00C44DC2">
        <w:rPr>
          <w:rFonts w:ascii="Times New Roman" w:hAnsi="Times New Roman" w:cs="Times New Roman"/>
        </w:rPr>
        <w:t xml:space="preserve"> HAPPE includes the following steps:</w:t>
      </w:r>
    </w:p>
    <w:p w14:paraId="60D160A7"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5B75C454"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4FF9A64D"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376DC55E"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0939887C"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F35AEA5"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4979F996"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6768BCE4"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38236905"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180B7C3"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0216909B"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36B638D7" w14:textId="49B67249" w:rsidR="002923AA"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774B2838" w14:textId="77777777" w:rsidR="008B1EBE" w:rsidRPr="008B1EBE" w:rsidRDefault="008B1EBE" w:rsidP="008B1EBE">
      <w:pPr>
        <w:ind w:left="360"/>
        <w:rPr>
          <w:rFonts w:ascii="Times New Roman" w:hAnsi="Times New Roman" w:cs="Times New Roman"/>
        </w:rPr>
      </w:pPr>
    </w:p>
    <w:p w14:paraId="1C9214F4" w14:textId="4CF62D76" w:rsidR="002923AA" w:rsidRDefault="002923AA" w:rsidP="00B11EFF">
      <w:pPr>
        <w:rPr>
          <w:rFonts w:ascii="Times New Roman" w:hAnsi="Times New Roman" w:cs="Times New Roman"/>
          <w:b/>
        </w:rPr>
      </w:pPr>
      <w:r>
        <w:rPr>
          <w:rFonts w:ascii="Times New Roman" w:hAnsi="Times New Roman" w:cs="Times New Roman"/>
          <w:b/>
        </w:rPr>
        <w:t xml:space="preserve">Note: Instructions for running the ICA module in BEAPP are included on this page and the next. Additional information required to run HAPPE </w:t>
      </w:r>
      <w:r w:rsidR="00E909D0">
        <w:rPr>
          <w:rFonts w:ascii="Times New Roman" w:hAnsi="Times New Roman" w:cs="Times New Roman"/>
          <w:b/>
        </w:rPr>
        <w:t>for the first time is included</w:t>
      </w:r>
      <w:r w:rsidR="00B11EFF">
        <w:rPr>
          <w:rFonts w:ascii="Times New Roman" w:hAnsi="Times New Roman" w:cs="Times New Roman"/>
          <w:b/>
        </w:rPr>
        <w:t xml:space="preserve"> </w:t>
      </w:r>
      <w:hyperlink w:anchor="ICA_Module_and_HAPPE_Preparations" w:history="1">
        <w:r w:rsidR="00B11EFF" w:rsidRPr="00B11EFF">
          <w:rPr>
            <w:rStyle w:val="Hyperlink"/>
            <w:rFonts w:ascii="Times New Roman" w:hAnsi="Times New Roman" w:cs="Times New Roman"/>
            <w:b/>
          </w:rPr>
          <w:t>here</w:t>
        </w:r>
      </w:hyperlink>
      <w:r>
        <w:rPr>
          <w:rFonts w:ascii="Times New Roman" w:hAnsi="Times New Roman" w:cs="Times New Roman"/>
          <w:b/>
        </w:rPr>
        <w:t>.</w:t>
      </w:r>
    </w:p>
    <w:p w14:paraId="1B3ADD96" w14:textId="77777777" w:rsidR="00FF687F" w:rsidRDefault="00FF687F" w:rsidP="00B11EFF">
      <w:pPr>
        <w:rPr>
          <w:rFonts w:ascii="Times New Roman" w:hAnsi="Times New Roman" w:cs="Times New Roman"/>
          <w:b/>
        </w:rPr>
      </w:pPr>
    </w:p>
    <w:p w14:paraId="28151C94" w14:textId="54385758" w:rsidR="00FF687F" w:rsidRPr="00BB5A40" w:rsidRDefault="00FF687F" w:rsidP="00FF687F">
      <w:pPr>
        <w:rPr>
          <w:rFonts w:ascii="Times New Roman" w:hAnsi="Times New Roman" w:cs="Times New Roman"/>
          <w:sz w:val="28"/>
          <w:szCs w:val="28"/>
        </w:rPr>
      </w:pPr>
      <w:r w:rsidRPr="00BB5A40">
        <w:rPr>
          <w:rFonts w:ascii="Times New Roman" w:hAnsi="Times New Roman" w:cs="Times New Roman"/>
        </w:rPr>
        <w:t xml:space="preserve">Note: The ICA module will automatically use any electrodes listed as equivalent to 10-20 electrodes for a given net in the net library (as MARA uses 10-20 locations for component evaluation). Users have the option to add additional electrodes of interest for each net </w:t>
      </w:r>
      <w:r w:rsidRPr="00BB5A40">
        <w:rPr>
          <w:rFonts w:ascii="Times New Roman" w:hAnsi="Times New Roman" w:cs="Times New Roman"/>
          <w:color w:val="000000"/>
        </w:rPr>
        <w:t xml:space="preserve">in the fields </w:t>
      </w:r>
      <w:r>
        <w:rPr>
          <w:rFonts w:ascii="Times New Roman" w:hAnsi="Times New Roman" w:cs="Times New Roman"/>
          <w:color w:val="000000"/>
        </w:rPr>
        <w:t>provided in the panel.</w:t>
      </w:r>
      <w:r w:rsidRPr="00BB5A40">
        <w:rPr>
          <w:rFonts w:ascii="Times New Roman" w:hAnsi="Times New Roman" w:cs="Times New Roman"/>
          <w:color w:val="000000"/>
        </w:rPr>
        <w:t xml:space="preserve"> </w:t>
      </w:r>
    </w:p>
    <w:p w14:paraId="1329587F" w14:textId="77777777" w:rsidR="002F24F1" w:rsidRPr="00B11EFF" w:rsidRDefault="002F24F1" w:rsidP="00B11EFF">
      <w:pPr>
        <w:rPr>
          <w:rFonts w:ascii="Times New Roman" w:hAnsi="Times New Roman" w:cs="Times New Roman"/>
          <w:b/>
        </w:rPr>
      </w:pPr>
    </w:p>
    <w:p w14:paraId="31F4C791" w14:textId="6FE6E0DC" w:rsidR="008F315E" w:rsidRDefault="0039368E" w:rsidP="008F315E">
      <w:pPr>
        <w:rPr>
          <w:rFonts w:ascii="Times New Roman" w:hAnsi="Times New Roman" w:cs="Times New Roman"/>
          <w:sz w:val="28"/>
          <w:szCs w:val="28"/>
        </w:rPr>
      </w:pPr>
      <w:r>
        <w:rPr>
          <w:rFonts w:ascii="Times New Roman" w:hAnsi="Times New Roman" w:cs="Times New Roman"/>
          <w:sz w:val="28"/>
          <w:szCs w:val="28"/>
        </w:rPr>
        <w:t xml:space="preserve">To run </w:t>
      </w:r>
      <w:r w:rsidR="002923AA" w:rsidRPr="00233D6C">
        <w:rPr>
          <w:rFonts w:ascii="Times New Roman" w:hAnsi="Times New Roman" w:cs="Times New Roman"/>
          <w:sz w:val="28"/>
          <w:szCs w:val="28"/>
        </w:rPr>
        <w:t xml:space="preserve"> ICA/ICA+MARA/HAPPE module in BEAPP</w:t>
      </w:r>
      <w:r>
        <w:rPr>
          <w:rFonts w:ascii="Times New Roman" w:hAnsi="Times New Roman" w:cs="Times New Roman"/>
          <w:sz w:val="28"/>
          <w:szCs w:val="28"/>
        </w:rPr>
        <w:t>, select the following</w:t>
      </w:r>
      <w:r w:rsidR="002923AA" w:rsidRPr="00233D6C">
        <w:rPr>
          <w:rFonts w:ascii="Times New Roman" w:hAnsi="Times New Roman" w:cs="Times New Roman"/>
          <w:sz w:val="28"/>
          <w:szCs w:val="28"/>
        </w:rPr>
        <w:t>:</w:t>
      </w:r>
    </w:p>
    <w:p w14:paraId="1B101B30" w14:textId="1442C566" w:rsidR="00E90746" w:rsidRDefault="0039368E"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Which ICA process would you like to run?</w:t>
      </w:r>
    </w:p>
    <w:p w14:paraId="609BA488" w14:textId="32567F66" w:rsidR="00C14BA7" w:rsidRPr="00BB5A40" w:rsidRDefault="00C14BA7" w:rsidP="00746736">
      <w:pPr>
        <w:pStyle w:val="ListParagraph"/>
        <w:numPr>
          <w:ilvl w:val="1"/>
          <w:numId w:val="23"/>
        </w:numPr>
        <w:rPr>
          <w:rFonts w:ascii="Times New Roman" w:hAnsi="Times New Roman" w:cs="Times New Roman"/>
          <w:sz w:val="28"/>
          <w:szCs w:val="28"/>
        </w:rPr>
      </w:pPr>
      <w:r w:rsidRPr="00E90746">
        <w:rPr>
          <w:rFonts w:ascii="Times New Roman" w:hAnsi="Times New Roman" w:cs="Times New Roman"/>
        </w:rPr>
        <w:t>If you choose to run ICA+ MARA, the other steps of HAPPE described above (i.e., line noise removal, crude bad channel detection, wavelet cleaning, interpolation of bad channels, average reference) are not included</w:t>
      </w:r>
      <w:r w:rsidR="00BB5A40">
        <w:rPr>
          <w:rFonts w:ascii="Times New Roman" w:hAnsi="Times New Roman" w:cs="Times New Roman"/>
        </w:rPr>
        <w:t xml:space="preserve"> </w:t>
      </w:r>
    </w:p>
    <w:p w14:paraId="71D6F7BE" w14:textId="77777777" w:rsidR="00A76959" w:rsidRDefault="00A76959" w:rsidP="00BB5A40">
      <w:pPr>
        <w:rPr>
          <w:rFonts w:ascii="Times New Roman" w:hAnsi="Times New Roman" w:cs="Times New Roman"/>
        </w:rPr>
      </w:pPr>
    </w:p>
    <w:p w14:paraId="3B62382F" w14:textId="03F8EC15" w:rsidR="00BB5A40" w:rsidRPr="00FF687F" w:rsidRDefault="00D67EB4" w:rsidP="00D67EB4">
      <w:pPr>
        <w:jc w:val="center"/>
        <w:rPr>
          <w:rFonts w:ascii="Times New Roman" w:hAnsi="Times New Roman" w:cs="Times New Roman"/>
          <w:sz w:val="28"/>
          <w:szCs w:val="28"/>
        </w:rPr>
      </w:pPr>
      <w:r>
        <w:rPr>
          <w:noProof/>
        </w:rPr>
        <w:lastRenderedPageBreak/>
        <w:drawing>
          <wp:inline distT="0" distB="0" distL="0" distR="0" wp14:anchorId="7F859A6C" wp14:editId="1EAEC143">
            <wp:extent cx="3248025" cy="327805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0797" cy="3331313"/>
                    </a:xfrm>
                    <a:prstGeom prst="rect">
                      <a:avLst/>
                    </a:prstGeom>
                  </pic:spPr>
                </pic:pic>
              </a:graphicData>
            </a:graphic>
          </wp:inline>
        </w:drawing>
      </w:r>
    </w:p>
    <w:p w14:paraId="3BC2063D" w14:textId="61F27929" w:rsidR="008F315E" w:rsidRPr="008F315E" w:rsidRDefault="008F315E" w:rsidP="008F315E">
      <w:pPr>
        <w:jc w:val="center"/>
        <w:rPr>
          <w:rFonts w:ascii="Times New Roman" w:hAnsi="Times New Roman" w:cs="Times New Roman"/>
          <w:sz w:val="28"/>
          <w:szCs w:val="28"/>
        </w:rPr>
      </w:pPr>
    </w:p>
    <w:p w14:paraId="7D48BD26" w14:textId="23AB9619" w:rsidR="00C14BA7" w:rsidRPr="00186DC0" w:rsidRDefault="00C14BA7"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In addition to the 10-20 channels specified when your sensor layouts were added to the library, would you like ICA to include any additional channels in its analyses?</w:t>
      </w:r>
      <w:r w:rsidR="002923AA" w:rsidRPr="00C14BA7">
        <w:rPr>
          <w:rFonts w:ascii="Times New Roman" w:hAnsi="Times New Roman" w:cs="Times New Roman"/>
        </w:rPr>
        <w:tab/>
      </w:r>
    </w:p>
    <w:p w14:paraId="08AA023F" w14:textId="7D24D119" w:rsidR="00186DC0" w:rsidRPr="00C14BA7" w:rsidRDefault="00186DC0" w:rsidP="00746736">
      <w:pPr>
        <w:pStyle w:val="ListParagraph"/>
        <w:numPr>
          <w:ilvl w:val="1"/>
          <w:numId w:val="23"/>
        </w:numPr>
        <w:rPr>
          <w:rFonts w:ascii="Times New Roman" w:hAnsi="Times New Roman" w:cs="Times New Roman"/>
          <w:sz w:val="28"/>
          <w:szCs w:val="28"/>
        </w:rPr>
      </w:pPr>
      <w:r w:rsidRPr="00BB5A40">
        <w:rPr>
          <w:rFonts w:ascii="Times New Roman" w:hAnsi="Times New Roman" w:cs="Times New Roman"/>
          <w:color w:val="000000"/>
        </w:rPr>
        <w:t xml:space="preserve">Channels should be </w:t>
      </w:r>
      <w:r w:rsidRPr="00CE1916">
        <w:rPr>
          <w:rFonts w:ascii="Times New Roman" w:hAnsi="Times New Roman" w:cs="Times New Roman"/>
          <w:color w:val="000000"/>
        </w:rPr>
        <w:t xml:space="preserve">listed using </w:t>
      </w:r>
      <w:r w:rsidRPr="00CE1916">
        <w:rPr>
          <w:rFonts w:ascii="Times New Roman" w:hAnsi="Times New Roman" w:cs="Times New Roman"/>
        </w:rPr>
        <w:t>the rows in eeg corresponding</w:t>
      </w:r>
      <w:r w:rsidRPr="002A0213">
        <w:rPr>
          <w:rFonts w:ascii="Times New Roman" w:hAnsi="Times New Roman" w:cs="Times New Roman"/>
        </w:rPr>
        <w:t xml:space="preserve"> to desired channel for each net</w:t>
      </w:r>
      <w:r>
        <w:rPr>
          <w:rFonts w:ascii="Times New Roman" w:hAnsi="Times New Roman" w:cs="Times New Roman"/>
        </w:rPr>
        <w:t xml:space="preserve"> (the index). </w:t>
      </w:r>
      <w:r w:rsidRPr="00BB5A40">
        <w:rPr>
          <w:rFonts w:ascii="Times New Roman" w:hAnsi="Times New Roman" w:cs="Times New Roman"/>
        </w:rPr>
        <w:t>The number of channels listed for each net can be different. For now, this is applied to ICA without MARA as well.</w:t>
      </w:r>
    </w:p>
    <w:p w14:paraId="7BCE12D0" w14:textId="77777777" w:rsidR="00AB6CA0" w:rsidRPr="00AB6CA0" w:rsidRDefault="002923AA" w:rsidP="00746736">
      <w:pPr>
        <w:pStyle w:val="ListParagraph"/>
        <w:numPr>
          <w:ilvl w:val="1"/>
          <w:numId w:val="23"/>
        </w:numPr>
        <w:rPr>
          <w:rFonts w:ascii="Times New Roman" w:hAnsi="Times New Roman" w:cs="Times New Roman"/>
          <w:sz w:val="28"/>
          <w:szCs w:val="28"/>
        </w:rPr>
      </w:pPr>
      <w:r w:rsidRPr="00C14BA7">
        <w:rPr>
          <w:rFonts w:ascii="Times New Roman" w:hAnsi="Times New Roman" w:cs="Times New Roman"/>
        </w:rPr>
        <w:t>Choosing how many additional channels to run in the ICA module is somewhat subjective, and users can run the module with visualizations on to check how well the ICA decomposition is working when there are different numbers of channels as input. However, generally, the number of channels that can be added will be limited by the input file’s length (time). It is recommended that the number of samples in your EEG recording be equal to 20* (the number of channels)</w:t>
      </w:r>
      <w:r w:rsidRPr="00C14BA7">
        <w:rPr>
          <w:rFonts w:ascii="Times New Roman" w:hAnsi="Times New Roman" w:cs="Times New Roman"/>
          <w:vertAlign w:val="superscript"/>
        </w:rPr>
        <w:t>2</w:t>
      </w:r>
      <w:r w:rsidRPr="00C14BA7">
        <w:rPr>
          <w:rFonts w:ascii="Times New Roman" w:hAnsi="Times New Roman" w:cs="Times New Roman"/>
        </w:rPr>
        <w:t>.</w:t>
      </w:r>
    </w:p>
    <w:p w14:paraId="494870AF" w14:textId="2EE3FF83" w:rsidR="002923AA" w:rsidRPr="00AB6CA0" w:rsidRDefault="002923AA" w:rsidP="00746736">
      <w:pPr>
        <w:pStyle w:val="ListParagraph"/>
        <w:numPr>
          <w:ilvl w:val="1"/>
          <w:numId w:val="23"/>
        </w:numPr>
        <w:rPr>
          <w:rFonts w:ascii="Times New Roman" w:hAnsi="Times New Roman" w:cs="Times New Roman"/>
          <w:sz w:val="28"/>
          <w:szCs w:val="28"/>
        </w:rPr>
      </w:pPr>
      <w:r w:rsidRPr="00AB6CA0">
        <w:rPr>
          <w:rFonts w:ascii="Times New Roman" w:hAnsi="Times New Roman" w:cs="Times New Roman"/>
        </w:rPr>
        <w:t>For example, an EEG acquired with a 128-channel net and sampling rate of 500 Hz (500 samples/ second) would need at least 327,680 samples (128</w:t>
      </w:r>
      <w:r w:rsidRPr="00AB6CA0">
        <w:rPr>
          <w:rFonts w:ascii="Times New Roman" w:hAnsi="Times New Roman" w:cs="Times New Roman"/>
          <w:vertAlign w:val="superscript"/>
        </w:rPr>
        <w:t xml:space="preserve">2 </w:t>
      </w:r>
      <w:r w:rsidRPr="00AB6CA0">
        <w:rPr>
          <w:rFonts w:ascii="Times New Roman" w:hAnsi="Times New Roman" w:cs="Times New Roman"/>
        </w:rPr>
        <w:t>* 20 samples), that is, 655.36 seconds of recording (327,680 samples at 500 Hz) reliably decompose all channels with ICA (see HAPPE for further discussion).</w:t>
      </w:r>
    </w:p>
    <w:p w14:paraId="1327F2A2" w14:textId="77777777" w:rsidR="00DC7DF7" w:rsidRPr="00C44DC2" w:rsidRDefault="00DC7DF7" w:rsidP="002923AA">
      <w:pPr>
        <w:tabs>
          <w:tab w:val="left" w:pos="1845"/>
        </w:tabs>
        <w:rPr>
          <w:rFonts w:ascii="Times New Roman" w:hAnsi="Times New Roman" w:cs="Times New Roman"/>
        </w:rPr>
      </w:pPr>
    </w:p>
    <w:p w14:paraId="60D4AED1" w14:textId="77777777" w:rsidR="002923AA" w:rsidRPr="00C44DC2" w:rsidRDefault="002923AA" w:rsidP="002923AA">
      <w:pPr>
        <w:autoSpaceDE w:val="0"/>
        <w:autoSpaceDN w:val="0"/>
        <w:adjustRightInd w:val="0"/>
        <w:rPr>
          <w:rFonts w:ascii="Times New Roman" w:hAnsi="Times New Roman" w:cs="Times New Roman"/>
        </w:rPr>
      </w:pPr>
      <w:r w:rsidRPr="00C44DC2">
        <w:rPr>
          <w:rFonts w:ascii="Times New Roman" w:hAnsi="Times New Roman" w:cs="Times New Roman"/>
        </w:rPr>
        <w:t>Note</w:t>
      </w:r>
      <w:r>
        <w:rPr>
          <w:rFonts w:ascii="Times New Roman" w:hAnsi="Times New Roman" w:cs="Times New Roman"/>
        </w:rPr>
        <w:t>s</w:t>
      </w:r>
      <w:r w:rsidRPr="00C44DC2">
        <w:rPr>
          <w:rFonts w:ascii="Times New Roman" w:hAnsi="Times New Roman" w:cs="Times New Roman"/>
        </w:rPr>
        <w:t xml:space="preserve"> regarding channel inclusion: </w:t>
      </w:r>
    </w:p>
    <w:p w14:paraId="5A4372FF"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89F9021"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4C69269E" w14:textId="67264217" w:rsidR="002923AA"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w:t>
      </w:r>
      <w:r w:rsidR="008B1EBE">
        <w:rPr>
          <w:rFonts w:ascii="Times New Roman" w:hAnsi="Times New Roman" w:cs="Times New Roman"/>
        </w:rPr>
        <w:t xml:space="preserve">general </w:t>
      </w:r>
      <w:r w:rsidRPr="00C44DC2">
        <w:rPr>
          <w:rFonts w:ascii="Times New Roman" w:hAnsi="Times New Roman" w:cs="Times New Roman"/>
        </w:rPr>
        <w:t xml:space="preserve">user inputs) that they would like bad channels removed.  In this case, any channels that PREP (or another module) </w:t>
      </w:r>
      <w:r w:rsidRPr="00C44DC2">
        <w:rPr>
          <w:rFonts w:ascii="Times New Roman" w:hAnsi="Times New Roman" w:cs="Times New Roman"/>
        </w:rPr>
        <w:lastRenderedPageBreak/>
        <w:t>identifies as bad will be replaced with NaN.  Otherwise, BEAPP defaults to interpolating channels that PREP (or another module) identifies as bad, but then keeps these interpolated channels for downstream analysis.</w:t>
      </w:r>
    </w:p>
    <w:p w14:paraId="5C89F665" w14:textId="77777777" w:rsidR="00637995" w:rsidRDefault="00637995" w:rsidP="00832864">
      <w:pPr>
        <w:rPr>
          <w:rFonts w:ascii="Times New Roman" w:hAnsi="Times New Roman" w:cs="Times New Roman"/>
        </w:rPr>
      </w:pPr>
    </w:p>
    <w:p w14:paraId="760CFC52" w14:textId="4D64B675" w:rsidR="007B075F" w:rsidRPr="00832864" w:rsidRDefault="007B075F" w:rsidP="0027739C">
      <w:pPr>
        <w:pStyle w:val="Heading3"/>
      </w:pPr>
      <w:bookmarkStart w:id="25" w:name="_Toc535504411"/>
      <w:r w:rsidRPr="00832864">
        <w:t>Re</w:t>
      </w:r>
      <w:r w:rsidR="00832864">
        <w:t>-R</w:t>
      </w:r>
      <w:r w:rsidRPr="00832864">
        <w:t>eferencing</w:t>
      </w:r>
      <w:r w:rsidR="00D97579">
        <w:t xml:space="preserve"> </w:t>
      </w:r>
      <w:r w:rsidR="00360303">
        <w:t>Specifications</w:t>
      </w:r>
      <w:r w:rsidR="00360303" w:rsidRPr="008E62B1">
        <w:t xml:space="preserve"> Panel</w:t>
      </w:r>
      <w:r w:rsidR="00D97579">
        <w:t>:</w:t>
      </w:r>
      <w:bookmarkEnd w:id="25"/>
    </w:p>
    <w:p w14:paraId="16F00166" w14:textId="05628417" w:rsidR="00CE1916" w:rsidRDefault="002A0213" w:rsidP="00CE1916">
      <w:pPr>
        <w:rPr>
          <w:rFonts w:ascii="Times New Roman" w:hAnsi="Times New Roman" w:cs="Times New Roman"/>
        </w:rPr>
      </w:pPr>
      <w:r w:rsidRPr="00CE1916">
        <w:rPr>
          <w:rFonts w:ascii="Times New Roman" w:hAnsi="Times New Roman" w:cs="Times New Roman"/>
          <w:i/>
        </w:rPr>
        <w:t>If the user has turned on the re</w:t>
      </w:r>
      <w:r w:rsidR="00AD7937">
        <w:rPr>
          <w:rFonts w:ascii="Times New Roman" w:hAnsi="Times New Roman" w:cs="Times New Roman"/>
          <w:i/>
        </w:rPr>
        <w:t>-</w:t>
      </w:r>
      <w:r w:rsidRPr="00CE1916">
        <w:rPr>
          <w:rFonts w:ascii="Times New Roman" w:hAnsi="Times New Roman" w:cs="Times New Roman"/>
          <w:i/>
        </w:rPr>
        <w:t>referencing module,</w:t>
      </w:r>
      <w:r w:rsidRPr="00CE1916">
        <w:rPr>
          <w:rFonts w:ascii="Times New Roman" w:hAnsi="Times New Roman" w:cs="Times New Roman"/>
        </w:rPr>
        <w:t xml:space="preserve"> the section on re</w:t>
      </w:r>
      <w:r w:rsidR="00AD7937">
        <w:rPr>
          <w:rFonts w:ascii="Times New Roman" w:hAnsi="Times New Roman" w:cs="Times New Roman"/>
        </w:rPr>
        <w:t>-</w:t>
      </w:r>
      <w:r w:rsidRPr="00CE1916">
        <w:rPr>
          <w:rFonts w:ascii="Times New Roman" w:hAnsi="Times New Roman" w:cs="Times New Roman"/>
        </w:rPr>
        <w:t>referencing specifications determines the type of re</w:t>
      </w:r>
      <w:r w:rsidR="00AD7937">
        <w:rPr>
          <w:rFonts w:ascii="Times New Roman" w:hAnsi="Times New Roman" w:cs="Times New Roman"/>
        </w:rPr>
        <w:t>-</w:t>
      </w:r>
      <w:r w:rsidRPr="00CE1916">
        <w:rPr>
          <w:rFonts w:ascii="Times New Roman" w:hAnsi="Times New Roman" w:cs="Times New Roman"/>
        </w:rPr>
        <w:t>referencing that will occur.</w:t>
      </w:r>
    </w:p>
    <w:p w14:paraId="56662E19" w14:textId="10725317" w:rsidR="002A0213" w:rsidRPr="00CE1916" w:rsidRDefault="00CE1916" w:rsidP="00CE1916">
      <w:pPr>
        <w:jc w:val="center"/>
        <w:rPr>
          <w:rFonts w:ascii="Times New Roman" w:hAnsi="Times New Roman" w:cs="Times New Roman"/>
        </w:rPr>
      </w:pPr>
      <w:r>
        <w:rPr>
          <w:noProof/>
        </w:rPr>
        <w:drawing>
          <wp:inline distT="0" distB="0" distL="0" distR="0" wp14:anchorId="31367437" wp14:editId="53A33E1B">
            <wp:extent cx="3810000" cy="28885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5351" cy="2892602"/>
                    </a:xfrm>
                    <a:prstGeom prst="rect">
                      <a:avLst/>
                    </a:prstGeom>
                  </pic:spPr>
                </pic:pic>
              </a:graphicData>
            </a:graphic>
          </wp:inline>
        </w:drawing>
      </w:r>
    </w:p>
    <w:p w14:paraId="3BDAC5AE" w14:textId="77777777" w:rsidR="00CE1916" w:rsidRDefault="00034212" w:rsidP="00746736">
      <w:pPr>
        <w:pStyle w:val="ListParagraph"/>
        <w:numPr>
          <w:ilvl w:val="0"/>
          <w:numId w:val="24"/>
        </w:numPr>
        <w:rPr>
          <w:rFonts w:ascii="Times New Roman" w:hAnsi="Times New Roman" w:cs="Times New Roman"/>
          <w:sz w:val="28"/>
          <w:szCs w:val="28"/>
        </w:rPr>
      </w:pPr>
      <w:r>
        <w:rPr>
          <w:rFonts w:ascii="Times New Roman" w:hAnsi="Times New Roman" w:cs="Times New Roman"/>
          <w:sz w:val="28"/>
          <w:szCs w:val="28"/>
        </w:rPr>
        <w:t xml:space="preserve">Select whether you’d like to </w:t>
      </w:r>
      <w:r w:rsidR="002A0213">
        <w:rPr>
          <w:rFonts w:ascii="Times New Roman" w:hAnsi="Times New Roman" w:cs="Times New Roman"/>
          <w:sz w:val="28"/>
          <w:szCs w:val="28"/>
        </w:rPr>
        <w:t xml:space="preserve">apply </w:t>
      </w:r>
      <w:r>
        <w:rPr>
          <w:rFonts w:ascii="Times New Roman" w:hAnsi="Times New Roman" w:cs="Times New Roman"/>
          <w:sz w:val="28"/>
          <w:szCs w:val="28"/>
        </w:rPr>
        <w:t>an average, Laplacian, REST, or specific electrode re-reference</w:t>
      </w:r>
    </w:p>
    <w:p w14:paraId="30F8B098" w14:textId="77777777" w:rsidR="00CE1916" w:rsidRPr="00F525C3" w:rsidRDefault="00034212" w:rsidP="00746736">
      <w:pPr>
        <w:pStyle w:val="ListParagraph"/>
        <w:numPr>
          <w:ilvl w:val="1"/>
          <w:numId w:val="24"/>
        </w:numPr>
        <w:rPr>
          <w:rFonts w:ascii="Times New Roman" w:hAnsi="Times New Roman" w:cs="Times New Roman"/>
        </w:rPr>
      </w:pPr>
      <w:r w:rsidRPr="00F525C3">
        <w:rPr>
          <w:rFonts w:ascii="Times New Roman" w:hAnsi="Times New Roman" w:cs="Times New Roman"/>
        </w:rPr>
        <w:t xml:space="preserve">If referencing to specific electrodes, enter </w:t>
      </w:r>
      <w:r w:rsidR="00D97579" w:rsidRPr="00F525C3">
        <w:rPr>
          <w:rFonts w:ascii="Times New Roman" w:hAnsi="Times New Roman" w:cs="Times New Roman"/>
        </w:rPr>
        <w:t xml:space="preserve">the rows in eeg corresponding to desired reference channel for each net (the index) </w:t>
      </w:r>
      <w:r w:rsidR="00B87E58" w:rsidRPr="00F525C3">
        <w:rPr>
          <w:rFonts w:ascii="Times New Roman" w:hAnsi="Times New Roman" w:cs="Times New Roman"/>
        </w:rPr>
        <w:t xml:space="preserve">for each </w:t>
      </w:r>
      <w:r w:rsidR="00F72FF8" w:rsidRPr="00F525C3">
        <w:rPr>
          <w:rFonts w:ascii="Times New Roman" w:hAnsi="Times New Roman" w:cs="Times New Roman"/>
        </w:rPr>
        <w:t xml:space="preserve">sensor layout </w:t>
      </w:r>
      <w:r w:rsidR="00B87E58" w:rsidRPr="00F525C3">
        <w:rPr>
          <w:rFonts w:ascii="Times New Roman" w:hAnsi="Times New Roman" w:cs="Times New Roman"/>
        </w:rPr>
        <w:t>in the table.</w:t>
      </w:r>
      <w:r w:rsidR="002A0213" w:rsidRPr="00F525C3">
        <w:rPr>
          <w:rFonts w:ascii="Times New Roman" w:hAnsi="Times New Roman" w:cs="Times New Roman"/>
          <w:vertAlign w:val="subscript"/>
        </w:rPr>
        <w:softHyphen/>
      </w:r>
    </w:p>
    <w:p w14:paraId="3FC2C130" w14:textId="5D9C5590" w:rsidR="002A0213" w:rsidRPr="00CA6940" w:rsidRDefault="00B87E58" w:rsidP="00746736">
      <w:pPr>
        <w:pStyle w:val="ListParagraph"/>
        <w:numPr>
          <w:ilvl w:val="0"/>
          <w:numId w:val="24"/>
        </w:numPr>
        <w:rPr>
          <w:rFonts w:ascii="Times New Roman" w:hAnsi="Times New Roman" w:cs="Times New Roman"/>
          <w:sz w:val="28"/>
          <w:szCs w:val="28"/>
        </w:rPr>
      </w:pPr>
      <w:r w:rsidRPr="00F525C3">
        <w:rPr>
          <w:rFonts w:ascii="Times New Roman" w:hAnsi="Times New Roman" w:cs="Times New Roman"/>
          <w:sz w:val="28"/>
          <w:szCs w:val="28"/>
        </w:rPr>
        <w:t xml:space="preserve">Select advanced re-reference settings to change the </w:t>
      </w:r>
      <w:r w:rsidR="00F72FF8" w:rsidRPr="00F525C3">
        <w:rPr>
          <w:rFonts w:ascii="Times New Roman" w:hAnsi="Times New Roman" w:cs="Times New Roman"/>
          <w:sz w:val="28"/>
          <w:szCs w:val="28"/>
        </w:rPr>
        <w:t>CSD smoothing constant (</w:t>
      </w:r>
      <w:r w:rsidR="00F72FF8" w:rsidRPr="00F525C3">
        <w:rPr>
          <w:rFonts w:ascii="Times New Roman" w:hAnsi="Times New Roman" w:cs="Times New Roman"/>
          <w:color w:val="222222"/>
          <w:sz w:val="28"/>
          <w:szCs w:val="28"/>
          <w:shd w:val="clear" w:color="auto" w:fill="FFFFFF"/>
        </w:rPr>
        <w:t>λ) and the CSD spline flexibility parameter (m)</w:t>
      </w:r>
    </w:p>
    <w:p w14:paraId="518B7058" w14:textId="77777777" w:rsidR="00CA6940" w:rsidRPr="00F525C3" w:rsidRDefault="00CA6940" w:rsidP="00CA6940">
      <w:pPr>
        <w:pStyle w:val="ListParagraph"/>
        <w:rPr>
          <w:rFonts w:ascii="Times New Roman" w:hAnsi="Times New Roman" w:cs="Times New Roman"/>
          <w:sz w:val="28"/>
          <w:szCs w:val="28"/>
        </w:rPr>
      </w:pPr>
    </w:p>
    <w:p w14:paraId="05AF07D6" w14:textId="0A9B751A" w:rsidR="007B075F" w:rsidRPr="003A7F3D" w:rsidRDefault="007B075F" w:rsidP="0027739C">
      <w:pPr>
        <w:pStyle w:val="Heading3"/>
      </w:pPr>
      <w:bookmarkStart w:id="26" w:name="_Toc535504412"/>
      <w:r w:rsidRPr="003A7F3D">
        <w:t>Detrending</w:t>
      </w:r>
      <w:r w:rsidR="003A7F3D">
        <w:t xml:space="preserve"> </w:t>
      </w:r>
      <w:r w:rsidR="00360303">
        <w:t>Specifications</w:t>
      </w:r>
      <w:r w:rsidR="00360303" w:rsidRPr="008E62B1">
        <w:t xml:space="preserve"> Panel</w:t>
      </w:r>
      <w:bookmarkEnd w:id="26"/>
    </w:p>
    <w:p w14:paraId="1E764C78" w14:textId="566D246E" w:rsidR="00666817" w:rsidRPr="00C44DC2" w:rsidRDefault="00666817" w:rsidP="00666817">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r w:rsidR="00C01EF8">
        <w:rPr>
          <w:rFonts w:ascii="Times New Roman" w:hAnsi="Times New Roman" w:cs="Times New Roman"/>
        </w:rPr>
        <w:t xml:space="preserve"> </w:t>
      </w:r>
      <w:r w:rsidRPr="00C44DC2">
        <w:rPr>
          <w:rFonts w:ascii="Times New Roman" w:hAnsi="Times New Roman" w:cs="Times New Roman"/>
        </w:rPr>
        <w:t>In this section, the user will need to specify only the following information:</w:t>
      </w:r>
    </w:p>
    <w:p w14:paraId="3B605D47" w14:textId="3AD79F50" w:rsidR="00666817" w:rsidRPr="00C01EF8" w:rsidRDefault="00666817"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What type of detrending would you like applied to your data?</w:t>
      </w:r>
    </w:p>
    <w:p w14:paraId="7D079C4C" w14:textId="75C2B08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Mean</w:t>
      </w:r>
    </w:p>
    <w:p w14:paraId="0779737D" w14:textId="3C2409D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Linear</w:t>
      </w:r>
    </w:p>
    <w:p w14:paraId="6256B75E" w14:textId="60184860"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Kalman</w:t>
      </w:r>
    </w:p>
    <w:p w14:paraId="3939D8A0" w14:textId="2086A3E6" w:rsidR="00666817" w:rsidRPr="00C01EF8" w:rsidRDefault="00C01EF8"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If desired, select</w:t>
      </w:r>
      <w:r w:rsidR="00666817" w:rsidRPr="00C01EF8">
        <w:rPr>
          <w:rFonts w:ascii="Times New Roman" w:hAnsi="Times New Roman" w:cs="Times New Roman"/>
          <w:sz w:val="28"/>
          <w:szCs w:val="28"/>
        </w:rPr>
        <w:t xml:space="preserve"> advanced </w:t>
      </w:r>
      <w:r w:rsidRPr="00C01EF8">
        <w:rPr>
          <w:rFonts w:ascii="Times New Roman" w:hAnsi="Times New Roman" w:cs="Times New Roman"/>
          <w:sz w:val="28"/>
          <w:szCs w:val="28"/>
        </w:rPr>
        <w:t>detrending</w:t>
      </w:r>
      <w:r w:rsidR="00666817" w:rsidRPr="00C01EF8">
        <w:rPr>
          <w:rFonts w:ascii="Times New Roman" w:hAnsi="Times New Roman" w:cs="Times New Roman"/>
          <w:sz w:val="28"/>
          <w:szCs w:val="28"/>
        </w:rPr>
        <w:t xml:space="preserve"> settings to change :</w:t>
      </w:r>
    </w:p>
    <w:p w14:paraId="09E74FD7" w14:textId="77777777" w:rsid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the b value for the Kalman filter (def: .9999). </w:t>
      </w:r>
    </w:p>
    <w:p w14:paraId="1E9D6637" w14:textId="4CAF229F" w:rsidR="00666817" w:rsidRPr="00C01EF8" w:rsidRDefault="00666817" w:rsidP="00746736">
      <w:pPr>
        <w:pStyle w:val="ListParagraph"/>
        <w:numPr>
          <w:ilvl w:val="2"/>
          <w:numId w:val="14"/>
        </w:numPr>
        <w:rPr>
          <w:rFonts w:ascii="Times New Roman" w:hAnsi="Times New Roman" w:cs="Times New Roman"/>
        </w:rPr>
      </w:pPr>
      <w:r w:rsidRPr="00C01EF8">
        <w:rPr>
          <w:rFonts w:ascii="Times New Roman" w:hAnsi="Times New Roman" w:cs="Times New Roman"/>
        </w:rPr>
        <w:t>This value will depend on the sampling rate. Use caution; lower b-values will improve fitting (and improve number of useable segments</w:t>
      </w:r>
      <w:r w:rsidR="0079519E" w:rsidRPr="00C01EF8">
        <w:rPr>
          <w:rFonts w:ascii="Times New Roman" w:hAnsi="Times New Roman" w:cs="Times New Roman"/>
        </w:rPr>
        <w:t>) but</w:t>
      </w:r>
      <w:r w:rsidRPr="00C01EF8">
        <w:rPr>
          <w:rFonts w:ascii="Times New Roman" w:hAnsi="Times New Roman" w:cs="Times New Roman"/>
        </w:rPr>
        <w:t xml:space="preserve"> may excessively attenuate low and even mid-frequency oscillations.</w:t>
      </w:r>
    </w:p>
    <w:p w14:paraId="5E6779F8" w14:textId="4B169857" w:rsidR="00666817" w:rsidRP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lastRenderedPageBreak/>
        <w:t>Q init, the smoothing parameter for the Kalman filter.</w:t>
      </w:r>
    </w:p>
    <w:p w14:paraId="617E85A5" w14:textId="77777777" w:rsidR="00666817" w:rsidRPr="00C44DC2" w:rsidRDefault="00666817" w:rsidP="00666817">
      <w:pPr>
        <w:tabs>
          <w:tab w:val="left" w:pos="1845"/>
        </w:tabs>
        <w:rPr>
          <w:rFonts w:ascii="Times New Roman" w:hAnsi="Times New Roman" w:cs="Times New Roman"/>
        </w:rPr>
      </w:pPr>
    </w:p>
    <w:p w14:paraId="4DD9E30E" w14:textId="04925366" w:rsidR="00666817" w:rsidRDefault="00666817" w:rsidP="00666817">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C962999" w14:textId="209E4B5E" w:rsidR="00D32F9B" w:rsidRDefault="00D32F9B" w:rsidP="00666817">
      <w:pPr>
        <w:rPr>
          <w:rFonts w:ascii="Times New Roman" w:hAnsi="Times New Roman" w:cs="Times New Roman"/>
        </w:rPr>
      </w:pPr>
    </w:p>
    <w:p w14:paraId="73BE14FC" w14:textId="77777777" w:rsidR="00183EDB" w:rsidRDefault="00183EDB" w:rsidP="00666817">
      <w:pPr>
        <w:rPr>
          <w:rFonts w:ascii="Times New Roman" w:hAnsi="Times New Roman" w:cs="Times New Roman"/>
        </w:rPr>
      </w:pPr>
    </w:p>
    <w:p w14:paraId="7DDE4AFC" w14:textId="5A977B17" w:rsidR="006F4C23" w:rsidRPr="006F4C23" w:rsidRDefault="00154B9A" w:rsidP="0027739C">
      <w:pPr>
        <w:pStyle w:val="Heading2"/>
      </w:pPr>
      <w:bookmarkStart w:id="27" w:name="_Toc535504413"/>
      <w:r>
        <w:t>Segmentation</w:t>
      </w:r>
      <w:r w:rsidR="00D32F9B" w:rsidRPr="00DA1EFE">
        <w:t xml:space="preserve"> Settings (Click “</w:t>
      </w:r>
      <w:r w:rsidR="00312CC5">
        <w:t>Segmentation” on the General Panel)</w:t>
      </w:r>
      <w:r w:rsidR="000B365B">
        <w:t>:</w:t>
      </w:r>
      <w:bookmarkEnd w:id="27"/>
    </w:p>
    <w:p w14:paraId="36A15A4B" w14:textId="4A0F5C0B" w:rsidR="006D39BD" w:rsidRDefault="006D39BD" w:rsidP="006D39BD">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r w:rsidR="00D21147">
        <w:rPr>
          <w:rFonts w:ascii="Times New Roman" w:hAnsi="Times New Roman" w:cs="Times New Roman"/>
        </w:rPr>
        <w:t xml:space="preserve"> </w:t>
      </w:r>
    </w:p>
    <w:p w14:paraId="17FAD3D9" w14:textId="5015B88C" w:rsidR="006F4C23" w:rsidRPr="0027739C" w:rsidRDefault="006F4C23" w:rsidP="0027739C">
      <w:pPr>
        <w:pStyle w:val="Heading3"/>
      </w:pPr>
      <w:bookmarkStart w:id="28" w:name="_Toc535504414"/>
      <w:r w:rsidRPr="0027739C">
        <w:t xml:space="preserve">General </w:t>
      </w:r>
      <w:r w:rsidR="00360303">
        <w:t>Segmentation Specifications</w:t>
      </w:r>
      <w:r w:rsidR="00360303" w:rsidRPr="008E62B1">
        <w:t xml:space="preserve"> Panel</w:t>
      </w:r>
      <w:r w:rsidRPr="0027739C">
        <w:t>:</w:t>
      </w:r>
      <w:bookmarkEnd w:id="28"/>
      <w:r w:rsidRPr="0027739C">
        <w:t xml:space="preserve"> </w:t>
      </w:r>
    </w:p>
    <w:p w14:paraId="2CB50C9C" w14:textId="13C36260" w:rsidR="006D39BD" w:rsidRPr="00C44DC2" w:rsidRDefault="00A76191" w:rsidP="006D39BD">
      <w:pPr>
        <w:rPr>
          <w:rFonts w:ascii="Times New Roman" w:hAnsi="Times New Roman" w:cs="Times New Roman"/>
        </w:rPr>
      </w:pPr>
      <w:r>
        <w:rPr>
          <w:noProof/>
        </w:rPr>
        <w:drawing>
          <wp:inline distT="0" distB="0" distL="0" distR="0" wp14:anchorId="49A1BFDC" wp14:editId="4F97A38E">
            <wp:extent cx="6858000" cy="290639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906395"/>
                    </a:xfrm>
                    <a:prstGeom prst="rect">
                      <a:avLst/>
                    </a:prstGeom>
                  </pic:spPr>
                </pic:pic>
              </a:graphicData>
            </a:graphic>
          </wp:inline>
        </w:drawing>
      </w:r>
    </w:p>
    <w:p w14:paraId="38B194F0" w14:textId="1DC69823" w:rsidR="006D39BD" w:rsidRPr="00C44DC2" w:rsidRDefault="006D39BD" w:rsidP="006D39BD">
      <w:pPr>
        <w:tabs>
          <w:tab w:val="left" w:pos="1845"/>
        </w:tabs>
        <w:jc w:val="center"/>
        <w:rPr>
          <w:rFonts w:ascii="Times New Roman" w:hAnsi="Times New Roman" w:cs="Times New Roman"/>
        </w:rPr>
      </w:pPr>
    </w:p>
    <w:p w14:paraId="0FAB93FB" w14:textId="41597E81" w:rsidR="006D39BD" w:rsidRDefault="006D39BD" w:rsidP="006D39B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215700EB" w14:textId="3C742189"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Is the data you would like to segment baseline, event-related, or conditioned baseline?</w:t>
      </w:r>
    </w:p>
    <w:p w14:paraId="4E374DE6" w14:textId="5A500AA8"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Would you like to analyze all segments that survive your selected artifact rejection, or a subset?</w:t>
      </w:r>
    </w:p>
    <w:p w14:paraId="4BB5C185" w14:textId="7C296535" w:rsidR="00A76191" w:rsidRDefault="00A76191" w:rsidP="00746736">
      <w:pPr>
        <w:pStyle w:val="ListParagraph"/>
        <w:numPr>
          <w:ilvl w:val="1"/>
          <w:numId w:val="29"/>
        </w:numPr>
        <w:rPr>
          <w:rFonts w:ascii="Times New Roman" w:hAnsi="Times New Roman" w:cs="Times New Roman"/>
        </w:rPr>
      </w:pPr>
      <w:r>
        <w:rPr>
          <w:rFonts w:ascii="Times New Roman" w:hAnsi="Times New Roman" w:cs="Times New Roman"/>
        </w:rPr>
        <w:t>To analyze all segments, enter all. Otherwise enter the (random) number of segments to sub-select for each condition</w:t>
      </w:r>
    </w:p>
    <w:p w14:paraId="3A149EF8" w14:textId="00705B81" w:rsidR="006D39BD" w:rsidRDefault="007D2C0F" w:rsidP="00746736">
      <w:pPr>
        <w:pStyle w:val="ListParagraph"/>
        <w:numPr>
          <w:ilvl w:val="0"/>
          <w:numId w:val="29"/>
        </w:numPr>
        <w:rPr>
          <w:rFonts w:ascii="Times New Roman" w:hAnsi="Times New Roman" w:cs="Times New Roman"/>
        </w:rPr>
      </w:pPr>
      <w:r>
        <w:rPr>
          <w:rFonts w:ascii="Times New Roman" w:hAnsi="Times New Roman" w:cs="Times New Roman"/>
        </w:rPr>
        <w:t>Would you like to detrend data after segmentation (within-segment detrending)?</w:t>
      </w:r>
    </w:p>
    <w:p w14:paraId="717314DD" w14:textId="77777777" w:rsidR="007D2C0F" w:rsidRPr="007D2C0F" w:rsidRDefault="007D2C0F" w:rsidP="00746736">
      <w:pPr>
        <w:pStyle w:val="ListParagraph"/>
        <w:numPr>
          <w:ilvl w:val="0"/>
          <w:numId w:val="29"/>
        </w:numPr>
        <w:rPr>
          <w:rFonts w:ascii="Times New Roman" w:hAnsi="Times New Roman" w:cs="Times New Roman"/>
        </w:rPr>
      </w:pPr>
    </w:p>
    <w:p w14:paraId="216E95F5"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hat is the amplitude threshold for </w:t>
      </w:r>
      <w:r w:rsidR="007D2C0F">
        <w:rPr>
          <w:rFonts w:ascii="Times New Roman" w:hAnsi="Times New Roman" w:cs="Times New Roman"/>
        </w:rPr>
        <w:t xml:space="preserve">amplitude- based </w:t>
      </w:r>
      <w:r w:rsidRPr="00C44DC2">
        <w:rPr>
          <w:rFonts w:ascii="Times New Roman" w:hAnsi="Times New Roman" w:cs="Times New Roman"/>
        </w:rPr>
        <w:t>artifact removal?</w:t>
      </w:r>
    </w:p>
    <w:p w14:paraId="2936461F" w14:textId="4C106A77"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 xml:space="preserve">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 changes </w:t>
      </w:r>
      <w:r w:rsidR="0079519E" w:rsidRPr="003F7DC8">
        <w:rPr>
          <w:rFonts w:ascii="Times New Roman" w:hAnsi="Times New Roman" w:cs="Times New Roman"/>
        </w:rPr>
        <w:t>to amplitude</w:t>
      </w:r>
      <w:r w:rsidRPr="003F7DC8">
        <w:rPr>
          <w:rFonts w:ascii="Times New Roman" w:hAnsi="Times New Roman" w:cs="Times New Roman"/>
        </w:rPr>
        <w:t xml:space="preserve"> thresholds.  For HAPPE, an amplitude threshold of 40 or 50 is typically recommended.</w:t>
      </w:r>
    </w:p>
    <w:p w14:paraId="0294F13A" w14:textId="77777777" w:rsidR="006D39BD" w:rsidRDefault="006D39BD" w:rsidP="006D39BD">
      <w:pPr>
        <w:rPr>
          <w:rFonts w:ascii="Times New Roman" w:hAnsi="Times New Roman" w:cs="Times New Roman"/>
        </w:rPr>
      </w:pPr>
    </w:p>
    <w:p w14:paraId="4959C7CE"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6C15E897" w14:textId="021060AF"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46A6031B" w14:textId="77777777" w:rsidR="006D39BD" w:rsidRDefault="006D39BD" w:rsidP="006D39BD">
      <w:pPr>
        <w:rPr>
          <w:rFonts w:ascii="Times New Roman" w:hAnsi="Times New Roman" w:cs="Times New Roman"/>
        </w:rPr>
      </w:pPr>
    </w:p>
    <w:p w14:paraId="0FCEB537"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2CCA3CA8" w14:textId="7C70D600"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585C0F6" w14:textId="77777777" w:rsidR="006D39BD" w:rsidRDefault="006D39BD" w:rsidP="006D39BD">
      <w:pPr>
        <w:rPr>
          <w:rFonts w:ascii="Times New Roman" w:hAnsi="Times New Roman" w:cs="Times New Roman"/>
        </w:rPr>
      </w:pPr>
    </w:p>
    <w:p w14:paraId="1B243850" w14:textId="51F1878E" w:rsidR="003F7DC8" w:rsidRDefault="003F7DC8" w:rsidP="006D39BD">
      <w:pPr>
        <w:rPr>
          <w:rFonts w:ascii="Times New Roman" w:hAnsi="Times New Roman" w:cs="Times New Roman"/>
        </w:rPr>
      </w:pPr>
      <w:r>
        <w:rPr>
          <w:rFonts w:ascii="Times New Roman" w:hAnsi="Times New Roman" w:cs="Times New Roman"/>
        </w:rPr>
        <w:t>Additional settings in the segmentation step are dependent on whether data is baseline, event-tagged, or conditioned baseline.</w:t>
      </w:r>
    </w:p>
    <w:p w14:paraId="2748FD98" w14:textId="36357B39" w:rsidR="003F7DC8" w:rsidRDefault="003F7DC8" w:rsidP="006D39BD">
      <w:pPr>
        <w:rPr>
          <w:rFonts w:ascii="Times New Roman" w:hAnsi="Times New Roman" w:cs="Times New Roman"/>
        </w:rPr>
      </w:pPr>
    </w:p>
    <w:p w14:paraId="75A721C8" w14:textId="2E8158AF" w:rsidR="004C7A22" w:rsidRPr="0027739C" w:rsidRDefault="003F7DC8" w:rsidP="0027739C">
      <w:pPr>
        <w:pStyle w:val="Heading3"/>
      </w:pPr>
      <w:bookmarkStart w:id="29" w:name="_Toc535504415"/>
      <w:r w:rsidRPr="0027739C">
        <w:t xml:space="preserve">Baseline Segmentation </w:t>
      </w:r>
      <w:r w:rsidR="00360303">
        <w:t>Specifications</w:t>
      </w:r>
      <w:r w:rsidR="00360303" w:rsidRPr="008E62B1">
        <w:t xml:space="preserve"> Panel</w:t>
      </w:r>
      <w:r w:rsidRPr="0027739C">
        <w:t>:</w:t>
      </w:r>
      <w:bookmarkEnd w:id="29"/>
      <w:r w:rsidR="004C7A22" w:rsidRPr="0027739C">
        <w:t xml:space="preserve"> </w:t>
      </w:r>
    </w:p>
    <w:p w14:paraId="3CC50CBA" w14:textId="1AD48D08" w:rsidR="003F7DC8" w:rsidRDefault="00227896" w:rsidP="00931D49">
      <w:pPr>
        <w:jc w:val="center"/>
        <w:rPr>
          <w:rFonts w:ascii="Times New Roman" w:hAnsi="Times New Roman" w:cs="Times New Roman"/>
        </w:rPr>
      </w:pPr>
      <w:r>
        <w:rPr>
          <w:noProof/>
        </w:rPr>
        <w:drawing>
          <wp:inline distT="0" distB="0" distL="0" distR="0" wp14:anchorId="5C37DEE7" wp14:editId="1F5E2DEC">
            <wp:extent cx="5317067" cy="228437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6164" cy="2344130"/>
                    </a:xfrm>
                    <a:prstGeom prst="rect">
                      <a:avLst/>
                    </a:prstGeom>
                  </pic:spPr>
                </pic:pic>
              </a:graphicData>
            </a:graphic>
          </wp:inline>
        </w:drawing>
      </w:r>
    </w:p>
    <w:p w14:paraId="5B46F482" w14:textId="4C1EF89E" w:rsidR="004C7A22" w:rsidRDefault="004C7A22" w:rsidP="006D39BD">
      <w:pPr>
        <w:rPr>
          <w:rFonts w:ascii="Times New Roman" w:hAnsi="Times New Roman" w:cs="Times New Roman"/>
        </w:rPr>
      </w:pPr>
    </w:p>
    <w:p w14:paraId="5B34939F" w14:textId="7D30CAEB" w:rsidR="004C7A22" w:rsidRDefault="002B4A0F" w:rsidP="006D39BD">
      <w:pPr>
        <w:rPr>
          <w:rFonts w:ascii="Times New Roman" w:hAnsi="Times New Roman" w:cs="Times New Roman"/>
        </w:rPr>
      </w:pPr>
      <w:r>
        <w:rPr>
          <w:rFonts w:ascii="Times New Roman" w:hAnsi="Times New Roman" w:cs="Times New Roman"/>
        </w:rPr>
        <w:t>If baseline data is being segmented</w:t>
      </w:r>
      <w:r w:rsidR="004C7A22">
        <w:rPr>
          <w:rFonts w:ascii="Times New Roman" w:hAnsi="Times New Roman" w:cs="Times New Roman"/>
        </w:rPr>
        <w:t xml:space="preserve">, the user will need to specify the following: </w:t>
      </w:r>
    </w:p>
    <w:p w14:paraId="5FD08565" w14:textId="5EC1F63F" w:rsidR="00A76191" w:rsidRPr="0074213E" w:rsidRDefault="00A76191"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w:t>
      </w:r>
      <w:r w:rsidR="004C7A22">
        <w:rPr>
          <w:rFonts w:ascii="Times New Roman" w:hAnsi="Times New Roman" w:cs="Times New Roman"/>
        </w:rPr>
        <w:t xml:space="preserve"> using the BEAPP amplitude-based artifact masking</w:t>
      </w:r>
      <w:r w:rsidRPr="00C44DC2">
        <w:rPr>
          <w:rFonts w:ascii="Times New Roman" w:hAnsi="Times New Roman" w:cs="Times New Roman"/>
        </w:rPr>
        <w:t xml:space="preserve">?  </w:t>
      </w:r>
      <w:r w:rsidR="002F081F" w:rsidRPr="0074213E">
        <w:rPr>
          <w:rFonts w:ascii="Times New Roman" w:hAnsi="Times New Roman" w:cs="Times New Roman"/>
        </w:rPr>
        <w:t xml:space="preserve">Note: Additional information on the BEAPP amplitude-based artifact masking can be found </w:t>
      </w:r>
      <w:hyperlink w:anchor="Baseline_Amp_Based_Masking" w:history="1">
        <w:r w:rsidR="002F081F" w:rsidRPr="0074213E">
          <w:rPr>
            <w:rStyle w:val="Hyperlink"/>
            <w:rFonts w:ascii="Times New Roman" w:hAnsi="Times New Roman" w:cs="Times New Roman"/>
          </w:rPr>
          <w:t>here</w:t>
        </w:r>
      </w:hyperlink>
      <w:r w:rsidR="002F081F" w:rsidRPr="0074213E">
        <w:rPr>
          <w:rFonts w:ascii="Times New Roman" w:hAnsi="Times New Roman" w:cs="Times New Roman"/>
        </w:rPr>
        <w:t>.</w:t>
      </w:r>
      <w:r w:rsidR="0074213E" w:rsidRPr="0074213E">
        <w:rPr>
          <w:rFonts w:ascii="Times New Roman" w:hAnsi="Times New Roman" w:cs="Times New Roman"/>
        </w:rPr>
        <w:t xml:space="preserve"> </w:t>
      </w:r>
      <w:r w:rsidR="0074213E">
        <w:rPr>
          <w:rFonts w:ascii="Times New Roman" w:hAnsi="Times New Roman" w:cs="Times New Roman"/>
        </w:rPr>
        <w:t>If yes:</w:t>
      </w:r>
    </w:p>
    <w:p w14:paraId="5D9A59F8" w14:textId="060E1DB6" w:rsidR="00A76191" w:rsidRDefault="00792F32"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00A76191" w:rsidRPr="002137C1">
        <w:rPr>
          <w:rFonts w:ascii="Times New Roman" w:hAnsi="Times New Roman" w:cs="Times New Roman"/>
        </w:rPr>
        <w:t xml:space="preserve"> if an above-threshold </w:t>
      </w:r>
      <w:r>
        <w:rPr>
          <w:rFonts w:ascii="Times New Roman" w:hAnsi="Times New Roman" w:cs="Times New Roman"/>
        </w:rPr>
        <w:t>data point</w:t>
      </w:r>
      <w:r w:rsidR="00A76191" w:rsidRPr="002137C1">
        <w:rPr>
          <w:rFonts w:ascii="Times New Roman" w:hAnsi="Times New Roman" w:cs="Times New Roman"/>
        </w:rPr>
        <w:t xml:space="preserve"> is marked in any channel, that </w:t>
      </w:r>
      <w:r>
        <w:rPr>
          <w:rFonts w:ascii="Times New Roman" w:hAnsi="Times New Roman" w:cs="Times New Roman"/>
        </w:rPr>
        <w:t>time</w:t>
      </w:r>
      <w:r w:rsidR="00A76191" w:rsidRPr="002137C1">
        <w:rPr>
          <w:rFonts w:ascii="Times New Roman" w:hAnsi="Times New Roman" w:cs="Times New Roman"/>
        </w:rPr>
        <w:t xml:space="preserve"> point is determined to be unusable.</w:t>
      </w:r>
    </w:p>
    <w:p w14:paraId="168D48F1" w14:textId="7ACC0793" w:rsidR="006D39BD" w:rsidRPr="005377A6" w:rsidRDefault="00A76191" w:rsidP="00746736">
      <w:pPr>
        <w:pStyle w:val="ListParagraph"/>
        <w:numPr>
          <w:ilvl w:val="2"/>
          <w:numId w:val="14"/>
        </w:numPr>
        <w:rPr>
          <w:rFonts w:ascii="Times New Roman" w:hAnsi="Times New Roman" w:cs="Times New Roman"/>
        </w:rPr>
      </w:pPr>
      <w:r w:rsidRPr="002137C1">
        <w:rPr>
          <w:rFonts w:ascii="Times New Roman" w:hAnsi="Times New Roman" w:cs="Times New Roman"/>
        </w:rPr>
        <w:lastRenderedPageBreak/>
        <w:t xml:space="preserve"> </w:t>
      </w:r>
      <w:r w:rsidR="00227896">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sidR="00227896">
        <w:rPr>
          <w:rFonts w:ascii="Times New Roman" w:hAnsi="Times New Roman" w:cs="Times New Roman"/>
        </w:rPr>
        <w:t xml:space="preserve"> (ex 5 for 5%, .01 for .01%)</w:t>
      </w:r>
      <w:r w:rsidRPr="002137C1">
        <w:rPr>
          <w:rFonts w:ascii="Times New Roman" w:hAnsi="Times New Roman" w:cs="Times New Roman"/>
        </w:rPr>
        <w:t xml:space="preserve">, that </w:t>
      </w:r>
      <w:r w:rsidR="00227896">
        <w:rPr>
          <w:rFonts w:ascii="Times New Roman" w:hAnsi="Times New Roman" w:cs="Times New Roman"/>
        </w:rPr>
        <w:t>time</w:t>
      </w:r>
      <w:r w:rsidRPr="002137C1">
        <w:rPr>
          <w:rFonts w:ascii="Times New Roman" w:hAnsi="Times New Roman" w:cs="Times New Roman"/>
        </w:rPr>
        <w:t xml:space="preserve"> point is determined to be </w:t>
      </w:r>
      <w:r w:rsidR="00597742" w:rsidRPr="002137C1">
        <w:rPr>
          <w:rFonts w:ascii="Times New Roman" w:hAnsi="Times New Roman" w:cs="Times New Roman"/>
        </w:rPr>
        <w:t>unusable</w:t>
      </w:r>
      <w:r w:rsidRPr="002137C1">
        <w:rPr>
          <w:rFonts w:ascii="Times New Roman" w:hAnsi="Times New Roman" w:cs="Times New Roman"/>
        </w:rPr>
        <w:t xml:space="preserve">. </w:t>
      </w:r>
    </w:p>
    <w:p w14:paraId="22E00EB7" w14:textId="47D6A0E8" w:rsidR="00D6156A"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sidR="005377A6">
        <w:rPr>
          <w:rFonts w:ascii="Times New Roman" w:hAnsi="Times New Roman" w:cs="Times New Roman"/>
        </w:rPr>
        <w:t>length</w:t>
      </w:r>
      <w:r w:rsidRPr="00C44DC2">
        <w:rPr>
          <w:rFonts w:ascii="Times New Roman" w:hAnsi="Times New Roman" w:cs="Times New Roman"/>
        </w:rPr>
        <w:t xml:space="preserve">?  </w:t>
      </w:r>
    </w:p>
    <w:p w14:paraId="169AF2A7" w14:textId="01C25FE1" w:rsidR="006D39BD" w:rsidRPr="00D6156A" w:rsidRDefault="006D39BD"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sidR="002F081F">
        <w:rPr>
          <w:rFonts w:ascii="Times New Roman" w:hAnsi="Times New Roman" w:cs="Times New Roman"/>
        </w:rPr>
        <w:t xml:space="preserve">Additional recommendations for baseline segment length can be found </w:t>
      </w:r>
      <w:hyperlink w:anchor="Baseline_Seg_Recommendations" w:history="1">
        <w:r w:rsidR="002F081F" w:rsidRPr="002F081F">
          <w:rPr>
            <w:rStyle w:val="Hyperlink"/>
            <w:rFonts w:ascii="Times New Roman" w:hAnsi="Times New Roman" w:cs="Times New Roman"/>
          </w:rPr>
          <w:t>here</w:t>
        </w:r>
      </w:hyperlink>
      <w:r w:rsidR="002F081F">
        <w:rPr>
          <w:rFonts w:ascii="Times New Roman" w:hAnsi="Times New Roman" w:cs="Times New Roman"/>
        </w:rPr>
        <w:t>.</w:t>
      </w:r>
    </w:p>
    <w:p w14:paraId="730576ED" w14:textId="33B05530" w:rsidR="00985ABD" w:rsidRPr="00931D49" w:rsidRDefault="00985ABD" w:rsidP="00931D49">
      <w:pPr>
        <w:rPr>
          <w:rFonts w:ascii="Times New Roman" w:hAnsi="Times New Roman" w:cs="Times New Roman"/>
        </w:rPr>
      </w:pPr>
    </w:p>
    <w:p w14:paraId="3203057A" w14:textId="6AC9DFAA" w:rsidR="006465EB" w:rsidRPr="0027739C" w:rsidRDefault="00D21147" w:rsidP="0027739C">
      <w:pPr>
        <w:pStyle w:val="Heading3"/>
      </w:pPr>
      <w:bookmarkStart w:id="30" w:name="_Toc535504416"/>
      <w:r w:rsidRPr="0027739C">
        <w:t xml:space="preserve">Event-Tagged Segmentation </w:t>
      </w:r>
      <w:r w:rsidR="001B437F" w:rsidRPr="0027739C">
        <w:t xml:space="preserve">General </w:t>
      </w:r>
      <w:r w:rsidR="00360303">
        <w:t>Specifications</w:t>
      </w:r>
      <w:r w:rsidR="00360303" w:rsidRPr="008E62B1">
        <w:t xml:space="preserve"> Panel</w:t>
      </w:r>
      <w:r w:rsidRPr="0027739C">
        <w:t>:</w:t>
      </w:r>
      <w:bookmarkEnd w:id="30"/>
    </w:p>
    <w:p w14:paraId="4A92B20A" w14:textId="68A8F5DD" w:rsidR="002B4A0F" w:rsidRDefault="002B4A0F" w:rsidP="00985ABD">
      <w:pPr>
        <w:rPr>
          <w:rFonts w:ascii="Times New Roman" w:hAnsi="Times New Roman" w:cs="Times New Roman"/>
          <w:sz w:val="28"/>
          <w:szCs w:val="28"/>
        </w:rPr>
      </w:pPr>
      <w:r>
        <w:rPr>
          <w:rFonts w:ascii="Times New Roman" w:hAnsi="Times New Roman" w:cs="Times New Roman"/>
        </w:rPr>
        <w:t>If event-tagged data is being segmented, the user will need to specify the following:</w:t>
      </w:r>
    </w:p>
    <w:p w14:paraId="6357546A" w14:textId="77777777" w:rsidR="006465EB" w:rsidRDefault="006465EB" w:rsidP="00985ABD">
      <w:pPr>
        <w:rPr>
          <w:rFonts w:ascii="Times New Roman" w:hAnsi="Times New Roman" w:cs="Times New Roman"/>
          <w:sz w:val="28"/>
          <w:szCs w:val="28"/>
        </w:rPr>
      </w:pPr>
    </w:p>
    <w:p w14:paraId="4E3660CD" w14:textId="467547FB" w:rsidR="006465EB" w:rsidRDefault="00632C11" w:rsidP="006465EB">
      <w:pPr>
        <w:jc w:val="center"/>
        <w:rPr>
          <w:rFonts w:ascii="Times New Roman" w:hAnsi="Times New Roman" w:cs="Times New Roman"/>
          <w:sz w:val="28"/>
          <w:szCs w:val="28"/>
        </w:rPr>
      </w:pPr>
      <w:r>
        <w:rPr>
          <w:noProof/>
        </w:rPr>
        <w:drawing>
          <wp:inline distT="0" distB="0" distL="0" distR="0" wp14:anchorId="003255FF" wp14:editId="2DA48EED">
            <wp:extent cx="5495925" cy="52480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7842" cy="5269028"/>
                    </a:xfrm>
                    <a:prstGeom prst="rect">
                      <a:avLst/>
                    </a:prstGeom>
                  </pic:spPr>
                </pic:pic>
              </a:graphicData>
            </a:graphic>
          </wp:inline>
        </w:drawing>
      </w:r>
    </w:p>
    <w:p w14:paraId="5481A54D" w14:textId="77777777" w:rsidR="006465EB" w:rsidRPr="00E302D9" w:rsidRDefault="006465EB" w:rsidP="00985ABD">
      <w:pPr>
        <w:rPr>
          <w:rFonts w:ascii="Times New Roman" w:hAnsi="Times New Roman" w:cs="Times New Roman"/>
          <w:sz w:val="28"/>
          <w:szCs w:val="28"/>
        </w:rPr>
      </w:pPr>
    </w:p>
    <w:p w14:paraId="0E575ABC" w14:textId="77777777" w:rsidR="006D39BD" w:rsidRPr="00C44DC2" w:rsidRDefault="006D39BD" w:rsidP="006D39BD">
      <w:pPr>
        <w:rPr>
          <w:rFonts w:ascii="Times New Roman" w:hAnsi="Times New Roman" w:cs="Times New Roman"/>
        </w:rPr>
      </w:pPr>
    </w:p>
    <w:p w14:paraId="7C821295" w14:textId="720EFD4B" w:rsidR="008A259E" w:rsidRDefault="001C34B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event code that signifies onset of a stimulus</w:t>
      </w:r>
      <w:r>
        <w:rPr>
          <w:rFonts w:ascii="Times New Roman" w:hAnsi="Times New Roman" w:cs="Times New Roman"/>
        </w:rPr>
        <w:t xml:space="preserve"> </w:t>
      </w:r>
      <w:r w:rsidR="008A259E">
        <w:rPr>
          <w:rFonts w:ascii="Times New Roman" w:hAnsi="Times New Roman" w:cs="Times New Roman"/>
        </w:rPr>
        <w:t>(ex. stm+, stim, pr</w:t>
      </w:r>
      <w:r w:rsidR="003C2DAA">
        <w:rPr>
          <w:rFonts w:ascii="Times New Roman" w:hAnsi="Times New Roman" w:cs="Times New Roman"/>
        </w:rPr>
        <w:t>es</w:t>
      </w:r>
      <w:r w:rsidR="008A259E">
        <w:rPr>
          <w:rFonts w:ascii="Times New Roman" w:hAnsi="Times New Roman" w:cs="Times New Roman"/>
        </w:rPr>
        <w:t xml:space="preserve">, </w:t>
      </w:r>
      <w:r w:rsidR="0079519E">
        <w:rPr>
          <w:rFonts w:ascii="Times New Roman" w:hAnsi="Times New Roman" w:cs="Times New Roman"/>
        </w:rPr>
        <w:t>etc.)?</w:t>
      </w:r>
      <w:r w:rsidR="008A259E">
        <w:rPr>
          <w:rFonts w:ascii="Times New Roman" w:hAnsi="Times New Roman" w:cs="Times New Roman"/>
        </w:rPr>
        <w:t xml:space="preserve"> See </w:t>
      </w:r>
      <w:hyperlink w:anchor="Running_Event_Tagged_Data" w:history="1">
        <w:r w:rsidR="008A259E" w:rsidRPr="008A259E">
          <w:rPr>
            <w:rStyle w:val="Hyperlink"/>
            <w:rFonts w:ascii="Times New Roman" w:hAnsi="Times New Roman" w:cs="Times New Roman"/>
          </w:rPr>
          <w:t>Running Event-Tagged Data</w:t>
        </w:r>
      </w:hyperlink>
      <w:r w:rsidR="008A259E">
        <w:rPr>
          <w:rFonts w:ascii="Times New Roman" w:hAnsi="Times New Roman" w:cs="Times New Roman"/>
        </w:rPr>
        <w:t xml:space="preserve"> for more information.</w:t>
      </w:r>
    </w:p>
    <w:p w14:paraId="2E894A96" w14:textId="3D46892F" w:rsidR="008A259E" w:rsidRDefault="008A259E"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7296C904" w14:textId="2671F89A" w:rsidR="00A04C10"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here will segments start and end in relation to the event marker of interest</w:t>
      </w:r>
      <w:r w:rsidR="001B437F">
        <w:rPr>
          <w:rFonts w:ascii="Times New Roman" w:hAnsi="Times New Roman" w:cs="Times New Roman"/>
        </w:rPr>
        <w:t xml:space="preserve"> (in seconds)</w:t>
      </w:r>
      <w:r w:rsidRPr="00C44DC2">
        <w:rPr>
          <w:rFonts w:ascii="Times New Roman" w:hAnsi="Times New Roman" w:cs="Times New Roman"/>
        </w:rPr>
        <w:t xml:space="preserve">?  </w:t>
      </w:r>
    </w:p>
    <w:p w14:paraId="297B33F7" w14:textId="60B723CC" w:rsidR="006D39BD" w:rsidRDefault="006D39BD" w:rsidP="00746736">
      <w:pPr>
        <w:pStyle w:val="ListParagraph"/>
        <w:numPr>
          <w:ilvl w:val="1"/>
          <w:numId w:val="14"/>
        </w:numPr>
        <w:rPr>
          <w:rFonts w:ascii="Times New Roman" w:hAnsi="Times New Roman" w:cs="Times New Roman"/>
        </w:rPr>
      </w:pPr>
      <w:r w:rsidRPr="00A04C10">
        <w:rPr>
          <w:rFonts w:ascii="Times New Roman" w:hAnsi="Times New Roman" w:cs="Times New Roman"/>
        </w:rPr>
        <w:lastRenderedPageBreak/>
        <w:t xml:space="preserve">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w:t>
      </w:r>
      <w:r w:rsidR="0079519E" w:rsidRPr="00A04C10">
        <w:rPr>
          <w:rFonts w:ascii="Times New Roman" w:hAnsi="Times New Roman" w:cs="Times New Roman"/>
        </w:rPr>
        <w:t>at -</w:t>
      </w:r>
      <w:r w:rsidRPr="00A04C10">
        <w:rPr>
          <w:rFonts w:ascii="Times New Roman" w:hAnsi="Times New Roman" w:cs="Times New Roman"/>
        </w:rPr>
        <w:t xml:space="preserve">200ms (or earlier), and the segment should end at 800ms (or later). These </w:t>
      </w:r>
      <w:r w:rsidR="001B437F">
        <w:rPr>
          <w:rFonts w:ascii="Times New Roman" w:hAnsi="Times New Roman" w:cs="Times New Roman"/>
        </w:rPr>
        <w:t xml:space="preserve">segment start and end times </w:t>
      </w:r>
      <w:r w:rsidRPr="00A04C10">
        <w:rPr>
          <w:rFonts w:ascii="Times New Roman" w:hAnsi="Times New Roman" w:cs="Times New Roman"/>
        </w:rPr>
        <w:t>determine the size of segments saved after this module</w:t>
      </w:r>
    </w:p>
    <w:p w14:paraId="51088CA0" w14:textId="77777777" w:rsidR="006D39BD" w:rsidRPr="00C44DC2" w:rsidRDefault="006D39BD" w:rsidP="006D39BD">
      <w:pPr>
        <w:rPr>
          <w:rFonts w:ascii="Times New Roman" w:hAnsi="Times New Roman" w:cs="Times New Roman"/>
        </w:rPr>
      </w:pPr>
    </w:p>
    <w:p w14:paraId="2FDE6382" w14:textId="27BB847E" w:rsidR="00C704B4"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ill data be baseline corrected?  If so, where will the baseline window start and end in relation to the event marker of interest?  </w:t>
      </w:r>
    </w:p>
    <w:p w14:paraId="49FC4D21" w14:textId="77777777" w:rsidR="00300450" w:rsidRPr="00300450" w:rsidRDefault="00300450" w:rsidP="00300450">
      <w:pPr>
        <w:pStyle w:val="ListParagraph"/>
        <w:rPr>
          <w:rFonts w:ascii="Times New Roman" w:hAnsi="Times New Roman" w:cs="Times New Roman"/>
        </w:rPr>
      </w:pPr>
    </w:p>
    <w:p w14:paraId="498454E5" w14:textId="7FD9AEE9" w:rsidR="00300450" w:rsidRPr="00A04C10" w:rsidRDefault="00300450" w:rsidP="00300450">
      <w:pPr>
        <w:pStyle w:val="ListParagraph"/>
        <w:numPr>
          <w:ilvl w:val="0"/>
          <w:numId w:val="14"/>
        </w:numPr>
        <w:rPr>
          <w:rFonts w:ascii="Times New Roman" w:hAnsi="Times New Roman" w:cs="Times New Roman"/>
        </w:rPr>
      </w:pPr>
      <w:r>
        <w:rPr>
          <w:rFonts w:ascii="Times New Roman" w:hAnsi="Times New Roman" w:cs="Times New Roman"/>
        </w:rPr>
        <w:t>Are segments conditions determined by event tags and cel codes(default) or by the event tags alone (typically for EEGLAB files)</w:t>
      </w:r>
      <w:r w:rsidR="00E04E77">
        <w:rPr>
          <w:rFonts w:ascii="Times New Roman" w:hAnsi="Times New Roman" w:cs="Times New Roman"/>
        </w:rPr>
        <w:t>?</w:t>
      </w:r>
    </w:p>
    <w:p w14:paraId="5FD6AEC9" w14:textId="5EEA6752" w:rsidR="00300450" w:rsidRDefault="00300450" w:rsidP="00300450">
      <w:pPr>
        <w:pStyle w:val="ListParagraph"/>
        <w:ind w:left="360"/>
        <w:rPr>
          <w:rFonts w:ascii="Times New Roman" w:hAnsi="Times New Roman" w:cs="Times New Roman"/>
        </w:rPr>
      </w:pPr>
    </w:p>
    <w:p w14:paraId="618A9106" w14:textId="77777777" w:rsidR="00014E5F" w:rsidRDefault="00014E5F" w:rsidP="00300450">
      <w:pPr>
        <w:pStyle w:val="ListParagraph"/>
        <w:ind w:left="360"/>
        <w:rPr>
          <w:rFonts w:ascii="Times New Roman" w:hAnsi="Times New Roman" w:cs="Times New Roman"/>
        </w:rPr>
      </w:pPr>
    </w:p>
    <w:p w14:paraId="7C0C201E" w14:textId="77777777" w:rsidR="00626F12" w:rsidRPr="00EC0F72" w:rsidRDefault="00626F12" w:rsidP="00626F12">
      <w:pPr>
        <w:pStyle w:val="ListParagraph"/>
        <w:ind w:left="360"/>
        <w:rPr>
          <w:rFonts w:ascii="Times New Roman" w:hAnsi="Times New Roman" w:cs="Times New Roman"/>
        </w:rPr>
      </w:pPr>
    </w:p>
    <w:p w14:paraId="444EA1E7" w14:textId="0ACB0D57" w:rsidR="001B437F" w:rsidRDefault="001B437F" w:rsidP="00A768DF">
      <w:pPr>
        <w:pStyle w:val="Heading3"/>
      </w:pPr>
      <w:bookmarkStart w:id="31" w:name="Event_Tagged_Segmentation_Cond_Sel"/>
      <w:bookmarkStart w:id="32" w:name="_Toc535504417"/>
      <w:r w:rsidRPr="00E302D9">
        <w:t xml:space="preserve">Event-Tagged Segmentation </w:t>
      </w:r>
      <w:r>
        <w:t xml:space="preserve">Condition </w:t>
      </w:r>
      <w:bookmarkEnd w:id="31"/>
      <w:r w:rsidR="00360303">
        <w:t>Specifications</w:t>
      </w:r>
      <w:r w:rsidR="00360303" w:rsidRPr="008E62B1">
        <w:t xml:space="preserve"> Panel</w:t>
      </w:r>
      <w:r w:rsidRPr="00E302D9">
        <w:t>:</w:t>
      </w:r>
      <w:bookmarkEnd w:id="32"/>
    </w:p>
    <w:p w14:paraId="3C810A2C" w14:textId="77777777" w:rsidR="00A24F38" w:rsidRPr="00531870" w:rsidRDefault="00A24F38" w:rsidP="00A24F38">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0E39E866" w14:textId="77777777" w:rsidR="00A24F38" w:rsidRDefault="00A24F38" w:rsidP="00A24F38"/>
    <w:p w14:paraId="0EF880E5" w14:textId="3D7009EF" w:rsidR="00A24F38" w:rsidRPr="00A24F38" w:rsidRDefault="00A24F38" w:rsidP="00A24F38">
      <w:r>
        <w:t xml:space="preserve">If segment conditions are determined by cel codes, the following will appear: </w:t>
      </w:r>
    </w:p>
    <w:p w14:paraId="67FEED64" w14:textId="0DB495B9" w:rsidR="004A1786" w:rsidRPr="00C44DC2" w:rsidRDefault="004A1786">
      <w:pPr>
        <w:rPr>
          <w:rFonts w:ascii="Times New Roman" w:hAnsi="Times New Roman" w:cs="Times New Roman"/>
        </w:rPr>
      </w:pPr>
    </w:p>
    <w:p w14:paraId="4925A77A" w14:textId="0262CE66" w:rsidR="004A1786" w:rsidRDefault="001C34B6" w:rsidP="001C34B6">
      <w:pPr>
        <w:jc w:val="center"/>
        <w:rPr>
          <w:rFonts w:ascii="Times New Roman" w:hAnsi="Times New Roman" w:cs="Times New Roman"/>
        </w:rPr>
      </w:pPr>
      <w:r>
        <w:rPr>
          <w:noProof/>
        </w:rPr>
        <w:drawing>
          <wp:inline distT="0" distB="0" distL="0" distR="0" wp14:anchorId="2394D827" wp14:editId="2B9B31AD">
            <wp:extent cx="5198534" cy="2705163"/>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1238" cy="2722181"/>
                    </a:xfrm>
                    <a:prstGeom prst="rect">
                      <a:avLst/>
                    </a:prstGeom>
                  </pic:spPr>
                </pic:pic>
              </a:graphicData>
            </a:graphic>
          </wp:inline>
        </w:drawing>
      </w:r>
    </w:p>
    <w:p w14:paraId="6B39A5BE" w14:textId="1D98685B" w:rsidR="003811EA" w:rsidRDefault="003811EA">
      <w:pPr>
        <w:rPr>
          <w:rFonts w:ascii="Times New Roman" w:hAnsi="Times New Roman" w:cs="Times New Roman"/>
        </w:rPr>
      </w:pPr>
    </w:p>
    <w:p w14:paraId="26CC16D7" w14:textId="55493E7D" w:rsidR="00347774" w:rsidRDefault="00347774"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5CB76D7A" w14:textId="77777777"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75EF1CF8" w14:textId="47A5544A"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w:t>
      </w:r>
      <w:r w:rsidRPr="00C44DC2">
        <w:rPr>
          <w:rFonts w:ascii="Times New Roman" w:hAnsi="Times New Roman" w:cs="Times New Roman"/>
        </w:rPr>
        <w:t>Variations of an event or stimulus that can occur as part of a task</w:t>
      </w:r>
      <w:r>
        <w:rPr>
          <w:rFonts w:ascii="Times New Roman" w:hAnsi="Times New Roman" w:cs="Times New Roman"/>
        </w:rPr>
        <w:t xml:space="preserve">, </w:t>
      </w:r>
      <w:r w:rsidRPr="00C44DC2">
        <w:rPr>
          <w:rFonts w:ascii="Times New Roman" w:hAnsi="Times New Roman" w:cs="Times New Roman"/>
        </w:rPr>
        <w:t>for example the ‘repeating’ vs. ‘oddball’ stimuli in an oddball tas</w:t>
      </w:r>
      <w:r>
        <w:rPr>
          <w:rFonts w:ascii="Times New Roman" w:hAnsi="Times New Roman" w:cs="Times New Roman"/>
        </w:rPr>
        <w:t>k</w:t>
      </w:r>
      <w:r w:rsidRPr="00C44DC2">
        <w:rPr>
          <w:rFonts w:ascii="Times New Roman" w:hAnsi="Times New Roman" w:cs="Times New Roman"/>
        </w:rPr>
        <w:t>.</w:t>
      </w:r>
      <w:r>
        <w:rPr>
          <w:rFonts w:ascii="Times New Roman" w:hAnsi="Times New Roman" w:cs="Times New Roman"/>
        </w:rPr>
        <w:t xml:space="preserve"> </w:t>
      </w:r>
    </w:p>
    <w:p w14:paraId="2C9F7579" w14:textId="6807257D"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lastRenderedPageBreak/>
        <w:t>Condition names do not have to match information provided in the source file</w:t>
      </w:r>
    </w:p>
    <w:p w14:paraId="5ECB6333" w14:textId="3377F7F1"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n auditory paradigm with “Native”, “Non-Native” and “Standard conditions</w:t>
      </w:r>
    </w:p>
    <w:p w14:paraId="56E8E047" w14:textId="68415AFE"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w:t>
      </w:r>
      <w:r w:rsidR="00531870">
        <w:rPr>
          <w:rFonts w:ascii="Times New Roman" w:hAnsi="Times New Roman" w:cs="Times New Roman"/>
        </w:rPr>
        <w:t xml:space="preserve">and </w:t>
      </w:r>
      <w:r w:rsidR="0079519E">
        <w:rPr>
          <w:rFonts w:ascii="Times New Roman" w:hAnsi="Times New Roman" w:cs="Times New Roman"/>
        </w:rPr>
        <w:t>name the</w:t>
      </w:r>
      <w:r>
        <w:rPr>
          <w:rFonts w:ascii="Times New Roman" w:hAnsi="Times New Roman" w:cs="Times New Roman"/>
        </w:rPr>
        <w:t xml:space="preserve"> number of conditions accordingly</w:t>
      </w:r>
      <w:r w:rsidR="00531870">
        <w:rPr>
          <w:rFonts w:ascii="Times New Roman" w:hAnsi="Times New Roman" w:cs="Times New Roman"/>
        </w:rPr>
        <w:t>:</w:t>
      </w:r>
    </w:p>
    <w:p w14:paraId="224A88B9" w14:textId="7EF88245"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30974D19" w14:textId="36257049"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76B6DE8E" w14:textId="7B3B7338" w:rsidR="003811EA"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32C02FAB" w14:textId="644020FC" w:rsidR="00866301" w:rsidRDefault="00866301" w:rsidP="00866301">
      <w:pPr>
        <w:rPr>
          <w:rFonts w:ascii="Times New Roman" w:hAnsi="Times New Roman" w:cs="Times New Roman"/>
        </w:rPr>
      </w:pPr>
    </w:p>
    <w:p w14:paraId="0B3E5511" w14:textId="77777777" w:rsidR="00866301" w:rsidRPr="00866301" w:rsidRDefault="00866301" w:rsidP="00866301">
      <w:pPr>
        <w:rPr>
          <w:rFonts w:ascii="Times New Roman" w:hAnsi="Times New Roman" w:cs="Times New Roman"/>
        </w:rPr>
      </w:pPr>
    </w:p>
    <w:p w14:paraId="303A388A" w14:textId="1DE08B1A" w:rsidR="00531870" w:rsidRDefault="00531870"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4A453717" w14:textId="141DE09C"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593E7352" w14:textId="54A77B28"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03B5C6D0" w14:textId="77777777" w:rsidR="00A24F38" w:rsidRDefault="00A24F38" w:rsidP="00A24F38"/>
    <w:p w14:paraId="4BB7F0DF" w14:textId="6AA07BF7" w:rsidR="00AE5322" w:rsidRDefault="00A24F38" w:rsidP="00A24F38">
      <w:pPr>
        <w:rPr>
          <w:noProof/>
        </w:rPr>
      </w:pPr>
      <w:r>
        <w:t>If segment conditions are marked using event tags alone, the following panel will appear:</w:t>
      </w:r>
      <w:r w:rsidR="00AE5322" w:rsidRPr="00AE5322">
        <w:rPr>
          <w:noProof/>
        </w:rPr>
        <w:t xml:space="preserve"> </w:t>
      </w:r>
    </w:p>
    <w:p w14:paraId="29C0B495" w14:textId="77777777" w:rsidR="00AE5322" w:rsidRDefault="00AE5322" w:rsidP="00A24F38">
      <w:pPr>
        <w:rPr>
          <w:noProof/>
        </w:rPr>
      </w:pPr>
    </w:p>
    <w:p w14:paraId="0778DA7C" w14:textId="2212F118" w:rsidR="00A24F38" w:rsidRDefault="00AE5322" w:rsidP="00A24F38">
      <w:r>
        <w:rPr>
          <w:noProof/>
        </w:rPr>
        <w:drawing>
          <wp:inline distT="0" distB="0" distL="0" distR="0" wp14:anchorId="1D4CEA89" wp14:editId="0AC77CFF">
            <wp:extent cx="6858000" cy="337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377565"/>
                    </a:xfrm>
                    <a:prstGeom prst="rect">
                      <a:avLst/>
                    </a:prstGeom>
                  </pic:spPr>
                </pic:pic>
              </a:graphicData>
            </a:graphic>
          </wp:inline>
        </w:drawing>
      </w:r>
    </w:p>
    <w:p w14:paraId="55A90FAA" w14:textId="6AB474CC" w:rsidR="00A24F38" w:rsidRDefault="00A24F38" w:rsidP="00A24F38">
      <w:pPr>
        <w:pStyle w:val="ListParagraph"/>
        <w:numPr>
          <w:ilvl w:val="0"/>
          <w:numId w:val="36"/>
        </w:numPr>
      </w:pPr>
      <w:r>
        <w:t xml:space="preserve">What is the name of the condition that corresponds to each relevant tag? </w:t>
      </w:r>
    </w:p>
    <w:p w14:paraId="27F1A2FB" w14:textId="1946D722" w:rsidR="00A24F38" w:rsidRDefault="00A24F38" w:rsidP="00A24F38">
      <w:pPr>
        <w:pStyle w:val="ListParagraph"/>
        <w:numPr>
          <w:ilvl w:val="1"/>
          <w:numId w:val="36"/>
        </w:numPr>
      </w:pPr>
      <w:r>
        <w:t xml:space="preserve">Note: </w:t>
      </w:r>
      <w:r w:rsidR="00000C43">
        <w:t xml:space="preserve">If there are multiple options for tags for a given condition, list the condition name next to each relevant tag and BEAPP will group these appropriately. </w:t>
      </w:r>
    </w:p>
    <w:p w14:paraId="4DB7E494" w14:textId="68711A4A" w:rsidR="00AE5322" w:rsidRPr="00A24F38" w:rsidRDefault="00AE5322" w:rsidP="00AE5322"/>
    <w:p w14:paraId="661C1622" w14:textId="5E89F19D" w:rsidR="003811EA" w:rsidRDefault="003811EA">
      <w:pPr>
        <w:rPr>
          <w:rFonts w:ascii="Times New Roman" w:hAnsi="Times New Roman" w:cs="Times New Roman"/>
        </w:rPr>
      </w:pPr>
    </w:p>
    <w:p w14:paraId="48E8F880" w14:textId="4DD4E036" w:rsidR="002B4A0F" w:rsidRDefault="002B4A0F" w:rsidP="00A768DF">
      <w:pPr>
        <w:pStyle w:val="Heading3"/>
      </w:pPr>
      <w:bookmarkStart w:id="33" w:name="_Toc535504418"/>
      <w:r>
        <w:t>Conditioned Baseline</w:t>
      </w:r>
      <w:r w:rsidRPr="00E302D9">
        <w:t xml:space="preserve"> Segmentation </w:t>
      </w:r>
      <w:r>
        <w:t xml:space="preserve">General </w:t>
      </w:r>
      <w:r w:rsidR="00360303">
        <w:t>Specifications</w:t>
      </w:r>
      <w:r w:rsidR="00360303" w:rsidRPr="008E62B1">
        <w:t xml:space="preserve"> Panel</w:t>
      </w:r>
      <w:r w:rsidRPr="00E302D9">
        <w:t>:</w:t>
      </w:r>
      <w:bookmarkEnd w:id="33"/>
    </w:p>
    <w:p w14:paraId="6D06F703" w14:textId="3F3F2C45" w:rsidR="003811EA" w:rsidRDefault="003811EA">
      <w:pPr>
        <w:rPr>
          <w:rFonts w:ascii="Times New Roman" w:hAnsi="Times New Roman" w:cs="Times New Roman"/>
        </w:rPr>
      </w:pPr>
    </w:p>
    <w:p w14:paraId="3B2BC174" w14:textId="68BE10D7" w:rsidR="00626F12" w:rsidRDefault="00626F1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t>
      </w:r>
      <w:r>
        <w:rPr>
          <w:rFonts w:ascii="Times New Roman" w:hAnsi="Times New Roman" w:cs="Times New Roman"/>
        </w:rPr>
        <w:t xml:space="preserve">are </w:t>
      </w:r>
      <w:r w:rsidRPr="00C44DC2">
        <w:rPr>
          <w:rFonts w:ascii="Times New Roman" w:hAnsi="Times New Roman" w:cs="Times New Roman"/>
        </w:rPr>
        <w:t>the event code</w:t>
      </w:r>
      <w:r>
        <w:rPr>
          <w:rFonts w:ascii="Times New Roman" w:hAnsi="Times New Roman" w:cs="Times New Roman"/>
        </w:rPr>
        <w:t>s</w:t>
      </w:r>
      <w:r w:rsidRPr="00C44DC2">
        <w:rPr>
          <w:rFonts w:ascii="Times New Roman" w:hAnsi="Times New Roman" w:cs="Times New Roman"/>
        </w:rPr>
        <w:t xml:space="preserve"> that signif</w:t>
      </w:r>
      <w:r>
        <w:rPr>
          <w:rFonts w:ascii="Times New Roman" w:hAnsi="Times New Roman" w:cs="Times New Roman"/>
        </w:rPr>
        <w:t>y</w:t>
      </w:r>
      <w:r w:rsidRPr="00C44DC2">
        <w:rPr>
          <w:rFonts w:ascii="Times New Roman" w:hAnsi="Times New Roman" w:cs="Times New Roman"/>
        </w:rPr>
        <w:t xml:space="preserve"> onset of a </w:t>
      </w:r>
      <w:r>
        <w:rPr>
          <w:rFonts w:ascii="Times New Roman" w:hAnsi="Times New Roman" w:cs="Times New Roman"/>
        </w:rPr>
        <w:t xml:space="preserve">conditioned baseline period (ex. stm+, stim, eyeso, etc.). See </w:t>
      </w:r>
      <w:hyperlink w:anchor="Running_Event_Tagged_Data" w:history="1">
        <w:r w:rsidRPr="008A259E">
          <w:rPr>
            <w:rStyle w:val="Hyperlink"/>
            <w:rFonts w:ascii="Times New Roman" w:hAnsi="Times New Roman" w:cs="Times New Roman"/>
          </w:rPr>
          <w:t>Running Event-Tagged Data</w:t>
        </w:r>
      </w:hyperlink>
      <w:r>
        <w:rPr>
          <w:rFonts w:ascii="Times New Roman" w:hAnsi="Times New Roman" w:cs="Times New Roman"/>
        </w:rPr>
        <w:t xml:space="preserve"> for more information.</w:t>
      </w:r>
    </w:p>
    <w:p w14:paraId="18A94CEB" w14:textId="26E29FDC" w:rsidR="00626F12" w:rsidRDefault="00626F12"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5F1B7E35" w14:textId="61A61068" w:rsidR="00626F12" w:rsidRDefault="00626F12" w:rsidP="00746736">
      <w:pPr>
        <w:pStyle w:val="ListParagraph"/>
        <w:numPr>
          <w:ilvl w:val="0"/>
          <w:numId w:val="14"/>
        </w:numPr>
        <w:rPr>
          <w:rFonts w:ascii="Times New Roman" w:hAnsi="Times New Roman" w:cs="Times New Roman"/>
        </w:rPr>
      </w:pPr>
      <w:r>
        <w:rPr>
          <w:rFonts w:ascii="Times New Roman" w:hAnsi="Times New Roman" w:cs="Times New Roman"/>
        </w:rPr>
        <w:t>What are the event codes that signify offset of a conditioned baseline period (</w:t>
      </w:r>
      <w:r w:rsidR="00D9567C">
        <w:rPr>
          <w:rFonts w:ascii="Times New Roman" w:hAnsi="Times New Roman" w:cs="Times New Roman"/>
        </w:rPr>
        <w:t>ex stm-, eyec etc)</w:t>
      </w:r>
    </w:p>
    <w:p w14:paraId="3AD03EF2" w14:textId="2FB205B3" w:rsidR="00D9567C" w:rsidRDefault="00D9567C" w:rsidP="00746736">
      <w:pPr>
        <w:pStyle w:val="ListParagraph"/>
        <w:numPr>
          <w:ilvl w:val="1"/>
          <w:numId w:val="14"/>
        </w:numPr>
        <w:rPr>
          <w:rFonts w:ascii="Times New Roman" w:hAnsi="Times New Roman" w:cs="Times New Roman"/>
        </w:rPr>
      </w:pPr>
      <w:r>
        <w:rPr>
          <w:rFonts w:ascii="Times New Roman" w:hAnsi="Times New Roman" w:cs="Times New Roman"/>
        </w:rPr>
        <w:t xml:space="preserve">Any period between an onset and offset tag pairing (listed in the same row of the table) is will be used to extract baseline segments. </w:t>
      </w:r>
    </w:p>
    <w:p w14:paraId="72CCF0BC" w14:textId="77777777" w:rsidR="00D9567C" w:rsidRPr="0074213E"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 using the BEAPP amplitude-based artifact masking</w:t>
      </w:r>
      <w:r w:rsidRPr="00C44DC2">
        <w:rPr>
          <w:rFonts w:ascii="Times New Roman" w:hAnsi="Times New Roman" w:cs="Times New Roman"/>
        </w:rPr>
        <w:t xml:space="preserve">?  </w:t>
      </w:r>
      <w:r w:rsidRPr="0074213E">
        <w:rPr>
          <w:rFonts w:ascii="Times New Roman" w:hAnsi="Times New Roman" w:cs="Times New Roman"/>
        </w:rPr>
        <w:t xml:space="preserve">Note: Additional information on the BEAPP amplitude-based artifact masking can be found </w:t>
      </w:r>
      <w:hyperlink w:anchor="Baseline_Amp_Based_Masking" w:history="1">
        <w:r w:rsidRPr="0074213E">
          <w:rPr>
            <w:rStyle w:val="Hyperlink"/>
            <w:rFonts w:ascii="Times New Roman" w:hAnsi="Times New Roman" w:cs="Times New Roman"/>
          </w:rPr>
          <w:t>here</w:t>
        </w:r>
      </w:hyperlink>
      <w:r w:rsidRPr="0074213E">
        <w:rPr>
          <w:rFonts w:ascii="Times New Roman" w:hAnsi="Times New Roman" w:cs="Times New Roman"/>
        </w:rPr>
        <w:t xml:space="preserve">. </w:t>
      </w:r>
      <w:r>
        <w:rPr>
          <w:rFonts w:ascii="Times New Roman" w:hAnsi="Times New Roman" w:cs="Times New Roman"/>
        </w:rPr>
        <w:t>If yes:</w:t>
      </w:r>
    </w:p>
    <w:p w14:paraId="3B3C3FFD" w14:textId="77777777" w:rsidR="00D9567C" w:rsidRDefault="00D9567C"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Pr="002137C1">
        <w:rPr>
          <w:rFonts w:ascii="Times New Roman" w:hAnsi="Times New Roman" w:cs="Times New Roman"/>
        </w:rPr>
        <w:t xml:space="preserve"> if an above-threshold </w:t>
      </w:r>
      <w:r>
        <w:rPr>
          <w:rFonts w:ascii="Times New Roman" w:hAnsi="Times New Roman" w:cs="Times New Roman"/>
        </w:rPr>
        <w:t>data point</w:t>
      </w:r>
      <w:r w:rsidRPr="002137C1">
        <w:rPr>
          <w:rFonts w:ascii="Times New Roman" w:hAnsi="Times New Roman" w:cs="Times New Roman"/>
        </w:rPr>
        <w:t xml:space="preserve"> is marked in any channel, that </w:t>
      </w:r>
      <w:r>
        <w:rPr>
          <w:rFonts w:ascii="Times New Roman" w:hAnsi="Times New Roman" w:cs="Times New Roman"/>
        </w:rPr>
        <w:t>time</w:t>
      </w:r>
      <w:r w:rsidRPr="002137C1">
        <w:rPr>
          <w:rFonts w:ascii="Times New Roman" w:hAnsi="Times New Roman" w:cs="Times New Roman"/>
        </w:rPr>
        <w:t xml:space="preserve"> point is determined to be unusable.</w:t>
      </w:r>
    </w:p>
    <w:p w14:paraId="116FAD7F" w14:textId="77777777" w:rsidR="00D9567C" w:rsidRPr="005377A6" w:rsidRDefault="00D9567C"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Pr>
          <w:rFonts w:ascii="Times New Roman" w:hAnsi="Times New Roman" w:cs="Times New Roman"/>
        </w:rPr>
        <w:t xml:space="preserve"> (ex 5 for 5%, .01 for .01%)</w:t>
      </w:r>
      <w:r w:rsidRPr="002137C1">
        <w:rPr>
          <w:rFonts w:ascii="Times New Roman" w:hAnsi="Times New Roman" w:cs="Times New Roman"/>
        </w:rPr>
        <w:t xml:space="preserve">, that </w:t>
      </w:r>
      <w:r>
        <w:rPr>
          <w:rFonts w:ascii="Times New Roman" w:hAnsi="Times New Roman" w:cs="Times New Roman"/>
        </w:rPr>
        <w:t>time</w:t>
      </w:r>
      <w:r w:rsidRPr="002137C1">
        <w:rPr>
          <w:rFonts w:ascii="Times New Roman" w:hAnsi="Times New Roman" w:cs="Times New Roman"/>
        </w:rPr>
        <w:t xml:space="preserve"> point is determined to be unusable. </w:t>
      </w:r>
    </w:p>
    <w:p w14:paraId="045F99C9" w14:textId="77777777" w:rsidR="00D9567C"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Pr>
          <w:rFonts w:ascii="Times New Roman" w:hAnsi="Times New Roman" w:cs="Times New Roman"/>
        </w:rPr>
        <w:t>length</w:t>
      </w:r>
      <w:r w:rsidRPr="00C44DC2">
        <w:rPr>
          <w:rFonts w:ascii="Times New Roman" w:hAnsi="Times New Roman" w:cs="Times New Roman"/>
        </w:rPr>
        <w:t xml:space="preserve">?  </w:t>
      </w:r>
    </w:p>
    <w:p w14:paraId="629B73C8" w14:textId="3376BC26" w:rsidR="00D9567C" w:rsidRDefault="00D9567C"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Pr>
          <w:rFonts w:ascii="Times New Roman" w:hAnsi="Times New Roman" w:cs="Times New Roman"/>
        </w:rPr>
        <w:t xml:space="preserve">Additional recommendations for baseline segment length can be found </w:t>
      </w:r>
      <w:hyperlink w:anchor="Baseline_Seg_Recommendations" w:history="1">
        <w:r w:rsidRPr="002F081F">
          <w:rPr>
            <w:rStyle w:val="Hyperlink"/>
            <w:rFonts w:ascii="Times New Roman" w:hAnsi="Times New Roman" w:cs="Times New Roman"/>
          </w:rPr>
          <w:t>here</w:t>
        </w:r>
      </w:hyperlink>
      <w:r>
        <w:rPr>
          <w:rFonts w:ascii="Times New Roman" w:hAnsi="Times New Roman" w:cs="Times New Roman"/>
        </w:rPr>
        <w:t>.</w:t>
      </w:r>
    </w:p>
    <w:p w14:paraId="076A94B9" w14:textId="7A588A9E" w:rsidR="00D9567C" w:rsidRDefault="00D9567C" w:rsidP="00A768DF">
      <w:pPr>
        <w:pStyle w:val="Heading3"/>
      </w:pPr>
      <w:bookmarkStart w:id="34" w:name="_Toc535504419"/>
      <w:r>
        <w:t>Conditioned</w:t>
      </w:r>
      <w:r w:rsidRPr="00E302D9">
        <w:t xml:space="preserve"> </w:t>
      </w:r>
      <w:r>
        <w:t>Baseline Condition Selection</w:t>
      </w:r>
      <w:r w:rsidRPr="00E302D9">
        <w:t xml:space="preserve"> </w:t>
      </w:r>
      <w:r w:rsidR="00360303">
        <w:t>Specifications</w:t>
      </w:r>
      <w:r w:rsidR="00360303" w:rsidRPr="008E62B1">
        <w:t xml:space="preserve"> Panel</w:t>
      </w:r>
      <w:r w:rsidRPr="00E302D9">
        <w:t>:</w:t>
      </w:r>
      <w:bookmarkEnd w:id="34"/>
    </w:p>
    <w:p w14:paraId="4A29B41C" w14:textId="4E6CA40F" w:rsidR="00AE5322" w:rsidRDefault="00AE5322" w:rsidP="00AE5322">
      <w:pPr>
        <w:rPr>
          <w:rFonts w:ascii="Times New Roman" w:hAnsi="Times New Roman" w:cs="Times New Roman"/>
          <w:b/>
        </w:rPr>
      </w:pPr>
      <w:r w:rsidRPr="00AE5322">
        <w:rPr>
          <w:rFonts w:ascii="Times New Roman" w:hAnsi="Times New Roman" w:cs="Times New Roman"/>
          <w:b/>
        </w:rPr>
        <w:t xml:space="preserve">We recommend users read the section on </w:t>
      </w:r>
      <w:hyperlink w:anchor="Notes_for_Event_Processing_BEAPP" w:history="1">
        <w:r w:rsidRPr="00AE5322">
          <w:rPr>
            <w:rStyle w:val="Hyperlink"/>
            <w:rFonts w:ascii="Times New Roman" w:hAnsi="Times New Roman" w:cs="Times New Roman"/>
            <w:b/>
          </w:rPr>
          <w:t>Notes for Event Processing in BEAPP</w:t>
        </w:r>
      </w:hyperlink>
      <w:r w:rsidRPr="00AE5322">
        <w:rPr>
          <w:rFonts w:ascii="Times New Roman" w:hAnsi="Times New Roman" w:cs="Times New Roman"/>
          <w:b/>
        </w:rPr>
        <w:t xml:space="preserve"> prior to running event-related data. </w:t>
      </w:r>
    </w:p>
    <w:p w14:paraId="52A7B62C" w14:textId="77777777" w:rsidR="00AE5322" w:rsidRPr="00A24F38" w:rsidRDefault="00AE5322" w:rsidP="00AE5322">
      <w:r>
        <w:t xml:space="preserve">If segment conditions are determined by cel codes, the following will appear: </w:t>
      </w:r>
    </w:p>
    <w:p w14:paraId="38DEB3E2" w14:textId="77777777" w:rsidR="00AE5322" w:rsidRPr="00AE5322" w:rsidRDefault="00AE5322" w:rsidP="00AE5322">
      <w:pPr>
        <w:rPr>
          <w:rFonts w:ascii="Times New Roman" w:hAnsi="Times New Roman" w:cs="Times New Roman"/>
        </w:rPr>
      </w:pPr>
    </w:p>
    <w:p w14:paraId="31CABFB8" w14:textId="77777777" w:rsidR="00AE5322" w:rsidRPr="00AE5322" w:rsidRDefault="00AE5322" w:rsidP="00AE5322"/>
    <w:p w14:paraId="4D006250" w14:textId="0A30023C" w:rsidR="004D2BC0" w:rsidRDefault="004D2BC0" w:rsidP="004D2BC0">
      <w:pPr>
        <w:jc w:val="center"/>
        <w:rPr>
          <w:rFonts w:ascii="Times New Roman" w:hAnsi="Times New Roman" w:cs="Times New Roman"/>
          <w:sz w:val="28"/>
          <w:szCs w:val="28"/>
        </w:rPr>
      </w:pPr>
      <w:r>
        <w:rPr>
          <w:noProof/>
        </w:rPr>
        <w:lastRenderedPageBreak/>
        <w:drawing>
          <wp:inline distT="0" distB="0" distL="0" distR="0" wp14:anchorId="6ED269C6" wp14:editId="684B5D9D">
            <wp:extent cx="5774267" cy="3004757"/>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82376" cy="3008977"/>
                    </a:xfrm>
                    <a:prstGeom prst="rect">
                      <a:avLst/>
                    </a:prstGeom>
                  </pic:spPr>
                </pic:pic>
              </a:graphicData>
            </a:graphic>
          </wp:inline>
        </w:drawing>
      </w:r>
    </w:p>
    <w:p w14:paraId="1ED826CB" w14:textId="77777777" w:rsidR="00D9567C" w:rsidRPr="00C44DC2" w:rsidRDefault="00D9567C" w:rsidP="00D9567C">
      <w:pPr>
        <w:rPr>
          <w:rFonts w:ascii="Times New Roman" w:hAnsi="Times New Roman" w:cs="Times New Roman"/>
        </w:rPr>
      </w:pPr>
    </w:p>
    <w:p w14:paraId="65550C51" w14:textId="2792E0C1" w:rsidR="00D9567C" w:rsidRDefault="00D9567C" w:rsidP="00D9567C">
      <w:pPr>
        <w:jc w:val="center"/>
        <w:rPr>
          <w:rFonts w:ascii="Times New Roman" w:hAnsi="Times New Roman" w:cs="Times New Roman"/>
        </w:rPr>
      </w:pPr>
    </w:p>
    <w:p w14:paraId="15600233" w14:textId="494526D2" w:rsidR="00D9567C" w:rsidRDefault="00D9567C" w:rsidP="00D9567C">
      <w:pPr>
        <w:rPr>
          <w:rFonts w:ascii="Times New Roman" w:hAnsi="Times New Roman" w:cs="Times New Roman"/>
        </w:rPr>
      </w:pPr>
      <w:r>
        <w:rPr>
          <w:rFonts w:ascii="Times New Roman" w:hAnsi="Times New Roman" w:cs="Times New Roman"/>
        </w:rPr>
        <w:t xml:space="preserve">As with event-tagged data, conditioned baseline segments will need to be extracted using event tags that may have different conditions (eyes open and eyes closed, for example). The user will need to specify: </w:t>
      </w:r>
    </w:p>
    <w:p w14:paraId="0AC65FB6" w14:textId="77777777" w:rsidR="00D9567C" w:rsidRDefault="00D9567C" w:rsidP="00D9567C">
      <w:pPr>
        <w:rPr>
          <w:rFonts w:ascii="Times New Roman" w:hAnsi="Times New Roman" w:cs="Times New Roman"/>
        </w:rPr>
      </w:pPr>
    </w:p>
    <w:p w14:paraId="77528C40" w14:textId="098F8320" w:rsidR="00D9567C" w:rsidRDefault="00D9567C"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w:t>
      </w:r>
      <w:r>
        <w:rPr>
          <w:rFonts w:ascii="Times New Roman" w:hAnsi="Times New Roman" w:cs="Times New Roman"/>
        </w:rPr>
        <w:t>conditioned baseline period</w:t>
      </w:r>
      <w:r w:rsidRPr="00C44DC2">
        <w:rPr>
          <w:rFonts w:ascii="Times New Roman" w:hAnsi="Times New Roman" w:cs="Times New Roman"/>
        </w:rPr>
        <w:t xml:space="preserve">,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34DB69DD"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60790B70" w14:textId="34FCEFAB"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for baseline): </w:t>
      </w:r>
      <w:r w:rsidRPr="00C44DC2">
        <w:rPr>
          <w:rFonts w:ascii="Times New Roman" w:hAnsi="Times New Roman" w:cs="Times New Roman"/>
        </w:rPr>
        <w:t xml:space="preserve">Variations of an event or stimulus that can occur as part of a </w:t>
      </w:r>
      <w:r>
        <w:rPr>
          <w:rFonts w:ascii="Times New Roman" w:hAnsi="Times New Roman" w:cs="Times New Roman"/>
        </w:rPr>
        <w:t xml:space="preserve">paradigm, </w:t>
      </w:r>
      <w:r w:rsidRPr="00C44DC2">
        <w:rPr>
          <w:rFonts w:ascii="Times New Roman" w:hAnsi="Times New Roman" w:cs="Times New Roman"/>
        </w:rPr>
        <w:t>for example</w:t>
      </w:r>
      <w:r>
        <w:rPr>
          <w:rFonts w:ascii="Times New Roman" w:hAnsi="Times New Roman" w:cs="Times New Roman"/>
        </w:rPr>
        <w:t xml:space="preserve">, eyes open and eyes closed data </w:t>
      </w:r>
      <w:r w:rsidRPr="00C44DC2">
        <w:rPr>
          <w:rFonts w:ascii="Times New Roman" w:hAnsi="Times New Roman" w:cs="Times New Roman"/>
        </w:rPr>
        <w:t>.</w:t>
      </w:r>
      <w:r>
        <w:rPr>
          <w:rFonts w:ascii="Times New Roman" w:hAnsi="Times New Roman" w:cs="Times New Roman"/>
        </w:rPr>
        <w:t xml:space="preserve"> </w:t>
      </w:r>
    </w:p>
    <w:p w14:paraId="1EB8C4D2"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31636CCE" w14:textId="00768D7D"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 baseline paradigm with Eyes-Open and Eyes-Closed Conditions</w:t>
      </w:r>
    </w:p>
    <w:p w14:paraId="4E51DD5F"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Adjust and name  the number of conditions accordingly:</w:t>
      </w:r>
    </w:p>
    <w:p w14:paraId="35A66ABE"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4C59BDB6"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29CFBBEC"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2169072E" w14:textId="77777777" w:rsidR="00D9567C" w:rsidRDefault="00D9567C" w:rsidP="00D9567C">
      <w:pPr>
        <w:rPr>
          <w:rFonts w:ascii="Times New Roman" w:hAnsi="Times New Roman" w:cs="Times New Roman"/>
        </w:rPr>
      </w:pPr>
    </w:p>
    <w:p w14:paraId="55453D43" w14:textId="77777777" w:rsidR="00D9567C" w:rsidRPr="00866301" w:rsidRDefault="00D9567C" w:rsidP="00D9567C">
      <w:pPr>
        <w:rPr>
          <w:rFonts w:ascii="Times New Roman" w:hAnsi="Times New Roman" w:cs="Times New Roman"/>
        </w:rPr>
      </w:pPr>
    </w:p>
    <w:p w14:paraId="5C4C0D1A" w14:textId="77777777" w:rsidR="00D9567C" w:rsidRDefault="00D9567C"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6C9F8F82"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lastRenderedPageBreak/>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4051721A"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79CAF651" w14:textId="77777777" w:rsidR="00AE5322" w:rsidRDefault="00AE5322" w:rsidP="00AE5322"/>
    <w:p w14:paraId="77F05169" w14:textId="2826F67E" w:rsidR="00AE5322" w:rsidRDefault="00AE5322" w:rsidP="00AE5322">
      <w:pPr>
        <w:rPr>
          <w:noProof/>
        </w:rPr>
      </w:pPr>
      <w:r>
        <w:t>If segment conditions are marked using event tags alone, the following panel will appear:</w:t>
      </w:r>
      <w:r w:rsidRPr="00AE5322">
        <w:rPr>
          <w:noProof/>
        </w:rPr>
        <w:t xml:space="preserve"> </w:t>
      </w:r>
    </w:p>
    <w:p w14:paraId="5970297F" w14:textId="77777777" w:rsidR="00AE5322" w:rsidRDefault="00AE5322" w:rsidP="00AE5322">
      <w:pPr>
        <w:rPr>
          <w:noProof/>
        </w:rPr>
      </w:pPr>
    </w:p>
    <w:p w14:paraId="3EF4CCD2" w14:textId="20925F22" w:rsidR="00AE5322" w:rsidRDefault="00051FF6" w:rsidP="00AE5322">
      <w:r>
        <w:rPr>
          <w:noProof/>
        </w:rPr>
        <w:drawing>
          <wp:inline distT="0" distB="0" distL="0" distR="0" wp14:anchorId="2A584D2E" wp14:editId="4CD173A8">
            <wp:extent cx="6858000" cy="29864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00" cy="2986405"/>
                    </a:xfrm>
                    <a:prstGeom prst="rect">
                      <a:avLst/>
                    </a:prstGeom>
                  </pic:spPr>
                </pic:pic>
              </a:graphicData>
            </a:graphic>
          </wp:inline>
        </w:drawing>
      </w:r>
    </w:p>
    <w:p w14:paraId="50626C67" w14:textId="77777777" w:rsidR="00AE5322" w:rsidRDefault="00AE5322" w:rsidP="00AE5322">
      <w:pPr>
        <w:pStyle w:val="ListParagraph"/>
        <w:numPr>
          <w:ilvl w:val="0"/>
          <w:numId w:val="36"/>
        </w:numPr>
      </w:pPr>
      <w:r>
        <w:t xml:space="preserve">What is the name of the condition that corresponds to each relevant tag? </w:t>
      </w:r>
    </w:p>
    <w:p w14:paraId="6AE59CA2" w14:textId="77777777" w:rsidR="00AE5322" w:rsidRDefault="00AE5322" w:rsidP="00AE5322">
      <w:pPr>
        <w:pStyle w:val="ListParagraph"/>
        <w:numPr>
          <w:ilvl w:val="1"/>
          <w:numId w:val="36"/>
        </w:numPr>
      </w:pPr>
      <w:r>
        <w:t xml:space="preserve">Note: If there are multiple options for tags for a given condition, list the condition name next to each relevant tag and BEAPP will group these appropriately. </w:t>
      </w:r>
    </w:p>
    <w:p w14:paraId="5BDA11DE" w14:textId="77777777" w:rsidR="00AE5322" w:rsidRPr="00AE5322" w:rsidRDefault="00AE5322" w:rsidP="00AE5322">
      <w:pPr>
        <w:rPr>
          <w:rFonts w:ascii="Times New Roman" w:hAnsi="Times New Roman" w:cs="Times New Roman"/>
        </w:rPr>
      </w:pPr>
    </w:p>
    <w:p w14:paraId="0C85443A" w14:textId="77777777" w:rsidR="006B0154" w:rsidRDefault="006B0154" w:rsidP="00380E78">
      <w:pPr>
        <w:rPr>
          <w:rFonts w:ascii="Times New Roman" w:hAnsi="Times New Roman" w:cs="Times New Roman"/>
          <w:b/>
          <w:sz w:val="28"/>
          <w:szCs w:val="28"/>
        </w:rPr>
      </w:pPr>
    </w:p>
    <w:p w14:paraId="05BC8F64" w14:textId="46BAEF90" w:rsidR="00380E78" w:rsidRDefault="00380E78" w:rsidP="00A768DF">
      <w:pPr>
        <w:pStyle w:val="Heading2"/>
      </w:pPr>
      <w:bookmarkStart w:id="35" w:name="_Toc535504420"/>
      <w:r>
        <w:t xml:space="preserve">Output Measure </w:t>
      </w:r>
      <w:r w:rsidRPr="00DA1EFE">
        <w:t>Settings (Click “</w:t>
      </w:r>
      <w:r>
        <w:t>Output Modules” on the General Panel):</w:t>
      </w:r>
      <w:bookmarkEnd w:id="35"/>
    </w:p>
    <w:p w14:paraId="7CB49BE1" w14:textId="0819B3FF" w:rsidR="00840233" w:rsidRPr="006F4C23" w:rsidRDefault="00840233" w:rsidP="00D03E89">
      <w:pPr>
        <w:pStyle w:val="Heading3"/>
      </w:pPr>
      <w:bookmarkStart w:id="36" w:name="_Toc535504421"/>
      <w:r>
        <w:t xml:space="preserve">Output Module General </w:t>
      </w:r>
      <w:r w:rsidR="00360303">
        <w:t>Specifications</w:t>
      </w:r>
      <w:r w:rsidR="00360303" w:rsidRPr="008E62B1">
        <w:t xml:space="preserve"> Panel</w:t>
      </w:r>
      <w:r>
        <w:t>:</w:t>
      </w:r>
      <w:bookmarkEnd w:id="36"/>
    </w:p>
    <w:p w14:paraId="1C895FFF" w14:textId="16227714" w:rsidR="00380E78" w:rsidRDefault="00380E78" w:rsidP="00380E78">
      <w:pPr>
        <w:rPr>
          <w:rFonts w:ascii="Times New Roman" w:hAnsi="Times New Roman" w:cs="Times New Roman"/>
        </w:rPr>
      </w:pPr>
      <w:r w:rsidRPr="00C44DC2">
        <w:rPr>
          <w:rFonts w:ascii="Times New Roman" w:hAnsi="Times New Roman" w:cs="Times New Roman"/>
          <w:i/>
        </w:rPr>
        <w:t>If the user has turned on any output modules (e.g., PSD or ITPC),</w:t>
      </w:r>
      <w:r w:rsidRPr="00C44DC2">
        <w:rPr>
          <w:rFonts w:ascii="Times New Roman" w:hAnsi="Times New Roman" w:cs="Times New Roman"/>
        </w:rPr>
        <w:t xml:space="preserve"> the section on output module specifications determines the parameters of these output measures</w:t>
      </w:r>
      <w:r>
        <w:rPr>
          <w:rFonts w:ascii="Times New Roman" w:hAnsi="Times New Roman" w:cs="Times New Roman"/>
        </w:rPr>
        <w:t xml:space="preserve">. </w:t>
      </w:r>
      <w:r w:rsidRPr="00C44DC2">
        <w:rPr>
          <w:rFonts w:ascii="Times New Roman" w:hAnsi="Times New Roman" w:cs="Times New Roman"/>
        </w:rPr>
        <w:t>The section specifying parameters for the output measures looks like this:</w:t>
      </w:r>
    </w:p>
    <w:p w14:paraId="433EE8CC" w14:textId="40A2B664" w:rsidR="00840233" w:rsidRPr="00C44DC2" w:rsidRDefault="00840233" w:rsidP="00380E78">
      <w:pPr>
        <w:rPr>
          <w:rFonts w:ascii="Times New Roman" w:hAnsi="Times New Roman" w:cs="Times New Roman"/>
        </w:rPr>
      </w:pPr>
      <w:r>
        <w:rPr>
          <w:noProof/>
        </w:rPr>
        <w:lastRenderedPageBreak/>
        <w:drawing>
          <wp:inline distT="0" distB="0" distL="0" distR="0" wp14:anchorId="3D3BF2D2" wp14:editId="183BBC7E">
            <wp:extent cx="6322040" cy="3391657"/>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53338" cy="3408448"/>
                    </a:xfrm>
                    <a:prstGeom prst="rect">
                      <a:avLst/>
                    </a:prstGeom>
                  </pic:spPr>
                </pic:pic>
              </a:graphicData>
            </a:graphic>
          </wp:inline>
        </w:drawing>
      </w:r>
    </w:p>
    <w:p w14:paraId="5D348743" w14:textId="5D64DCCD" w:rsidR="00380E78" w:rsidRPr="00C44DC2" w:rsidRDefault="00380E78" w:rsidP="00380E78">
      <w:pPr>
        <w:tabs>
          <w:tab w:val="left" w:pos="1845"/>
        </w:tabs>
        <w:jc w:val="center"/>
        <w:rPr>
          <w:rFonts w:ascii="Times New Roman" w:hAnsi="Times New Roman" w:cs="Times New Roman"/>
        </w:rPr>
      </w:pPr>
    </w:p>
    <w:p w14:paraId="4335F613" w14:textId="55138492" w:rsidR="00380E78" w:rsidRDefault="00380E78" w:rsidP="00380E78">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68D1BBC3" w14:textId="295D4417" w:rsidR="00153865" w:rsidRPr="00153865" w:rsidRDefault="00153865" w:rsidP="00746736">
      <w:pPr>
        <w:pStyle w:val="ListParagraph"/>
        <w:numPr>
          <w:ilvl w:val="0"/>
          <w:numId w:val="31"/>
        </w:numPr>
        <w:rPr>
          <w:rFonts w:ascii="Times New Roman" w:hAnsi="Times New Roman" w:cs="Times New Roman"/>
        </w:rPr>
      </w:pPr>
      <w:r>
        <w:rPr>
          <w:rFonts w:ascii="Times New Roman" w:hAnsi="Times New Roman" w:cs="Times New Roman"/>
        </w:rPr>
        <w:t>Which of the existing output modules would you like to run?</w:t>
      </w:r>
    </w:p>
    <w:p w14:paraId="647CC376" w14:textId="77777777" w:rsidR="00840233" w:rsidRDefault="00380E7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Pr>
          <w:rFonts w:ascii="Times New Roman" w:hAnsi="Times New Roman" w:cs="Times New Roman"/>
          <w:i/>
        </w:rPr>
        <w:t>other output</w:t>
      </w:r>
      <w:r w:rsidRPr="00C44DC2">
        <w:rPr>
          <w:rFonts w:ascii="Times New Roman" w:hAnsi="Times New Roman" w:cs="Times New Roman"/>
          <w:i/>
        </w:rPr>
        <w:t xml:space="preserve"> modules</w:t>
      </w:r>
      <w:r>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p>
    <w:p w14:paraId="082DFD7D" w14:textId="787ABB32" w:rsidR="00380E78" w:rsidRDefault="00380E78" w:rsidP="00746736">
      <w:pPr>
        <w:pStyle w:val="ListParagraph"/>
        <w:numPr>
          <w:ilvl w:val="0"/>
          <w:numId w:val="14"/>
        </w:numPr>
        <w:rPr>
          <w:rFonts w:ascii="Times New Roman" w:hAnsi="Times New Roman" w:cs="Times New Roman"/>
        </w:rPr>
      </w:pPr>
      <w:r>
        <w:rPr>
          <w:rFonts w:ascii="Times New Roman" w:hAnsi="Times New Roman" w:cs="Times New Roman"/>
        </w:rPr>
        <w:t>The user is also asked to specify which frequencies they would like to include in measures of total power (used to normalize power in reports)</w:t>
      </w:r>
    </w:p>
    <w:p w14:paraId="176C7550" w14:textId="3C14BBB9" w:rsidR="00235C11" w:rsidRDefault="00235C11" w:rsidP="00746736">
      <w:pPr>
        <w:pStyle w:val="ListParagraph"/>
        <w:numPr>
          <w:ilvl w:val="0"/>
          <w:numId w:val="14"/>
        </w:numPr>
        <w:rPr>
          <w:rFonts w:ascii="Times New Roman" w:hAnsi="Times New Roman" w:cs="Times New Roman"/>
        </w:rPr>
      </w:pPr>
      <w:r>
        <w:rPr>
          <w:rFonts w:ascii="Times New Roman" w:hAnsi="Times New Roman" w:cs="Times New Roman"/>
        </w:rPr>
        <w:t xml:space="preserve">If data  is set as event-related in the segmentation module, users will also be prompted to specify when </w:t>
      </w:r>
      <w:r w:rsidRPr="00C44DC2">
        <w:rPr>
          <w:rFonts w:ascii="Times New Roman" w:hAnsi="Times New Roman" w:cs="Times New Roman"/>
        </w:rPr>
        <w:t xml:space="preserve">the analysis window start and end in relation to the event marker of interest  </w:t>
      </w:r>
    </w:p>
    <w:p w14:paraId="683E434E" w14:textId="5B72C830" w:rsidR="00153865" w:rsidRDefault="00153865" w:rsidP="00153865">
      <w:pPr>
        <w:rPr>
          <w:rFonts w:ascii="Times New Roman" w:hAnsi="Times New Roman" w:cs="Times New Roman"/>
        </w:rPr>
      </w:pPr>
    </w:p>
    <w:p w14:paraId="5D76B034" w14:textId="6E0B126B" w:rsidR="00153865" w:rsidRDefault="00153865" w:rsidP="00A768DF">
      <w:pPr>
        <w:pStyle w:val="Heading3"/>
      </w:pPr>
      <w:bookmarkStart w:id="37" w:name="_Toc535504422"/>
      <w:r>
        <w:t xml:space="preserve">PSD </w:t>
      </w:r>
      <w:r w:rsidR="00240607">
        <w:t xml:space="preserve">Module </w:t>
      </w:r>
      <w:r w:rsidR="00360303">
        <w:t>Specifications</w:t>
      </w:r>
      <w:r w:rsidR="00360303" w:rsidRPr="008E62B1">
        <w:t xml:space="preserve"> Panel</w:t>
      </w:r>
      <w:r>
        <w:t>:</w:t>
      </w:r>
      <w:bookmarkEnd w:id="37"/>
    </w:p>
    <w:p w14:paraId="4CB7F7B5" w14:textId="2F58786A" w:rsidR="00153865" w:rsidRDefault="00153865" w:rsidP="00153865">
      <w:pPr>
        <w:rPr>
          <w:rFonts w:ascii="Times New Roman" w:hAnsi="Times New Roman" w:cs="Times New Roman"/>
        </w:rPr>
      </w:pPr>
      <w:r w:rsidRPr="00C44DC2">
        <w:rPr>
          <w:rFonts w:ascii="Times New Roman" w:hAnsi="Times New Roman" w:cs="Times New Roman"/>
        </w:rPr>
        <w:t>If the user wishes to obtain data on the POWER SPECTRUM, the following additional specifications are necessary:</w:t>
      </w:r>
    </w:p>
    <w:p w14:paraId="70105086" w14:textId="57155F89" w:rsidR="00F233F6" w:rsidRPr="00C44DC2" w:rsidRDefault="00F233F6" w:rsidP="00153865">
      <w:pPr>
        <w:rPr>
          <w:rFonts w:ascii="Times New Roman" w:hAnsi="Times New Roman" w:cs="Times New Roman"/>
        </w:rPr>
      </w:pPr>
      <w:r>
        <w:rPr>
          <w:noProof/>
        </w:rPr>
        <w:lastRenderedPageBreak/>
        <w:drawing>
          <wp:inline distT="0" distB="0" distL="0" distR="0" wp14:anchorId="69FEE0DC" wp14:editId="1AFAA106">
            <wp:extent cx="5781993" cy="236579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5024" cy="2371131"/>
                    </a:xfrm>
                    <a:prstGeom prst="rect">
                      <a:avLst/>
                    </a:prstGeom>
                  </pic:spPr>
                </pic:pic>
              </a:graphicData>
            </a:graphic>
          </wp:inline>
        </w:drawing>
      </w:r>
    </w:p>
    <w:p w14:paraId="3B436E07"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4E058BDE" w14:textId="3830A48C" w:rsidR="00153865" w:rsidRP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 xml:space="preserve">Note: Most signal processors recommend a multitaper if possible.  This smooths the power spectrum, and mitigates edge effects.  However, as described in the section above on </w:t>
      </w:r>
      <w:hyperlink w:anchor="Baseline_Seg_Recommendations" w:history="1">
        <w:r w:rsidRPr="00033697">
          <w:rPr>
            <w:rStyle w:val="Hyperlink"/>
            <w:rFonts w:ascii="Times New Roman" w:hAnsi="Times New Roman" w:cs="Times New Roman"/>
          </w:rPr>
          <w:t>choosing segment length,</w:t>
        </w:r>
      </w:hyperlink>
      <w:r w:rsidRPr="00033697">
        <w:rPr>
          <w:rFonts w:ascii="Times New Roman" w:hAnsi="Times New Roman" w:cs="Times New Roman"/>
        </w:rPr>
        <w:t xml:space="preserve"> some users may find that their segment lengths are too short</w:t>
      </w:r>
      <w:r w:rsidR="00033697">
        <w:rPr>
          <w:rFonts w:ascii="Times New Roman" w:hAnsi="Times New Roman" w:cs="Times New Roman"/>
        </w:rPr>
        <w:t xml:space="preserve"> (eg &lt;2 seconds)</w:t>
      </w:r>
      <w:r w:rsidRPr="00033697">
        <w:rPr>
          <w:rFonts w:ascii="Times New Roman" w:hAnsi="Times New Roman" w:cs="Times New Roman"/>
        </w:rPr>
        <w:t>, and frequency resolution needs too high, to allow for a multitaper to be feasible.</w:t>
      </w:r>
    </w:p>
    <w:p w14:paraId="01296D33"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interpolate the power spectrum?</w:t>
      </w:r>
    </w:p>
    <w:p w14:paraId="54845D14" w14:textId="77777777" w:rsid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Most users will not choose any interpolation.  Note that interpolation does not change the frequency resolution of the PSD; it simply interpolates between values output by the PSD.  In some cases, however, users may wish to interpolate the frequency axis if they are concerned about the effects of “edge” values in binned power calculations.  For example, if power values are output at 2, 4, and 6 Hz in the example above, interpolation might help a user better differentiate between power in the delta vs. theta vs. low alpha bands.</w:t>
      </w:r>
    </w:p>
    <w:p w14:paraId="3BEAB8A6" w14:textId="2AA69A90" w:rsidR="00153865" w:rsidRPr="00033697" w:rsidRDefault="00153865" w:rsidP="00746736">
      <w:pPr>
        <w:pStyle w:val="ListParagraph"/>
        <w:numPr>
          <w:ilvl w:val="0"/>
          <w:numId w:val="14"/>
        </w:numPr>
        <w:rPr>
          <w:rFonts w:ascii="Times New Roman" w:hAnsi="Times New Roman" w:cs="Times New Roman"/>
        </w:rPr>
      </w:pPr>
      <w:r w:rsidRPr="00033697">
        <w:rPr>
          <w:rFonts w:ascii="Times New Roman" w:hAnsi="Times New Roman" w:cs="Times New Roman"/>
        </w:rPr>
        <w:t>Do you want BEAPP to save out a report table with PSD output summary information?</w:t>
      </w:r>
    </w:p>
    <w:p w14:paraId="4392E0FA" w14:textId="3D2570B7" w:rsidR="00033697" w:rsidRDefault="00153865" w:rsidP="00033697">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6061FEDC" w14:textId="179C1118" w:rsidR="00033697" w:rsidRDefault="00033697" w:rsidP="00746736">
      <w:pPr>
        <w:pStyle w:val="ListParagraph"/>
        <w:numPr>
          <w:ilvl w:val="0"/>
          <w:numId w:val="14"/>
        </w:numPr>
        <w:rPr>
          <w:rFonts w:ascii="Times New Roman" w:hAnsi="Times New Roman" w:cs="Times New Roman"/>
        </w:rPr>
      </w:pPr>
      <w:r>
        <w:rPr>
          <w:rFonts w:ascii="Times New Roman" w:hAnsi="Times New Roman" w:cs="Times New Roman"/>
        </w:rPr>
        <w:t xml:space="preserve">To add or change the types of values given in the report tables (e.g. median, mean, standard deviation, log, etc), click Advanced </w:t>
      </w:r>
      <w:r w:rsidR="00E13EAC">
        <w:rPr>
          <w:rFonts w:ascii="Times New Roman" w:hAnsi="Times New Roman" w:cs="Times New Roman"/>
        </w:rPr>
        <w:t xml:space="preserve">PSD </w:t>
      </w:r>
      <w:r>
        <w:rPr>
          <w:rFonts w:ascii="Times New Roman" w:hAnsi="Times New Roman" w:cs="Times New Roman"/>
        </w:rPr>
        <w:t>Settings</w:t>
      </w:r>
      <w:r w:rsidR="00E13EAC">
        <w:rPr>
          <w:rFonts w:ascii="Times New Roman" w:hAnsi="Times New Roman" w:cs="Times New Roman"/>
        </w:rPr>
        <w:t xml:space="preserve"> and select the appropriate options</w:t>
      </w:r>
      <w:r w:rsidR="00185D32">
        <w:rPr>
          <w:rFonts w:ascii="Times New Roman" w:hAnsi="Times New Roman" w:cs="Times New Roman"/>
        </w:rPr>
        <w:t>. S</w:t>
      </w:r>
      <w:r w:rsidR="00DC0103">
        <w:rPr>
          <w:rFonts w:ascii="Times New Roman" w:hAnsi="Times New Roman" w:cs="Times New Roman"/>
        </w:rPr>
        <w:t>ee the advanced user inputs section of this guide for details on thes</w:t>
      </w:r>
      <w:r w:rsidR="00185D32">
        <w:rPr>
          <w:rFonts w:ascii="Times New Roman" w:hAnsi="Times New Roman" w:cs="Times New Roman"/>
        </w:rPr>
        <w:t>e outputs.</w:t>
      </w:r>
    </w:p>
    <w:p w14:paraId="7FE23730" w14:textId="77777777" w:rsidR="00033697" w:rsidRPr="00033697" w:rsidRDefault="00033697" w:rsidP="00033697">
      <w:pPr>
        <w:pStyle w:val="ListParagraph"/>
        <w:ind w:left="360"/>
        <w:rPr>
          <w:rFonts w:ascii="Times New Roman" w:hAnsi="Times New Roman" w:cs="Times New Roman"/>
        </w:rPr>
      </w:pPr>
    </w:p>
    <w:p w14:paraId="6E0B8387" w14:textId="77777777" w:rsidR="00BD2E43" w:rsidRDefault="00BD2E43" w:rsidP="00D66EDD">
      <w:pPr>
        <w:rPr>
          <w:rFonts w:ascii="Times New Roman" w:hAnsi="Times New Roman" w:cs="Times New Roman"/>
        </w:rPr>
      </w:pPr>
    </w:p>
    <w:p w14:paraId="0444BF55" w14:textId="77777777" w:rsidR="00BD2E43" w:rsidRDefault="00BD2E43" w:rsidP="00D66EDD">
      <w:pPr>
        <w:rPr>
          <w:rFonts w:ascii="Times New Roman" w:hAnsi="Times New Roman" w:cs="Times New Roman"/>
        </w:rPr>
      </w:pPr>
    </w:p>
    <w:p w14:paraId="5790293C" w14:textId="77777777" w:rsidR="00BD2E43" w:rsidRDefault="00BD2E43" w:rsidP="00D66EDD">
      <w:pPr>
        <w:rPr>
          <w:rFonts w:ascii="Times New Roman" w:hAnsi="Times New Roman" w:cs="Times New Roman"/>
        </w:rPr>
      </w:pPr>
    </w:p>
    <w:p w14:paraId="790E415F" w14:textId="77777777" w:rsidR="00BD2E43" w:rsidRDefault="00BD2E43" w:rsidP="00D66EDD">
      <w:pPr>
        <w:rPr>
          <w:rFonts w:ascii="Times New Roman" w:hAnsi="Times New Roman" w:cs="Times New Roman"/>
        </w:rPr>
      </w:pPr>
    </w:p>
    <w:p w14:paraId="0D4BD406" w14:textId="77777777" w:rsidR="00BD2E43" w:rsidRDefault="00BD2E43" w:rsidP="00D66EDD">
      <w:pPr>
        <w:rPr>
          <w:rFonts w:ascii="Times New Roman" w:hAnsi="Times New Roman" w:cs="Times New Roman"/>
        </w:rPr>
      </w:pPr>
    </w:p>
    <w:p w14:paraId="0EE504A9" w14:textId="77777777" w:rsidR="00BD2E43" w:rsidRDefault="00BD2E43" w:rsidP="00D66EDD">
      <w:pPr>
        <w:rPr>
          <w:rFonts w:ascii="Times New Roman" w:hAnsi="Times New Roman" w:cs="Times New Roman"/>
        </w:rPr>
      </w:pPr>
    </w:p>
    <w:p w14:paraId="5DF176D4" w14:textId="12DC5DD1" w:rsidR="00BD2E43" w:rsidRDefault="00BD2E43" w:rsidP="00D66EDD">
      <w:pPr>
        <w:rPr>
          <w:rFonts w:ascii="Times New Roman" w:hAnsi="Times New Roman" w:cs="Times New Roman"/>
        </w:rPr>
      </w:pPr>
    </w:p>
    <w:p w14:paraId="2B07D43F" w14:textId="3ABA2B6E" w:rsidR="0068084A" w:rsidRDefault="0068084A" w:rsidP="00D66EDD">
      <w:pPr>
        <w:rPr>
          <w:rFonts w:ascii="Times New Roman" w:hAnsi="Times New Roman" w:cs="Times New Roman"/>
        </w:rPr>
      </w:pPr>
    </w:p>
    <w:p w14:paraId="1320E0B9" w14:textId="6F59D0CD" w:rsidR="0068084A" w:rsidRDefault="0068084A" w:rsidP="00D66EDD">
      <w:pPr>
        <w:rPr>
          <w:rFonts w:ascii="Times New Roman" w:hAnsi="Times New Roman" w:cs="Times New Roman"/>
        </w:rPr>
      </w:pPr>
    </w:p>
    <w:p w14:paraId="63AC4022" w14:textId="62253556" w:rsidR="0068084A" w:rsidRDefault="0068084A" w:rsidP="00D66EDD">
      <w:pPr>
        <w:rPr>
          <w:rFonts w:ascii="Times New Roman" w:hAnsi="Times New Roman" w:cs="Times New Roman"/>
        </w:rPr>
      </w:pPr>
    </w:p>
    <w:p w14:paraId="487C0E0A" w14:textId="77777777" w:rsidR="0068084A" w:rsidRDefault="0068084A" w:rsidP="00D66EDD">
      <w:pPr>
        <w:rPr>
          <w:rFonts w:ascii="Times New Roman" w:hAnsi="Times New Roman" w:cs="Times New Roman"/>
        </w:rPr>
      </w:pPr>
    </w:p>
    <w:p w14:paraId="2EE33430" w14:textId="77777777" w:rsidR="00BD2E43" w:rsidRDefault="00BD2E43" w:rsidP="00D66EDD">
      <w:pPr>
        <w:rPr>
          <w:rFonts w:ascii="Times New Roman" w:hAnsi="Times New Roman" w:cs="Times New Roman"/>
        </w:rPr>
      </w:pPr>
    </w:p>
    <w:p w14:paraId="2AFECFB9" w14:textId="450130D2" w:rsidR="00153865" w:rsidRPr="00D66EDD" w:rsidRDefault="00D66EDD" w:rsidP="00A768DF">
      <w:pPr>
        <w:pStyle w:val="Heading3"/>
      </w:pPr>
      <w:bookmarkStart w:id="38" w:name="_Toc535504423"/>
      <w:r>
        <w:lastRenderedPageBreak/>
        <w:t xml:space="preserve">ITPC </w:t>
      </w:r>
      <w:r w:rsidR="00982D08">
        <w:t xml:space="preserve">Module </w:t>
      </w:r>
      <w:r w:rsidR="00360303">
        <w:t>Specifications</w:t>
      </w:r>
      <w:r w:rsidR="00360303" w:rsidRPr="008E62B1">
        <w:t xml:space="preserve"> Panel</w:t>
      </w:r>
      <w:r w:rsidR="00235C11">
        <w:t>:</w:t>
      </w:r>
      <w:bookmarkEnd w:id="38"/>
    </w:p>
    <w:p w14:paraId="3C36A485" w14:textId="77777777" w:rsidR="00153865" w:rsidRPr="00C44DC2" w:rsidRDefault="00153865" w:rsidP="00153865">
      <w:pPr>
        <w:rPr>
          <w:rFonts w:ascii="Times New Roman" w:hAnsi="Times New Roman" w:cs="Times New Roman"/>
        </w:rPr>
      </w:pPr>
    </w:p>
    <w:p w14:paraId="275C41A4" w14:textId="77777777" w:rsidR="00BD2E43" w:rsidRDefault="00153865" w:rsidP="00153865">
      <w:pPr>
        <w:rPr>
          <w:noProof/>
        </w:rPr>
      </w:pPr>
      <w:r w:rsidRPr="00C44DC2">
        <w:rPr>
          <w:rFonts w:ascii="Times New Roman" w:hAnsi="Times New Roman" w:cs="Times New Roman"/>
        </w:rPr>
        <w:t>If the user wishes to obtain data on INTER-TRIAL PHASE COHERENCE (ITPC), the following additional specifications are necessary:</w:t>
      </w:r>
      <w:r w:rsidR="00BD2E43" w:rsidRPr="00BD2E43">
        <w:rPr>
          <w:noProof/>
        </w:rPr>
        <w:t xml:space="preserve"> </w:t>
      </w:r>
    </w:p>
    <w:p w14:paraId="1752442E" w14:textId="7329D84F" w:rsidR="00153865" w:rsidRPr="00C44DC2" w:rsidRDefault="00BD2E43" w:rsidP="00153865">
      <w:pPr>
        <w:rPr>
          <w:rFonts w:ascii="Times New Roman" w:hAnsi="Times New Roman" w:cs="Times New Roman"/>
        </w:rPr>
      </w:pPr>
      <w:r>
        <w:rPr>
          <w:noProof/>
        </w:rPr>
        <w:drawing>
          <wp:inline distT="0" distB="0" distL="0" distR="0" wp14:anchorId="0578B20B" wp14:editId="67A2FF52">
            <wp:extent cx="68580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00" cy="2051050"/>
                    </a:xfrm>
                    <a:prstGeom prst="rect">
                      <a:avLst/>
                    </a:prstGeom>
                  </pic:spPr>
                </pic:pic>
              </a:graphicData>
            </a:graphic>
          </wp:inline>
        </w:drawing>
      </w:r>
    </w:p>
    <w:p w14:paraId="4A0E6596" w14:textId="77777777" w:rsidR="00153865" w:rsidRPr="00C44DC2" w:rsidRDefault="00153865" w:rsidP="00153865">
      <w:pPr>
        <w:rPr>
          <w:rFonts w:ascii="Times New Roman" w:hAnsi="Times New Roman" w:cs="Times New Roman"/>
        </w:rPr>
      </w:pPr>
    </w:p>
    <w:p w14:paraId="6A4F3D9F" w14:textId="77777777" w:rsidR="00851BC4"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20F4E039" w14:textId="21AF553E" w:rsidR="00153865" w:rsidRPr="00851BC4" w:rsidRDefault="00153865" w:rsidP="00746736">
      <w:pPr>
        <w:pStyle w:val="ListParagraph"/>
        <w:numPr>
          <w:ilvl w:val="1"/>
          <w:numId w:val="14"/>
        </w:numPr>
        <w:rPr>
          <w:rFonts w:ascii="Times New Roman" w:hAnsi="Times New Roman" w:cs="Times New Roman"/>
        </w:rPr>
      </w:pPr>
      <w:r w:rsidRPr="00851BC4">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6D4AB136" w14:textId="77777777" w:rsidR="00153865" w:rsidRPr="00C44DC2" w:rsidRDefault="00153865" w:rsidP="00153865">
      <w:pPr>
        <w:rPr>
          <w:rFonts w:ascii="Times New Roman" w:hAnsi="Times New Roman" w:cs="Times New Roman"/>
        </w:rPr>
      </w:pPr>
    </w:p>
    <w:p w14:paraId="657D61E5" w14:textId="77777777" w:rsidR="00153865" w:rsidRPr="00C44DC2"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1CCAAD0E" w14:textId="265DAB8F" w:rsidR="003811EA" w:rsidRDefault="003811EA">
      <w:pPr>
        <w:rPr>
          <w:rFonts w:ascii="Times New Roman" w:hAnsi="Times New Roman" w:cs="Times New Roman"/>
        </w:rPr>
      </w:pPr>
    </w:p>
    <w:p w14:paraId="73A161E8" w14:textId="77777777" w:rsidR="0060791E" w:rsidRDefault="0060791E">
      <w:pPr>
        <w:rPr>
          <w:rFonts w:ascii="Times New Roman" w:hAnsi="Times New Roman" w:cs="Times New Roman"/>
        </w:rPr>
      </w:pPr>
    </w:p>
    <w:p w14:paraId="5D23838D" w14:textId="6E927C2A" w:rsidR="0060791E" w:rsidRPr="00E51BD5" w:rsidRDefault="00E51BD5" w:rsidP="00E51BD5">
      <w:pPr>
        <w:pStyle w:val="Heading3"/>
        <w:rPr>
          <w:rFonts w:cs="Times New Roman"/>
        </w:rPr>
      </w:pPr>
      <w:bookmarkStart w:id="39" w:name="_Toc535504424"/>
      <w:r w:rsidRPr="00E51BD5">
        <w:rPr>
          <w:rFonts w:cs="Times New Roman"/>
        </w:rPr>
        <w:t>FOOOF Module Specifications Panel:</w:t>
      </w:r>
      <w:bookmarkEnd w:id="39"/>
    </w:p>
    <w:p w14:paraId="1B1C3521" w14:textId="77777777" w:rsidR="0060791E" w:rsidRDefault="0060791E">
      <w:pPr>
        <w:rPr>
          <w:rFonts w:ascii="Times New Roman" w:hAnsi="Times New Roman" w:cs="Times New Roman"/>
        </w:rPr>
      </w:pPr>
    </w:p>
    <w:p w14:paraId="371E0B76" w14:textId="5A3381C1" w:rsidR="0060791E" w:rsidRPr="0068084A" w:rsidRDefault="00061FCB">
      <w:pPr>
        <w:rPr>
          <w:noProof/>
        </w:rPr>
      </w:pPr>
      <w:r w:rsidRPr="00C44DC2">
        <w:rPr>
          <w:rFonts w:ascii="Times New Roman" w:hAnsi="Times New Roman" w:cs="Times New Roman"/>
        </w:rPr>
        <w:t xml:space="preserve">If the user wishes to obtain data </w:t>
      </w:r>
      <w:r>
        <w:rPr>
          <w:rFonts w:ascii="Times New Roman" w:hAnsi="Times New Roman" w:cs="Times New Roman"/>
        </w:rPr>
        <w:t>from the</w:t>
      </w:r>
      <w:r w:rsidRPr="00C44DC2">
        <w:rPr>
          <w:rFonts w:ascii="Times New Roman" w:hAnsi="Times New Roman" w:cs="Times New Roman"/>
        </w:rPr>
        <w:t xml:space="preserve"> </w:t>
      </w:r>
      <w:r>
        <w:rPr>
          <w:rFonts w:ascii="Times New Roman" w:hAnsi="Times New Roman" w:cs="Times New Roman"/>
        </w:rPr>
        <w:t>FOOOF module</w:t>
      </w:r>
      <w:r w:rsidRPr="00C44DC2">
        <w:rPr>
          <w:rFonts w:ascii="Times New Roman" w:hAnsi="Times New Roman" w:cs="Times New Roman"/>
        </w:rPr>
        <w:t>, the following additional specifications are necessary:</w:t>
      </w:r>
      <w:r w:rsidRPr="00BD2E43">
        <w:rPr>
          <w:noProof/>
        </w:rPr>
        <w:t xml:space="preserve"> </w:t>
      </w:r>
    </w:p>
    <w:p w14:paraId="27FC92BA" w14:textId="31B810CE" w:rsidR="0060791E" w:rsidRDefault="009B5C24" w:rsidP="009B5C24">
      <w:pPr>
        <w:rPr>
          <w:rFonts w:ascii="Times New Roman" w:hAnsi="Times New Roman" w:cs="Times New Roman"/>
        </w:rPr>
      </w:pPr>
      <w:r>
        <w:rPr>
          <w:rFonts w:ascii="Times New Roman" w:hAnsi="Times New Roman" w:cs="Times New Roman"/>
          <w:noProof/>
        </w:rPr>
        <w:drawing>
          <wp:inline distT="0" distB="0" distL="0" distR="0" wp14:anchorId="5945D4E0" wp14:editId="7EED3275">
            <wp:extent cx="6705600" cy="2572454"/>
            <wp:effectExtent l="0" t="0" r="0" b="0"/>
            <wp:docPr id="34" name="Picture 34" descr="C:\Users\ch203202\Desktop\fooof_panel_act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203202\Desktop\fooof_panel_actua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715540" cy="2576267"/>
                    </a:xfrm>
                    <a:prstGeom prst="rect">
                      <a:avLst/>
                    </a:prstGeom>
                    <a:noFill/>
                    <a:ln>
                      <a:noFill/>
                    </a:ln>
                  </pic:spPr>
                </pic:pic>
              </a:graphicData>
            </a:graphic>
          </wp:inline>
        </w:drawing>
      </w:r>
    </w:p>
    <w:p w14:paraId="7D698EF7" w14:textId="66BE5C53" w:rsidR="009B5C24" w:rsidRDefault="009B5C24">
      <w:pPr>
        <w:rPr>
          <w:rFonts w:ascii="Times New Roman" w:hAnsi="Times New Roman" w:cs="Times New Roman"/>
          <w:vertAlign w:val="subscript"/>
        </w:rPr>
      </w:pPr>
    </w:p>
    <w:p w14:paraId="2FE8C919" w14:textId="01CC3FBA"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Over what frequency range do you want fooof to run? Specify the minimum and maximum frequencies</w:t>
      </w:r>
    </w:p>
    <w:p w14:paraId="13B577B3" w14:textId="0E1D9253"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Parameters used to prevent overfitting:</w:t>
      </w:r>
    </w:p>
    <w:p w14:paraId="1F832E74" w14:textId="6857BA91"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Peak width limit (min, max): What is the minimum and maximum width for which a peak should be detectable?</w:t>
      </w:r>
    </w:p>
    <w:p w14:paraId="089D3D4C" w14:textId="7AB9CDB0"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ax number of peaks: What is the maximum number of peaks fooof should find? Some maximum must be set. Anything &gt; 6 will rarely have an effect</w:t>
      </w:r>
    </w:p>
    <w:p w14:paraId="4514D4A5" w14:textId="31F7D0A5"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amplitude: What is the minimum amplitude for which a peak should be detectable?</w:t>
      </w:r>
    </w:p>
    <w:p w14:paraId="0B0C1ED7" w14:textId="282AD68E"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threshold: For this to have an effect, set to be &gt; 0. Should be set if the data may not have any peaks</w:t>
      </w:r>
    </w:p>
    <w:p w14:paraId="0E75D649" w14:textId="6DCB620E" w:rsidR="00351992" w:rsidRDefault="00351992" w:rsidP="009B5C24">
      <w:pPr>
        <w:pStyle w:val="ListParagraph"/>
        <w:numPr>
          <w:ilvl w:val="1"/>
          <w:numId w:val="38"/>
        </w:numPr>
        <w:rPr>
          <w:rFonts w:ascii="Times New Roman" w:hAnsi="Times New Roman" w:cs="Times New Roman"/>
        </w:rPr>
      </w:pPr>
      <w:r>
        <w:rPr>
          <w:rFonts w:ascii="Times New Roman" w:hAnsi="Times New Roman" w:cs="Times New Roman"/>
        </w:rPr>
        <w:t>Background mode: What method do you want fooof to use to find the background of the power spectra? Recommended to use ‘knee’ when the frequency range &gt; 40</w:t>
      </w:r>
    </w:p>
    <w:p w14:paraId="2E7DAEF2" w14:textId="5380DD82" w:rsidR="00351992" w:rsidRDefault="00351992" w:rsidP="00351992">
      <w:pPr>
        <w:pStyle w:val="ListParagraph"/>
        <w:numPr>
          <w:ilvl w:val="2"/>
          <w:numId w:val="38"/>
        </w:numPr>
        <w:rPr>
          <w:rFonts w:ascii="Times New Roman" w:hAnsi="Times New Roman" w:cs="Times New Roman"/>
        </w:rPr>
      </w:pPr>
      <w:r>
        <w:rPr>
          <w:rFonts w:ascii="Times New Roman" w:hAnsi="Times New Roman" w:cs="Times New Roman"/>
        </w:rPr>
        <w:t>Note: ‘knee’ will result in a third parameter for the background (called ‘knee’)</w:t>
      </w:r>
    </w:p>
    <w:p w14:paraId="11BEB67F" w14:textId="2EC5A7CD"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fooof results?</w:t>
      </w:r>
    </w:p>
    <w:p w14:paraId="6FC335E4" w14:textId="0871A3D9"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to save all fooof-generated figures? Do not check either you do not want any figures or if you want figures for only specific channel #’s</w:t>
      </w:r>
      <w:r w:rsidR="009A6537">
        <w:rPr>
          <w:rFonts w:ascii="Times New Roman" w:hAnsi="Times New Roman" w:cs="Times New Roman"/>
        </w:rPr>
        <w:t xml:space="preserve">, </w:t>
      </w:r>
      <w:r>
        <w:rPr>
          <w:rFonts w:ascii="Times New Roman" w:hAnsi="Times New Roman" w:cs="Times New Roman"/>
        </w:rPr>
        <w:t>files</w:t>
      </w:r>
      <w:r w:rsidR="009A6537">
        <w:rPr>
          <w:rFonts w:ascii="Times New Roman" w:hAnsi="Times New Roman" w:cs="Times New Roman"/>
        </w:rPr>
        <w:t>, or channel groups</w:t>
      </w:r>
    </w:p>
    <w:p w14:paraId="10986DA5" w14:textId="116D7AA7"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channels to be averaged together for fooof analysis, or should channels be run separately?</w:t>
      </w:r>
    </w:p>
    <w:p w14:paraId="30070806" w14:textId="5A45EA10"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2AB4028B" w14:textId="5DCAA12A" w:rsidR="009B5C24" w:rsidRDefault="00351992" w:rsidP="009B5C24">
      <w:pPr>
        <w:pStyle w:val="ListParagraph"/>
        <w:numPr>
          <w:ilvl w:val="0"/>
          <w:numId w:val="38"/>
        </w:numPr>
        <w:rPr>
          <w:rFonts w:ascii="Times New Roman" w:hAnsi="Times New Roman" w:cs="Times New Roman"/>
        </w:rPr>
      </w:pPr>
      <w:r>
        <w:rPr>
          <w:rFonts w:ascii="Times New Roman" w:hAnsi="Times New Roman" w:cs="Times New Roman"/>
        </w:rPr>
        <w:t xml:space="preserve">If you want to average channels in groups, specify which channels should be averaged together. </w:t>
      </w:r>
    </w:p>
    <w:p w14:paraId="4195BB33" w14:textId="2FB5565D" w:rsidR="00351992" w:rsidRDefault="00351992" w:rsidP="00351992">
      <w:pPr>
        <w:pStyle w:val="ListParagraph"/>
        <w:numPr>
          <w:ilvl w:val="1"/>
          <w:numId w:val="38"/>
        </w:numPr>
        <w:rPr>
          <w:rFonts w:ascii="Times New Roman" w:hAnsi="Times New Roman" w:cs="Times New Roman"/>
        </w:rPr>
      </w:pPr>
      <w:r>
        <w:rPr>
          <w:rFonts w:ascii="Times New Roman" w:hAnsi="Times New Roman" w:cs="Times New Roman"/>
        </w:rPr>
        <w:t>Channels to average together should be separated by a comma only, and groups should be separated by a space only</w:t>
      </w:r>
    </w:p>
    <w:p w14:paraId="5ABEE861" w14:textId="3454F73C" w:rsidR="00CC4E0E" w:rsidRDefault="00CC4E0E" w:rsidP="00CC4E0E">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 groups to save reports for</w:t>
      </w:r>
    </w:p>
    <w:p w14:paraId="3A9D8D77" w14:textId="2B0B525A" w:rsidR="00CC4E0E" w:rsidRDefault="00CC4E0E" w:rsidP="00CC4E0E">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489B9AA" w14:textId="66990059" w:rsidR="00CC4E0E" w:rsidRDefault="004F0F0B" w:rsidP="00CC4E0E">
      <w:pPr>
        <w:pStyle w:val="ListParagraph"/>
        <w:numPr>
          <w:ilvl w:val="1"/>
          <w:numId w:val="38"/>
        </w:numPr>
        <w:rPr>
          <w:rFonts w:ascii="Times New Roman" w:hAnsi="Times New Roman" w:cs="Times New Roman"/>
        </w:rPr>
      </w:pPr>
      <w:r>
        <w:rPr>
          <w:rFonts w:ascii="Times New Roman" w:hAnsi="Times New Roman" w:cs="Times New Roman"/>
        </w:rPr>
        <w:t xml:space="preserve">Separate </w:t>
      </w:r>
      <w:r w:rsidR="00651271">
        <w:rPr>
          <w:rFonts w:ascii="Times New Roman" w:hAnsi="Times New Roman" w:cs="Times New Roman"/>
        </w:rPr>
        <w:t>participants / channels / groups with a space (not a comma)</w:t>
      </w:r>
    </w:p>
    <w:p w14:paraId="16AF5257" w14:textId="7DA0DB35" w:rsidR="00651271" w:rsidRDefault="009C4841" w:rsidP="00CC4E0E">
      <w:pPr>
        <w:pStyle w:val="ListParagraph"/>
        <w:numPr>
          <w:ilvl w:val="1"/>
          <w:numId w:val="38"/>
        </w:numPr>
        <w:rPr>
          <w:rFonts w:ascii="Times New Roman" w:hAnsi="Times New Roman" w:cs="Times New Roman"/>
        </w:rPr>
      </w:pPr>
      <w:r>
        <w:rPr>
          <w:rFonts w:ascii="Times New Roman" w:hAnsi="Times New Roman" w:cs="Times New Roman"/>
        </w:rPr>
        <w:t>To specify groups, do so by group number. Group number is determined by the order the groups were input</w:t>
      </w:r>
    </w:p>
    <w:p w14:paraId="1F0671D9" w14:textId="17B7D7AA" w:rsidR="00F54E3B" w:rsidRDefault="00F54E3B" w:rsidP="00F54E3B">
      <w:pPr>
        <w:rPr>
          <w:rFonts w:ascii="Times New Roman" w:hAnsi="Times New Roman" w:cs="Times New Roman"/>
        </w:rPr>
      </w:pPr>
    </w:p>
    <w:p w14:paraId="02D94684" w14:textId="6472DA71" w:rsidR="00F3686B" w:rsidRDefault="00F3686B" w:rsidP="00F54E3B">
      <w:pPr>
        <w:rPr>
          <w:rFonts w:ascii="Times New Roman" w:hAnsi="Times New Roman" w:cs="Times New Roman"/>
        </w:rPr>
      </w:pPr>
    </w:p>
    <w:p w14:paraId="25330C81" w14:textId="3273671D" w:rsidR="00F3686B" w:rsidRDefault="00F3686B" w:rsidP="00F54E3B">
      <w:pPr>
        <w:rPr>
          <w:rFonts w:ascii="Times New Roman" w:hAnsi="Times New Roman" w:cs="Times New Roman"/>
        </w:rPr>
      </w:pPr>
    </w:p>
    <w:p w14:paraId="10478A7F" w14:textId="2398DE24" w:rsidR="00F3686B" w:rsidRDefault="00F3686B" w:rsidP="00F54E3B">
      <w:pPr>
        <w:rPr>
          <w:rFonts w:ascii="Times New Roman" w:hAnsi="Times New Roman" w:cs="Times New Roman"/>
        </w:rPr>
      </w:pPr>
    </w:p>
    <w:p w14:paraId="3A8EC0CD" w14:textId="11875B62" w:rsidR="00F3686B" w:rsidRDefault="00F3686B" w:rsidP="00F54E3B">
      <w:pPr>
        <w:rPr>
          <w:rFonts w:ascii="Times New Roman" w:hAnsi="Times New Roman" w:cs="Times New Roman"/>
        </w:rPr>
      </w:pPr>
    </w:p>
    <w:p w14:paraId="10C96917" w14:textId="19D14A76" w:rsidR="00F3686B" w:rsidRDefault="00F3686B" w:rsidP="00F54E3B">
      <w:pPr>
        <w:rPr>
          <w:rFonts w:ascii="Times New Roman" w:hAnsi="Times New Roman" w:cs="Times New Roman"/>
        </w:rPr>
      </w:pPr>
    </w:p>
    <w:p w14:paraId="0D223FB3" w14:textId="75F27DA8" w:rsidR="00F3686B" w:rsidRDefault="00F3686B" w:rsidP="00F54E3B">
      <w:pPr>
        <w:rPr>
          <w:rFonts w:ascii="Times New Roman" w:hAnsi="Times New Roman" w:cs="Times New Roman"/>
        </w:rPr>
      </w:pPr>
    </w:p>
    <w:p w14:paraId="72CB88BE" w14:textId="0549E4D4" w:rsidR="00F3686B" w:rsidRDefault="00F3686B" w:rsidP="00F54E3B">
      <w:pPr>
        <w:rPr>
          <w:rFonts w:ascii="Times New Roman" w:hAnsi="Times New Roman" w:cs="Times New Roman"/>
        </w:rPr>
      </w:pPr>
    </w:p>
    <w:p w14:paraId="7EDC399B" w14:textId="619AF009" w:rsidR="00F3686B" w:rsidRDefault="00F3686B" w:rsidP="00F54E3B">
      <w:pPr>
        <w:rPr>
          <w:rFonts w:ascii="Times New Roman" w:hAnsi="Times New Roman" w:cs="Times New Roman"/>
        </w:rPr>
      </w:pPr>
    </w:p>
    <w:p w14:paraId="0FF76582" w14:textId="20FDF6B5" w:rsidR="00F3686B" w:rsidRDefault="00F3686B" w:rsidP="00F54E3B">
      <w:pPr>
        <w:rPr>
          <w:rFonts w:ascii="Times New Roman" w:hAnsi="Times New Roman" w:cs="Times New Roman"/>
        </w:rPr>
      </w:pPr>
    </w:p>
    <w:p w14:paraId="49EE465C" w14:textId="550E11A2" w:rsidR="00F3686B" w:rsidRDefault="00F3686B" w:rsidP="00F54E3B">
      <w:pPr>
        <w:rPr>
          <w:rFonts w:ascii="Times New Roman" w:hAnsi="Times New Roman" w:cs="Times New Roman"/>
        </w:rPr>
      </w:pPr>
    </w:p>
    <w:p w14:paraId="17C7685E" w14:textId="57FBA2EE" w:rsidR="00F3686B" w:rsidRDefault="00F3686B" w:rsidP="00F54E3B">
      <w:pPr>
        <w:rPr>
          <w:rFonts w:ascii="Times New Roman" w:hAnsi="Times New Roman" w:cs="Times New Roman"/>
        </w:rPr>
      </w:pPr>
    </w:p>
    <w:p w14:paraId="6BA67AEC" w14:textId="6CC6903D" w:rsidR="00F3686B" w:rsidRDefault="00F3686B" w:rsidP="00F54E3B">
      <w:pPr>
        <w:rPr>
          <w:rFonts w:ascii="Times New Roman" w:hAnsi="Times New Roman" w:cs="Times New Roman"/>
        </w:rPr>
      </w:pPr>
    </w:p>
    <w:p w14:paraId="18987291" w14:textId="2B6FE8A3" w:rsidR="00F3686B" w:rsidRDefault="00F3686B" w:rsidP="00F54E3B">
      <w:pPr>
        <w:rPr>
          <w:rFonts w:ascii="Times New Roman" w:hAnsi="Times New Roman" w:cs="Times New Roman"/>
        </w:rPr>
      </w:pPr>
    </w:p>
    <w:p w14:paraId="7F3C8562" w14:textId="4FD60E71" w:rsidR="00F3686B" w:rsidRDefault="00F3686B" w:rsidP="00F54E3B">
      <w:pPr>
        <w:rPr>
          <w:rFonts w:ascii="Times New Roman" w:hAnsi="Times New Roman" w:cs="Times New Roman"/>
        </w:rPr>
      </w:pPr>
    </w:p>
    <w:p w14:paraId="61F4D90B" w14:textId="09376C97" w:rsidR="00F3686B" w:rsidRDefault="00F3686B" w:rsidP="00F54E3B">
      <w:pPr>
        <w:rPr>
          <w:rFonts w:ascii="Times New Roman" w:hAnsi="Times New Roman" w:cs="Times New Roman"/>
        </w:rPr>
      </w:pPr>
    </w:p>
    <w:p w14:paraId="2E4D9E6B" w14:textId="77777777" w:rsidR="00F3686B" w:rsidRDefault="00F3686B" w:rsidP="00F54E3B">
      <w:pPr>
        <w:rPr>
          <w:rFonts w:ascii="Times New Roman" w:hAnsi="Times New Roman" w:cs="Times New Roman"/>
        </w:rPr>
      </w:pPr>
    </w:p>
    <w:p w14:paraId="31AC1A00" w14:textId="7D0E8786" w:rsidR="00F54E3B" w:rsidRPr="00F54E3B" w:rsidRDefault="00F54E3B" w:rsidP="00F54E3B">
      <w:pPr>
        <w:pStyle w:val="Heading3"/>
        <w:rPr>
          <w:rFonts w:cs="Times New Roman"/>
        </w:rPr>
      </w:pPr>
      <w:bookmarkStart w:id="40" w:name="_Toc535504425"/>
      <w:r>
        <w:rPr>
          <w:rFonts w:cs="Times New Roman"/>
        </w:rPr>
        <w:t xml:space="preserve">PAC </w:t>
      </w:r>
      <w:r w:rsidR="0085566C">
        <w:rPr>
          <w:rFonts w:cs="Times New Roman"/>
        </w:rPr>
        <w:t xml:space="preserve">Module </w:t>
      </w:r>
      <w:r>
        <w:rPr>
          <w:rFonts w:cs="Times New Roman"/>
        </w:rPr>
        <w:t>Specifications Panel</w:t>
      </w:r>
      <w:bookmarkEnd w:id="40"/>
    </w:p>
    <w:p w14:paraId="6E66A6B5" w14:textId="77777777" w:rsidR="009A6537" w:rsidRPr="009A6537" w:rsidRDefault="009A6537" w:rsidP="009A6537">
      <w:pPr>
        <w:rPr>
          <w:rFonts w:ascii="Times New Roman" w:hAnsi="Times New Roman" w:cs="Times New Roman"/>
        </w:rPr>
      </w:pPr>
    </w:p>
    <w:p w14:paraId="4F11C958" w14:textId="55234EC9" w:rsidR="0060791E" w:rsidRDefault="009B5C24">
      <w:pPr>
        <w:rPr>
          <w:rFonts w:ascii="Times New Roman" w:hAnsi="Times New Roman" w:cs="Times New Roman"/>
        </w:rPr>
      </w:pPr>
      <w:r>
        <w:rPr>
          <w:rFonts w:ascii="Times New Roman" w:hAnsi="Times New Roman" w:cs="Times New Roman"/>
          <w:noProof/>
        </w:rPr>
        <w:drawing>
          <wp:inline distT="0" distB="0" distL="0" distR="0" wp14:anchorId="5E977BE5" wp14:editId="7CA4777F">
            <wp:extent cx="5895975" cy="2162175"/>
            <wp:effectExtent l="0" t="0" r="9525" b="9525"/>
            <wp:docPr id="32" name="Picture 32" descr="C:\Users\ch203202\Desktop\fooof_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203202\Desktop\fooof_pan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95975" cy="2162175"/>
                    </a:xfrm>
                    <a:prstGeom prst="rect">
                      <a:avLst/>
                    </a:prstGeom>
                    <a:noFill/>
                    <a:ln>
                      <a:noFill/>
                    </a:ln>
                  </pic:spPr>
                </pic:pic>
              </a:graphicData>
            </a:graphic>
          </wp:inline>
        </w:drawing>
      </w:r>
    </w:p>
    <w:p w14:paraId="7CE01D8D" w14:textId="77777777" w:rsidR="0060791E" w:rsidRDefault="0060791E">
      <w:pPr>
        <w:rPr>
          <w:rFonts w:ascii="Times New Roman" w:hAnsi="Times New Roman" w:cs="Times New Roman"/>
        </w:rPr>
      </w:pPr>
    </w:p>
    <w:p w14:paraId="75FEF675" w14:textId="77777777" w:rsidR="00487C55" w:rsidRDefault="00487C55" w:rsidP="00487C55">
      <w:pPr>
        <w:pStyle w:val="ListParagraph"/>
        <w:numPr>
          <w:ilvl w:val="0"/>
          <w:numId w:val="38"/>
        </w:numPr>
      </w:pPr>
      <w:r>
        <w:t>Which method would you like to use to generate the correlations between each frequency?</w:t>
      </w:r>
    </w:p>
    <w:p w14:paraId="5141DD6A" w14:textId="77777777" w:rsidR="00487C55" w:rsidRDefault="00487C55" w:rsidP="00487C55">
      <w:pPr>
        <w:pStyle w:val="ListParagraph"/>
        <w:numPr>
          <w:ilvl w:val="1"/>
          <w:numId w:val="38"/>
        </w:numPr>
      </w:pPr>
      <w:r>
        <w:t>‘ozkurt’, ‘canolty’, ‘tort’, ‘penny’  = methods based on filtering and using a Hilbert transform</w:t>
      </w:r>
    </w:p>
    <w:p w14:paraId="66D80F89" w14:textId="77777777" w:rsidR="00487C55" w:rsidRDefault="00487C55" w:rsidP="00487C55">
      <w:pPr>
        <w:pStyle w:val="ListParagraph"/>
        <w:numPr>
          <w:ilvl w:val="1"/>
          <w:numId w:val="38"/>
        </w:numPr>
      </w:pPr>
      <w:r>
        <w:t>‘vanwijk’ = method for a joint AAC and PAC estimation based on filtering and using the Hilbert transform</w:t>
      </w:r>
    </w:p>
    <w:p w14:paraId="09D8E76B" w14:textId="77777777" w:rsidR="00487C55" w:rsidRDefault="00487C55" w:rsidP="00487C55">
      <w:pPr>
        <w:pStyle w:val="ListParagraph"/>
        <w:numPr>
          <w:ilvl w:val="1"/>
          <w:numId w:val="38"/>
        </w:numPr>
      </w:pPr>
      <w:r>
        <w:t xml:space="preserve">‘sigl’, </w:t>
      </w:r>
      <w:r w:rsidRPr="009F1610">
        <w:t>'nagashima', 'hagihira', 'bispectrum'</w:t>
      </w:r>
      <w:r>
        <w:t xml:space="preserve"> = methods for a PAC estimation based on bicoherence</w:t>
      </w:r>
    </w:p>
    <w:p w14:paraId="6132B5E2" w14:textId="77777777" w:rsidR="00487C55" w:rsidRDefault="00487C55" w:rsidP="00487C55">
      <w:pPr>
        <w:pStyle w:val="ListParagraph"/>
        <w:numPr>
          <w:ilvl w:val="1"/>
          <w:numId w:val="38"/>
        </w:numPr>
      </w:pPr>
      <w:r>
        <w:t>‘colgin’, ‘jiang’ = PAC / PAC directionality estimation (respectively) based on filtering and computing coherence</w:t>
      </w:r>
    </w:p>
    <w:p w14:paraId="717879E9" w14:textId="77777777" w:rsidR="00487C55" w:rsidRDefault="00487C55" w:rsidP="00487C55">
      <w:pPr>
        <w:pStyle w:val="ListParagraph"/>
        <w:numPr>
          <w:ilvl w:val="1"/>
          <w:numId w:val="38"/>
        </w:numPr>
      </w:pPr>
      <w:r>
        <w:t>‘deprelatour’ = PAC estimation based on a driven autoregressive model</w:t>
      </w:r>
    </w:p>
    <w:p w14:paraId="35E9E58B" w14:textId="68811881" w:rsidR="00487C55" w:rsidRDefault="00487C55" w:rsidP="00340B96">
      <w:pPr>
        <w:pStyle w:val="ListParagraph"/>
        <w:numPr>
          <w:ilvl w:val="2"/>
          <w:numId w:val="38"/>
        </w:numPr>
      </w:pPr>
      <w:r>
        <w:t xml:space="preserve">More information on methods can be found here: </w:t>
      </w:r>
      <w:hyperlink r:id="rId33" w:history="1">
        <w:r w:rsidR="00365543" w:rsidRPr="00AA57C1">
          <w:rPr>
            <w:rStyle w:val="Hyperlink"/>
          </w:rPr>
          <w:t>https://github.com/pactools/pactools</w:t>
        </w:r>
      </w:hyperlink>
    </w:p>
    <w:p w14:paraId="50C97571" w14:textId="40604291" w:rsidR="00365543" w:rsidRDefault="00365543" w:rsidP="00365543">
      <w:pPr>
        <w:pStyle w:val="ListParagraph"/>
        <w:numPr>
          <w:ilvl w:val="0"/>
          <w:numId w:val="38"/>
        </w:numPr>
      </w:pPr>
      <w:r>
        <w:t>What frequency range should pac run on, for the lower range of frequencies?</w:t>
      </w:r>
    </w:p>
    <w:p w14:paraId="47E68DD7" w14:textId="7F9DC5F7" w:rsidR="001D5017" w:rsidRDefault="001D5017" w:rsidP="00365543">
      <w:pPr>
        <w:pStyle w:val="ListParagraph"/>
        <w:numPr>
          <w:ilvl w:val="0"/>
          <w:numId w:val="38"/>
        </w:numPr>
      </w:pPr>
      <w:r>
        <w:t>What resolution should be used for the lower frequency range?</w:t>
      </w:r>
    </w:p>
    <w:p w14:paraId="62C08A97" w14:textId="2E3B2D75" w:rsidR="001D5017" w:rsidRDefault="00C816B0" w:rsidP="001D5017">
      <w:pPr>
        <w:pStyle w:val="ListParagraph"/>
        <w:numPr>
          <w:ilvl w:val="1"/>
          <w:numId w:val="38"/>
        </w:numPr>
      </w:pPr>
      <w:r>
        <w:t>pac will run on a subdivision of frequencies starting on the minimum and ending at the maximum; Resolution will determine the number of frequencies run in the frequency range</w:t>
      </w:r>
    </w:p>
    <w:p w14:paraId="2F4BB653" w14:textId="79B83D34" w:rsidR="00C816B0" w:rsidRDefault="00C816B0" w:rsidP="00C816B0">
      <w:pPr>
        <w:pStyle w:val="ListParagraph"/>
        <w:numPr>
          <w:ilvl w:val="0"/>
          <w:numId w:val="38"/>
        </w:numPr>
      </w:pPr>
      <w:r>
        <w:t>What bandwidth should be used for</w:t>
      </w:r>
      <w:r w:rsidR="00676B08">
        <w:t xml:space="preserve"> the bandpass filter on</w:t>
      </w:r>
      <w:r>
        <w:t xml:space="preserve"> the lower frequency?</w:t>
      </w:r>
    </w:p>
    <w:p w14:paraId="600A8CB6" w14:textId="71CCF12E" w:rsidR="00487C55" w:rsidRPr="00894D8C" w:rsidRDefault="00CB231A" w:rsidP="00894D8C">
      <w:pPr>
        <w:pStyle w:val="ListParagraph"/>
        <w:numPr>
          <w:ilvl w:val="0"/>
          <w:numId w:val="38"/>
        </w:numPr>
      </w:pPr>
      <w:r>
        <w:t>^You will repeat the parameters corresponding to these 3 bullets for the higher frequency</w:t>
      </w:r>
    </w:p>
    <w:p w14:paraId="0BD2D4A9" w14:textId="0918F532"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pac results?</w:t>
      </w:r>
    </w:p>
    <w:p w14:paraId="3234FD3C" w14:textId="1126B649"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to save all pac-generated figures? Do not check either you do not want any figures or if you want figures for only specific channel #’s or files</w:t>
      </w:r>
    </w:p>
    <w:p w14:paraId="7BD270DC" w14:textId="77777777"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5656F839" w14:textId="6280A0BF"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to save reports for</w:t>
      </w:r>
    </w:p>
    <w:p w14:paraId="617D7FD7" w14:textId="77777777" w:rsidR="009A6537" w:rsidRDefault="009A6537" w:rsidP="009A6537">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AE8B36F" w14:textId="28AF2B51" w:rsidR="0060791E" w:rsidRPr="00B21D07" w:rsidRDefault="009A6537" w:rsidP="00B21D07">
      <w:pPr>
        <w:pStyle w:val="ListParagraph"/>
        <w:numPr>
          <w:ilvl w:val="1"/>
          <w:numId w:val="38"/>
        </w:numPr>
        <w:rPr>
          <w:rFonts w:ascii="Times New Roman" w:hAnsi="Times New Roman" w:cs="Times New Roman"/>
        </w:rPr>
      </w:pPr>
      <w:r>
        <w:rPr>
          <w:rFonts w:ascii="Times New Roman" w:hAnsi="Times New Roman" w:cs="Times New Roman"/>
        </w:rPr>
        <w:t>Separate participants / channe</w:t>
      </w:r>
      <w:r w:rsidR="00B21D07">
        <w:rPr>
          <w:rFonts w:ascii="Times New Roman" w:hAnsi="Times New Roman" w:cs="Times New Roman"/>
        </w:rPr>
        <w:t xml:space="preserve">ls </w:t>
      </w:r>
      <w:r>
        <w:rPr>
          <w:rFonts w:ascii="Times New Roman" w:hAnsi="Times New Roman" w:cs="Times New Roman"/>
        </w:rPr>
        <w:t>with a space (not a comma)</w:t>
      </w:r>
    </w:p>
    <w:p w14:paraId="5C74B1CD" w14:textId="77777777" w:rsidR="0060791E" w:rsidRDefault="0060791E">
      <w:pPr>
        <w:rPr>
          <w:rFonts w:ascii="Times New Roman" w:hAnsi="Times New Roman" w:cs="Times New Roman"/>
        </w:rPr>
      </w:pPr>
    </w:p>
    <w:p w14:paraId="7F1D6981" w14:textId="77777777" w:rsidR="0060791E" w:rsidRDefault="0060791E">
      <w:pPr>
        <w:rPr>
          <w:rFonts w:ascii="Times New Roman" w:hAnsi="Times New Roman" w:cs="Times New Roman"/>
        </w:rPr>
      </w:pPr>
    </w:p>
    <w:p w14:paraId="728B4CA3" w14:textId="27566E69" w:rsidR="003811EA" w:rsidRPr="0060791E" w:rsidRDefault="00851BC4" w:rsidP="00921808">
      <w:pPr>
        <w:pStyle w:val="Heading1"/>
      </w:pPr>
      <w:bookmarkStart w:id="41" w:name="_Running_BEAPP_Using"/>
      <w:bookmarkStart w:id="42" w:name="_Toc535504426"/>
      <w:bookmarkEnd w:id="41"/>
      <w:r w:rsidRPr="0060791E">
        <w:t>Running BEAPP Using a User Input Script</w:t>
      </w:r>
      <w:bookmarkEnd w:id="42"/>
    </w:p>
    <w:p w14:paraId="393D1370" w14:textId="771F76B7" w:rsidR="003811EA" w:rsidRDefault="003811EA">
      <w:pPr>
        <w:rPr>
          <w:rFonts w:ascii="Times New Roman" w:hAnsi="Times New Roman" w:cs="Times New Roman"/>
        </w:rPr>
      </w:pPr>
    </w:p>
    <w:p w14:paraId="667049D5" w14:textId="77777777" w:rsidR="001751E9" w:rsidRPr="00C44DC2" w:rsidRDefault="001751E9" w:rsidP="00A278AF">
      <w:pPr>
        <w:pStyle w:val="Heading2"/>
      </w:pPr>
      <w:bookmarkStart w:id="43" w:name="_Toc535504427"/>
      <w:r w:rsidRPr="00C44DC2">
        <w:t>Standard User Settings:</w:t>
      </w:r>
      <w:bookmarkEnd w:id="43"/>
    </w:p>
    <w:p w14:paraId="7CCD5933" w14:textId="77777777" w:rsidR="001751E9" w:rsidRPr="00C44DC2" w:rsidRDefault="001751E9" w:rsidP="001751E9">
      <w:pPr>
        <w:rPr>
          <w:rFonts w:ascii="Times New Roman" w:hAnsi="Times New Roman" w:cs="Times New Roman"/>
          <w:b/>
        </w:rPr>
      </w:pPr>
    </w:p>
    <w:p w14:paraId="6CE3FE2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user_inputs/beapp_userinputs.m.</w:t>
      </w:r>
      <w:r w:rsidRPr="00C44DC2">
        <w:rPr>
          <w:rFonts w:ascii="Times New Roman" w:hAnsi="Times New Roman" w:cs="Times New Roman"/>
        </w:rPr>
        <w:t xml:space="preserve"> </w:t>
      </w:r>
    </w:p>
    <w:p w14:paraId="0199E52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First, set the general user inputs (required for every data run)</w:t>
      </w:r>
    </w:p>
    <w:p w14:paraId="07F7D71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choose the modules to run. </w:t>
      </w:r>
    </w:p>
    <w:p w14:paraId="4A0263DE"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 choose the details (parameters) of what will occur in the modules you’ve turned on.</w:t>
      </w:r>
    </w:p>
    <w:p w14:paraId="58BE25EF" w14:textId="31532EC3" w:rsidR="001751E9" w:rsidRDefault="001751E9" w:rsidP="001751E9">
      <w:pPr>
        <w:rPr>
          <w:rFonts w:ascii="Times New Roman" w:hAnsi="Times New Roman" w:cs="Times New Roman"/>
          <w:b/>
        </w:rPr>
      </w:pPr>
    </w:p>
    <w:p w14:paraId="5F35B499" w14:textId="6D7D03E3" w:rsidR="00B13E30" w:rsidRPr="00B13E30" w:rsidRDefault="00B13E30" w:rsidP="001751E9">
      <w:pPr>
        <w:rPr>
          <w:rFonts w:ascii="Times New Roman" w:hAnsi="Times New Roman" w:cs="Times New Roman"/>
        </w:rPr>
      </w:pPr>
      <w:r>
        <w:rPr>
          <w:rFonts w:ascii="Times New Roman" w:hAnsi="Times New Roman" w:cs="Times New Roman"/>
          <w:b/>
        </w:rPr>
        <w:t>NOTE:</w:t>
      </w:r>
      <w:r w:rsidR="00AB6A4A">
        <w:rPr>
          <w:rFonts w:ascii="Times New Roman" w:hAnsi="Times New Roman" w:cs="Times New Roman"/>
        </w:rPr>
        <w:t xml:space="preserve"> For a hybrid user input and GUI script, users can now use the live script beapp_new_main.mlx. Open beapp_ne</w:t>
      </w:r>
      <w:r w:rsidR="00E85400">
        <w:rPr>
          <w:rFonts w:ascii="Times New Roman" w:hAnsi="Times New Roman" w:cs="Times New Roman"/>
        </w:rPr>
        <w:t>w_main.mlx (in the main fo</w:t>
      </w:r>
      <w:r w:rsidR="001D192E">
        <w:rPr>
          <w:rFonts w:ascii="Times New Roman" w:hAnsi="Times New Roman" w:cs="Times New Roman"/>
        </w:rPr>
        <w:t>lder), set your inputs, and run!</w:t>
      </w:r>
      <w:bookmarkStart w:id="44" w:name="_GoBack"/>
      <w:bookmarkEnd w:id="44"/>
    </w:p>
    <w:p w14:paraId="58FE5D6E" w14:textId="77777777" w:rsidR="00B13E30" w:rsidRPr="00C44DC2" w:rsidRDefault="00B13E30" w:rsidP="001751E9">
      <w:pPr>
        <w:rPr>
          <w:rFonts w:ascii="Times New Roman" w:hAnsi="Times New Roman" w:cs="Times New Roman"/>
          <w:b/>
        </w:rPr>
      </w:pPr>
    </w:p>
    <w:p w14:paraId="11C221BC" w14:textId="4DAC162B" w:rsidR="001751E9" w:rsidRPr="00C44DC2" w:rsidRDefault="001751E9" w:rsidP="00746736">
      <w:pPr>
        <w:pStyle w:val="Heading2"/>
        <w:numPr>
          <w:ilvl w:val="0"/>
          <w:numId w:val="35"/>
        </w:numPr>
      </w:pPr>
      <w:bookmarkStart w:id="45" w:name="_Toc535504428"/>
      <w:r w:rsidRPr="00C44DC2">
        <w:t>General User Inputs (Required for every data run)</w:t>
      </w:r>
      <w:bookmarkEnd w:id="45"/>
    </w:p>
    <w:p w14:paraId="5F94EFF4" w14:textId="77777777" w:rsidR="001751E9" w:rsidRPr="00C44DC2" w:rsidRDefault="001751E9" w:rsidP="001751E9">
      <w:pPr>
        <w:rPr>
          <w:rFonts w:ascii="Times New Roman" w:hAnsi="Times New Roman" w:cs="Times New Roman"/>
          <w:b/>
          <w:sz w:val="28"/>
          <w:szCs w:val="28"/>
        </w:rPr>
      </w:pPr>
    </w:p>
    <w:p w14:paraId="6FC6487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24D7F659" w14:textId="77777777" w:rsidR="001751E9" w:rsidRPr="00C44DC2" w:rsidRDefault="001751E9" w:rsidP="001751E9">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207FD7C6" wp14:editId="63858604">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0C126F74" w14:textId="77777777" w:rsidR="001751E9" w:rsidRPr="00C44DC2" w:rsidRDefault="001751E9" w:rsidP="001751E9">
      <w:pPr>
        <w:rPr>
          <w:rFonts w:ascii="Times New Roman" w:hAnsi="Times New Roman" w:cs="Times New Roman"/>
          <w:b/>
          <w:sz w:val="28"/>
          <w:szCs w:val="28"/>
        </w:rPr>
      </w:pPr>
    </w:p>
    <w:p w14:paraId="3A4A74A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Pr>
          <w:rFonts w:ascii="Times New Roman" w:hAnsi="Times New Roman" w:cs="Times New Roman"/>
          <w:sz w:val="28"/>
          <w:szCs w:val="28"/>
        </w:rPr>
        <w:t>cify the following information:</w:t>
      </w:r>
    </w:p>
    <w:p w14:paraId="556B123F"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07A7EF54"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1751E9" w:rsidRPr="00C44DC2" w14:paraId="6A2F44FC" w14:textId="77777777" w:rsidTr="000A6EDC">
        <w:tc>
          <w:tcPr>
            <w:tcW w:w="2718" w:type="dxa"/>
          </w:tcPr>
          <w:p w14:paraId="5095275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0512BC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3AC6EB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C3A788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6AB74AA" w14:textId="77777777" w:rsidTr="000A6EDC">
        <w:tc>
          <w:tcPr>
            <w:tcW w:w="2718" w:type="dxa"/>
          </w:tcPr>
          <w:p w14:paraId="3276655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src_dir</w:t>
            </w:r>
          </w:p>
        </w:tc>
        <w:tc>
          <w:tcPr>
            <w:tcW w:w="2610" w:type="dxa"/>
          </w:tcPr>
          <w:p w14:paraId="0319B23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0BD7918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beapp_beta\my_src_data’};</w:t>
            </w:r>
          </w:p>
        </w:tc>
        <w:tc>
          <w:tcPr>
            <w:tcW w:w="3060" w:type="dxa"/>
          </w:tcPr>
          <w:p w14:paraId="67F6807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2AA7A30F" w14:textId="77777777" w:rsidR="001751E9" w:rsidRPr="00C44DC2" w:rsidRDefault="001751E9" w:rsidP="001751E9">
      <w:pPr>
        <w:rPr>
          <w:rFonts w:ascii="Times New Roman" w:hAnsi="Times New Roman" w:cs="Times New Roman"/>
          <w:sz w:val="28"/>
          <w:szCs w:val="28"/>
        </w:rPr>
      </w:pPr>
    </w:p>
    <w:p w14:paraId="7C272F51"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How would you like to label (“tag”) output directories for this data run?</w:t>
      </w:r>
    </w:p>
    <w:p w14:paraId="064F3176" w14:textId="77777777" w:rsidR="001751E9" w:rsidRPr="00C44DC2" w:rsidRDefault="001751E9" w:rsidP="001751E9">
      <w:pPr>
        <w:pStyle w:val="ListParagraph"/>
        <w:rPr>
          <w:rFonts w:ascii="Times New Roman" w:hAnsi="Times New Roman" w:cs="Times New Roman"/>
          <w:sz w:val="28"/>
          <w:szCs w:val="28"/>
        </w:rPr>
      </w:pPr>
    </w:p>
    <w:p w14:paraId="62CA3EEC" w14:textId="2F3E928E" w:rsidR="007F5D27" w:rsidRDefault="007F5D27"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rPr>
        <w:t>grp_proc_info.beapp_curr_run_tag</w:t>
      </w:r>
      <w:r>
        <w:rPr>
          <w:rFonts w:ascii="Times New Roman" w:hAnsi="Times New Roman" w:cs="Times New Roman"/>
          <w:sz w:val="28"/>
          <w:szCs w:val="28"/>
        </w:rPr>
        <w:t xml:space="preserve">: </w:t>
      </w:r>
      <w:r w:rsidRPr="00F92467">
        <w:rPr>
          <w:rFonts w:ascii="Times New Roman" w:hAnsi="Times New Roman" w:cs="Times New Roman"/>
          <w:sz w:val="28"/>
          <w:szCs w:val="28"/>
        </w:rPr>
        <w:t xml:space="preserve">(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 This is a label that is appended to output directories for this run</w:t>
      </w:r>
      <w:r>
        <w:rPr>
          <w:rFonts w:ascii="Times New Roman" w:hAnsi="Times New Roman" w:cs="Times New Roman"/>
          <w:sz w:val="28"/>
          <w:szCs w:val="28"/>
        </w:rPr>
        <w:t>. Using run tags is always recommended.</w:t>
      </w:r>
    </w:p>
    <w:p w14:paraId="73858391" w14:textId="77777777" w:rsidR="001751E9" w:rsidRPr="00C44DC2" w:rsidRDefault="001751E9" w:rsidP="001751E9">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1751E9" w:rsidRPr="00C44DC2" w14:paraId="28078C82" w14:textId="77777777" w:rsidTr="000A6EDC">
        <w:tc>
          <w:tcPr>
            <w:tcW w:w="3595" w:type="dxa"/>
          </w:tcPr>
          <w:p w14:paraId="64154A8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FD9432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6CF24A1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2612530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068B0B5" w14:textId="77777777" w:rsidTr="000A6EDC">
        <w:tc>
          <w:tcPr>
            <w:tcW w:w="3595" w:type="dxa"/>
          </w:tcPr>
          <w:p w14:paraId="44A618B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lastRenderedPageBreak/>
              <w:t>grp_proc_info.beapp_curr_run_tag</w:t>
            </w:r>
          </w:p>
        </w:tc>
        <w:tc>
          <w:tcPr>
            <w:tcW w:w="2070" w:type="dxa"/>
          </w:tcPr>
          <w:p w14:paraId="330EF4E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5FD531C1" w14:textId="77777777" w:rsidR="001751E9" w:rsidRPr="00C44DC2" w:rsidRDefault="001751E9" w:rsidP="000A6EDC">
            <w:pPr>
              <w:autoSpaceDE w:val="0"/>
              <w:autoSpaceDN w:val="0"/>
              <w:adjustRightInd w:val="0"/>
              <w:rPr>
                <w:rFonts w:ascii="Times New Roman" w:hAnsi="Times New Roman" w:cs="Times New Roman"/>
              </w:rPr>
            </w:pPr>
            <w:r>
              <w:rPr>
                <w:rFonts w:ascii="Times New Roman" w:hAnsi="Times New Roman" w:cs="Times New Roman"/>
                <w:b/>
              </w:rPr>
              <w:t>=</w:t>
            </w:r>
            <w:r>
              <w:rPr>
                <w:rFonts w:ascii="Times New Roman" w:hAnsi="Times New Roman" w:cs="Times New Roman"/>
              </w:rPr>
              <w:t>‘2_sec_segs</w:t>
            </w:r>
            <w:r w:rsidRPr="00C44DC2">
              <w:rPr>
                <w:rFonts w:ascii="Times New Roman" w:hAnsi="Times New Roman" w:cs="Times New Roman"/>
              </w:rPr>
              <w:t xml:space="preserve">’; </w:t>
            </w:r>
          </w:p>
          <w:p w14:paraId="10E2A709" w14:textId="77777777" w:rsidR="001751E9" w:rsidRDefault="001751E9" w:rsidP="000A6EDC">
            <w:pPr>
              <w:autoSpaceDE w:val="0"/>
              <w:autoSpaceDN w:val="0"/>
              <w:adjustRightInd w:val="0"/>
              <w:rPr>
                <w:rFonts w:ascii="Times New Roman" w:hAnsi="Times New Roman" w:cs="Times New Roman"/>
              </w:rPr>
            </w:pPr>
            <w:r>
              <w:rPr>
                <w:rFonts w:ascii="Times New Roman" w:hAnsi="Times New Roman" w:cs="Times New Roman"/>
              </w:rPr>
              <w:t>=‘eyes_open</w:t>
            </w:r>
            <w:r w:rsidRPr="00C44DC2">
              <w:rPr>
                <w:rFonts w:ascii="Times New Roman" w:hAnsi="Times New Roman" w:cs="Times New Roman"/>
              </w:rPr>
              <w:t>’;</w:t>
            </w:r>
          </w:p>
          <w:p w14:paraId="622EC9A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37FAED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4FEACB" w14:textId="71C3E5C1" w:rsidR="001751E9" w:rsidRDefault="001751E9" w:rsidP="001751E9">
      <w:pPr>
        <w:rPr>
          <w:rFonts w:ascii="Times New Roman" w:hAnsi="Times New Roman" w:cs="Times New Roman"/>
          <w:sz w:val="28"/>
          <w:szCs w:val="28"/>
        </w:rPr>
      </w:pPr>
    </w:p>
    <w:p w14:paraId="0352032B" w14:textId="77777777" w:rsidR="007F5D27" w:rsidRDefault="007F5D27" w:rsidP="001751E9">
      <w:pPr>
        <w:rPr>
          <w:rFonts w:ascii="Times New Roman" w:hAnsi="Times New Roman" w:cs="Times New Roman"/>
          <w:sz w:val="28"/>
          <w:szCs w:val="28"/>
        </w:rPr>
      </w:pPr>
    </w:p>
    <w:p w14:paraId="03EF3BD3" w14:textId="77777777" w:rsidR="001751E9" w:rsidRPr="00C44DC2" w:rsidRDefault="001751E9" w:rsidP="001751E9">
      <w:pPr>
        <w:rPr>
          <w:rFonts w:ascii="Times New Roman" w:hAnsi="Times New Roman" w:cs="Times New Roman"/>
          <w:sz w:val="28"/>
          <w:szCs w:val="28"/>
        </w:rPr>
      </w:pPr>
    </w:p>
    <w:p w14:paraId="0BD6CB79"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If you are re-running data (e.g., you’ve already run data through BEAPP but you want to re-run your data with new filter settings), how was your prior data run labeled (“tagged”)?</w:t>
      </w:r>
    </w:p>
    <w:p w14:paraId="4A488ED0"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5C9BA1B2"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1751E9" w:rsidRPr="00C44DC2" w14:paraId="681A6B80" w14:textId="77777777" w:rsidTr="000A6EDC">
        <w:tc>
          <w:tcPr>
            <w:tcW w:w="3685" w:type="dxa"/>
          </w:tcPr>
          <w:p w14:paraId="5997053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1B05A9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358F0DA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4C0B49C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4521ECA1" w14:textId="77777777" w:rsidTr="000A6EDC">
        <w:tc>
          <w:tcPr>
            <w:tcW w:w="3685" w:type="dxa"/>
          </w:tcPr>
          <w:p w14:paraId="589AF24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beapp_prev_run_tag</w:t>
            </w:r>
          </w:p>
        </w:tc>
        <w:tc>
          <w:tcPr>
            <w:tcW w:w="2070" w:type="dxa"/>
          </w:tcPr>
          <w:p w14:paraId="4B4D7365" w14:textId="77777777" w:rsidR="001751E9" w:rsidRPr="00C704B4"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Pr>
                <w:rFonts w:ascii="Times New Roman" w:hAnsi="Times New Roman" w:cs="Times New Roman"/>
              </w:rPr>
              <w:t>uld like to use as source data.</w:t>
            </w:r>
          </w:p>
        </w:tc>
        <w:tc>
          <w:tcPr>
            <w:tcW w:w="2183" w:type="dxa"/>
          </w:tcPr>
          <w:p w14:paraId="7550CF37" w14:textId="77777777" w:rsidR="001751E9"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Pr>
                <w:rFonts w:ascii="Times New Roman" w:hAnsi="Times New Roman" w:cs="Times New Roman"/>
              </w:rPr>
              <w:t>_sec_windows’; =</w:t>
            </w:r>
            <w:r w:rsidRPr="00C44DC2">
              <w:rPr>
                <w:rFonts w:ascii="Times New Roman" w:hAnsi="Times New Roman" w:cs="Times New Roman"/>
              </w:rPr>
              <w:t>‘eyes_open_only’;</w:t>
            </w:r>
          </w:p>
          <w:p w14:paraId="382A75E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4FFA01BF"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417FBA13" w14:textId="77777777" w:rsidR="001751E9" w:rsidRPr="00C44DC2" w:rsidRDefault="001751E9" w:rsidP="001751E9">
      <w:pPr>
        <w:rPr>
          <w:rFonts w:ascii="Times New Roman" w:hAnsi="Times New Roman" w:cs="Times New Roman"/>
          <w:sz w:val="28"/>
          <w:szCs w:val="28"/>
        </w:rPr>
      </w:pPr>
    </w:p>
    <w:p w14:paraId="5C123FB8"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4323675C"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1751E9" w:rsidRPr="00C44DC2" w14:paraId="69BDD473" w14:textId="77777777" w:rsidTr="000A6EDC">
        <w:tc>
          <w:tcPr>
            <w:tcW w:w="3145" w:type="dxa"/>
          </w:tcPr>
          <w:p w14:paraId="4041156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1BDE05B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2F8E82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09219E2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EDB992D" w14:textId="77777777" w:rsidTr="000A6EDC">
        <w:trPr>
          <w:trHeight w:val="638"/>
        </w:trPr>
        <w:tc>
          <w:tcPr>
            <w:tcW w:w="3145" w:type="dxa"/>
          </w:tcPr>
          <w:p w14:paraId="328C312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advinputs_on</w:t>
            </w:r>
          </w:p>
          <w:p w14:paraId="47462B76" w14:textId="77777777" w:rsidR="001751E9" w:rsidRPr="00C44DC2" w:rsidRDefault="001751E9" w:rsidP="000A6EDC">
            <w:pPr>
              <w:autoSpaceDE w:val="0"/>
              <w:autoSpaceDN w:val="0"/>
              <w:adjustRightInd w:val="0"/>
              <w:rPr>
                <w:rFonts w:ascii="Times New Roman" w:hAnsi="Times New Roman" w:cs="Times New Roman"/>
              </w:rPr>
            </w:pPr>
          </w:p>
        </w:tc>
        <w:tc>
          <w:tcPr>
            <w:tcW w:w="2700" w:type="dxa"/>
          </w:tcPr>
          <w:p w14:paraId="69FE319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7C18B5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370BF48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60B1C4E6"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Advanced inputs set in beapp_advinputs.m</w:t>
            </w:r>
          </w:p>
        </w:tc>
      </w:tr>
    </w:tbl>
    <w:p w14:paraId="69902338" w14:textId="77777777" w:rsidR="001751E9" w:rsidRPr="00C44DC2" w:rsidRDefault="001751E9" w:rsidP="001751E9">
      <w:pPr>
        <w:rPr>
          <w:rFonts w:ascii="Times New Roman" w:hAnsi="Times New Roman" w:cs="Times New Roman"/>
          <w:b/>
          <w:sz w:val="28"/>
          <w:szCs w:val="28"/>
        </w:rPr>
      </w:pPr>
    </w:p>
    <w:p w14:paraId="59A40D4F" w14:textId="77777777" w:rsidR="001751E9" w:rsidRPr="00C44DC2" w:rsidRDefault="001751E9" w:rsidP="00A278AF">
      <w:pPr>
        <w:pStyle w:val="Heading2"/>
      </w:pPr>
      <w:bookmarkStart w:id="46" w:name="_Toc535504429"/>
      <w:r w:rsidRPr="00C44DC2">
        <w:t>2. Module Selection</w:t>
      </w:r>
      <w:bookmarkEnd w:id="46"/>
    </w:p>
    <w:p w14:paraId="059F741B" w14:textId="77777777" w:rsidR="001751E9" w:rsidRPr="00C44DC2" w:rsidRDefault="001751E9" w:rsidP="001751E9">
      <w:pPr>
        <w:rPr>
          <w:rFonts w:ascii="Times New Roman" w:hAnsi="Times New Roman" w:cs="Times New Roman"/>
          <w:b/>
        </w:rPr>
      </w:pPr>
    </w:p>
    <w:p w14:paraId="5135F29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Module selection is where users determine:</w:t>
      </w:r>
    </w:p>
    <w:p w14:paraId="1DA79ED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ich modules to run</w:t>
      </w:r>
    </w:p>
    <w:p w14:paraId="428447E3"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67C69D63"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Run this module”</w:t>
      </w:r>
    </w:p>
    <w:p w14:paraId="4990DB92"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run this module”</w:t>
      </w:r>
    </w:p>
    <w:p w14:paraId="55444C8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ether to save the output of each module.</w:t>
      </w:r>
    </w:p>
    <w:p w14:paraId="3837A9E2"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4A7D25B5"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Save output from this module”</w:t>
      </w:r>
    </w:p>
    <w:p w14:paraId="3E1C6C18"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save output from this module”</w:t>
      </w:r>
    </w:p>
    <w:p w14:paraId="636B984D"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31BEBC08" w14:textId="77777777" w:rsidR="001751E9" w:rsidRPr="00C44DC2" w:rsidRDefault="001751E9" w:rsidP="001751E9">
      <w:pPr>
        <w:rPr>
          <w:rFonts w:ascii="Times New Roman" w:hAnsi="Times New Roman" w:cs="Times New Roman"/>
        </w:rPr>
      </w:pPr>
    </w:p>
    <w:p w14:paraId="7D40549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lastRenderedPageBreak/>
        <w:t>The module selection portion of the user inputs looks like this:</w:t>
      </w:r>
    </w:p>
    <w:p w14:paraId="27FB502C"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14734569" wp14:editId="253A8D96">
            <wp:extent cx="6686550" cy="2124075"/>
            <wp:effectExtent l="0" t="0" r="0" b="9525"/>
            <wp:docPr id="75" name="Picture 7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6F3F7DED"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e image above, the user has chosen to run the format, PREP , filtering, detrending, segmentation, and PSD modules.  They are saving outputs for format, PREP, segmentation, and PSD, but not filtering or detrending.</w:t>
      </w:r>
    </w:p>
    <w:p w14:paraId="71CED40C" w14:textId="77777777" w:rsidR="001751E9" w:rsidRPr="00C44DC2" w:rsidRDefault="001751E9" w:rsidP="001751E9">
      <w:pPr>
        <w:rPr>
          <w:rFonts w:ascii="Times New Roman" w:hAnsi="Times New Roman" w:cs="Times New Roman"/>
        </w:rPr>
      </w:pPr>
    </w:p>
    <w:p w14:paraId="26A9C061"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594611FE" w14:textId="77777777" w:rsidR="001751E9" w:rsidRDefault="001751E9" w:rsidP="001751E9">
      <w:pPr>
        <w:rPr>
          <w:rFonts w:ascii="Times New Roman" w:hAnsi="Times New Roman" w:cs="Times New Roman"/>
        </w:rPr>
      </w:pPr>
    </w:p>
    <w:p w14:paraId="702D256C" w14:textId="77777777" w:rsidR="001751E9" w:rsidRPr="00C44DC2" w:rsidRDefault="001751E9" w:rsidP="001751E9">
      <w:pPr>
        <w:rPr>
          <w:rFonts w:ascii="Times New Roman" w:hAnsi="Times New Roman" w:cs="Times New Roman"/>
        </w:rPr>
      </w:pPr>
    </w:p>
    <w:p w14:paraId="0F018C82" w14:textId="77777777" w:rsidR="001751E9" w:rsidRPr="00C44DC2" w:rsidRDefault="001751E9" w:rsidP="00A278AF">
      <w:pPr>
        <w:pStyle w:val="Heading2"/>
      </w:pPr>
      <w:bookmarkStart w:id="47" w:name="_Toc535504430"/>
      <w:r w:rsidRPr="00C44DC2">
        <w:t>3. Module Parameters</w:t>
      </w:r>
      <w:bookmarkEnd w:id="47"/>
    </w:p>
    <w:p w14:paraId="49781CD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1FF70DC5" w14:textId="77777777" w:rsidR="001751E9" w:rsidRPr="00C44DC2" w:rsidRDefault="001751E9" w:rsidP="001751E9">
      <w:pPr>
        <w:rPr>
          <w:rFonts w:ascii="Times New Roman" w:hAnsi="Times New Roman" w:cs="Times New Roman"/>
        </w:rPr>
      </w:pPr>
    </w:p>
    <w:p w14:paraId="63D7F1BE"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MATTING SPECIFICATIONS</w:t>
      </w:r>
    </w:p>
    <w:p w14:paraId="6E61E22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data  into a format that BEAPP can process.  Any new dataset to be run through BEAPP will therefore need to be run through the formatting module.  </w:t>
      </w:r>
    </w:p>
    <w:p w14:paraId="3C2F0EF3" w14:textId="77777777" w:rsidR="001751E9" w:rsidRPr="00C44DC2" w:rsidRDefault="001751E9" w:rsidP="001751E9">
      <w:pPr>
        <w:rPr>
          <w:rFonts w:ascii="Times New Roman" w:hAnsi="Times New Roman" w:cs="Times New Roman"/>
        </w:rPr>
      </w:pPr>
    </w:p>
    <w:p w14:paraId="745D4D13" w14:textId="77777777" w:rsidR="001751E9" w:rsidRDefault="001751E9" w:rsidP="001751E9">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3A62D913" w14:textId="77777777" w:rsidR="001751E9" w:rsidRPr="00C44DC2" w:rsidRDefault="001751E9" w:rsidP="001751E9">
      <w:pPr>
        <w:rPr>
          <w:rFonts w:ascii="Times New Roman" w:hAnsi="Times New Roman" w:cs="Times New Roman"/>
        </w:rPr>
      </w:pPr>
    </w:p>
    <w:p w14:paraId="7D2E7B73" w14:textId="77777777" w:rsidR="001751E9" w:rsidRPr="00C44DC2" w:rsidRDefault="001751E9" w:rsidP="001751E9">
      <w:pPr>
        <w:rPr>
          <w:rFonts w:ascii="Times New Roman" w:hAnsi="Times New Roman" w:cs="Times New Roman"/>
        </w:rPr>
      </w:pPr>
      <w:r>
        <w:rPr>
          <w:rFonts w:ascii="Times New Roman" w:hAnsi="Times New Roman" w:cs="Times New Roman"/>
          <w:noProof/>
        </w:rPr>
        <w:lastRenderedPageBreak/>
        <w:drawing>
          <wp:inline distT="0" distB="0" distL="0" distR="0" wp14:anchorId="52566F0F" wp14:editId="58EF7BCC">
            <wp:extent cx="6858000" cy="3667125"/>
            <wp:effectExtent l="0" t="0" r="0" b="9525"/>
            <wp:docPr id="76" name="Picture 76"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7B42EAE7" w14:textId="77777777" w:rsidR="001751E9" w:rsidRPr="00C44DC2" w:rsidRDefault="001751E9" w:rsidP="001751E9">
      <w:pPr>
        <w:rPr>
          <w:rFonts w:ascii="Times New Roman" w:hAnsi="Times New Roman" w:cs="Times New Roman"/>
        </w:rPr>
      </w:pPr>
    </w:p>
    <w:p w14:paraId="513A912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is section, you will need to specify the following information:</w:t>
      </w:r>
    </w:p>
    <w:p w14:paraId="4EDEB0E0"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is the format of your source files?</w:t>
      </w:r>
    </w:p>
    <w:p w14:paraId="50344DF3" w14:textId="77777777" w:rsidR="001751E9" w:rsidRPr="00D66EE6" w:rsidRDefault="001751E9" w:rsidP="001751E9">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1751E9" w:rsidRPr="00C44DC2" w14:paraId="7A3654B1" w14:textId="77777777" w:rsidTr="000A6EDC">
        <w:tc>
          <w:tcPr>
            <w:tcW w:w="3145" w:type="dxa"/>
          </w:tcPr>
          <w:p w14:paraId="019F558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58A18F6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90787C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40F10AC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64B5D8F" w14:textId="77777777" w:rsidTr="000A6EDC">
        <w:trPr>
          <w:trHeight w:val="1493"/>
        </w:trPr>
        <w:tc>
          <w:tcPr>
            <w:tcW w:w="3145" w:type="dxa"/>
          </w:tcPr>
          <w:p w14:paraId="115C0E8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format_typ</w:t>
            </w:r>
          </w:p>
        </w:tc>
        <w:tc>
          <w:tcPr>
            <w:tcW w:w="3780" w:type="dxa"/>
          </w:tcPr>
          <w:p w14:paraId="13A701A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08F63F21"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1: .Mat exports </w:t>
            </w:r>
          </w:p>
          <w:p w14:paraId="69E08CF5"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2: .MFF files with continuous data </w:t>
            </w:r>
          </w:p>
          <w:p w14:paraId="668C872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38295EB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2624AA1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679E12FD" w14:textId="6C6F6E4F"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Mat exports require an accompanying table (see </w:t>
            </w:r>
            <w:hyperlink w:anchor="Running_BEAPP_with_Different_Formats" w:history="1">
              <w:r w:rsidRPr="00A278AF">
                <w:rPr>
                  <w:rStyle w:val="Hyperlink"/>
                  <w:rFonts w:ascii="Times New Roman" w:hAnsi="Times New Roman" w:cs="Times New Roman"/>
                </w:rPr>
                <w:t>Running BEAPP with Different Source File Formats</w:t>
              </w:r>
            </w:hyperlink>
            <w:r>
              <w:rPr>
                <w:rFonts w:ascii="Times New Roman" w:hAnsi="Times New Roman" w:cs="Times New Roman"/>
              </w:rPr>
              <w:t>)</w:t>
            </w:r>
          </w:p>
        </w:tc>
      </w:tr>
    </w:tbl>
    <w:p w14:paraId="04511523" w14:textId="77777777" w:rsidR="001751E9" w:rsidRDefault="001751E9" w:rsidP="001751E9">
      <w:pPr>
        <w:pStyle w:val="ListParagraph"/>
        <w:rPr>
          <w:rFonts w:ascii="Times New Roman" w:hAnsi="Times New Roman" w:cs="Times New Roman"/>
        </w:rPr>
      </w:pPr>
    </w:p>
    <w:p w14:paraId="35A49F8E" w14:textId="77777777" w:rsidR="001751E9" w:rsidRDefault="001751E9" w:rsidP="001751E9">
      <w:pPr>
        <w:pStyle w:val="ListParagraph"/>
        <w:rPr>
          <w:rFonts w:ascii="Times New Roman" w:hAnsi="Times New Roman" w:cs="Times New Roman"/>
        </w:rPr>
      </w:pPr>
    </w:p>
    <w:p w14:paraId="0789DB23" w14:textId="77777777" w:rsidR="001751E9" w:rsidRDefault="001751E9" w:rsidP="001751E9">
      <w:pPr>
        <w:pStyle w:val="ListParagraph"/>
        <w:rPr>
          <w:rFonts w:ascii="Times New Roman" w:hAnsi="Times New Roman" w:cs="Times New Roman"/>
        </w:rPr>
      </w:pPr>
    </w:p>
    <w:p w14:paraId="79521197" w14:textId="77777777" w:rsidR="001751E9" w:rsidRDefault="001751E9" w:rsidP="001751E9">
      <w:pPr>
        <w:rPr>
          <w:rFonts w:ascii="Times New Roman" w:hAnsi="Times New Roman" w:cs="Times New Roman"/>
        </w:rPr>
      </w:pPr>
    </w:p>
    <w:p w14:paraId="5C79B39B" w14:textId="77777777" w:rsidR="001751E9" w:rsidRPr="00D66EE6" w:rsidRDefault="001751E9" w:rsidP="001751E9">
      <w:pPr>
        <w:rPr>
          <w:rFonts w:ascii="Times New Roman" w:hAnsi="Times New Roman" w:cs="Times New Roman"/>
        </w:rPr>
      </w:pPr>
    </w:p>
    <w:p w14:paraId="43EC34EC"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57B725FD" w14:textId="77777777" w:rsidR="001751E9" w:rsidRPr="00D66EE6" w:rsidRDefault="001751E9" w:rsidP="001751E9">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1751E9" w:rsidRPr="00C44DC2" w14:paraId="6A90C417" w14:textId="77777777" w:rsidTr="000A6EDC">
        <w:tc>
          <w:tcPr>
            <w:tcW w:w="1615" w:type="dxa"/>
          </w:tcPr>
          <w:p w14:paraId="283936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35DD39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02E429A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061EE70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287A882E" w14:textId="77777777" w:rsidTr="000A6EDC">
        <w:trPr>
          <w:trHeight w:val="1493"/>
        </w:trPr>
        <w:tc>
          <w:tcPr>
            <w:tcW w:w="1615" w:type="dxa"/>
          </w:tcPr>
          <w:p w14:paraId="4EBF96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src_data_typ</w:t>
            </w:r>
          </w:p>
        </w:tc>
        <w:tc>
          <w:tcPr>
            <w:tcW w:w="5940" w:type="dxa"/>
          </w:tcPr>
          <w:p w14:paraId="26ECCE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5AA05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468F560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03E50446" w14:textId="4408E1E5" w:rsidR="00EC2851" w:rsidRPr="00C44DC2" w:rsidRDefault="001751E9" w:rsidP="00EC2851">
            <w:pPr>
              <w:autoSpaceDE w:val="0"/>
              <w:autoSpaceDN w:val="0"/>
              <w:adjustRightInd w:val="0"/>
              <w:rPr>
                <w:rFonts w:ascii="Times New Roman" w:hAnsi="Times New Roman" w:cs="Times New Roman"/>
              </w:rPr>
            </w:pPr>
            <w:r w:rsidRPr="00C44DC2">
              <w:rPr>
                <w:rFonts w:ascii="Times New Roman" w:hAnsi="Times New Roman" w:cs="Times New Roman"/>
              </w:rPr>
              <w:t xml:space="preserve">3 = baseline with blocked conditions (e.g. eyes open, eyes closed blocks) </w:t>
            </w:r>
          </w:p>
          <w:p w14:paraId="03E192DA" w14:textId="2A024B24" w:rsidR="001751E9" w:rsidRPr="00C44DC2" w:rsidRDefault="001751E9" w:rsidP="000A6EDC">
            <w:pPr>
              <w:rPr>
                <w:rFonts w:ascii="Times New Roman" w:hAnsi="Times New Roman" w:cs="Times New Roman"/>
              </w:rPr>
            </w:pPr>
          </w:p>
        </w:tc>
        <w:tc>
          <w:tcPr>
            <w:tcW w:w="1260" w:type="dxa"/>
          </w:tcPr>
          <w:p w14:paraId="7FCB691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398C9F6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62CB3343" w14:textId="659F440B"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w:t>
            </w:r>
          </w:p>
        </w:tc>
      </w:tr>
    </w:tbl>
    <w:p w14:paraId="7FC70355" w14:textId="77777777" w:rsidR="001751E9" w:rsidRPr="00C44DC2" w:rsidRDefault="001751E9" w:rsidP="001751E9">
      <w:pPr>
        <w:pStyle w:val="ListParagraph"/>
        <w:rPr>
          <w:rFonts w:ascii="Times New Roman" w:hAnsi="Times New Roman" w:cs="Times New Roman"/>
        </w:rPr>
      </w:pPr>
    </w:p>
    <w:p w14:paraId="10D7BDAE" w14:textId="25E1FBC5" w:rsidR="001751E9" w:rsidRPr="005E237E" w:rsidRDefault="001751E9" w:rsidP="00746736">
      <w:pPr>
        <w:pStyle w:val="ListParagraph"/>
        <w:numPr>
          <w:ilvl w:val="0"/>
          <w:numId w:val="16"/>
        </w:numPr>
        <w:rPr>
          <w:rFonts w:ascii="Times New Roman" w:hAnsi="Times New Roman" w:cs="Times New Roman"/>
          <w:i/>
        </w:rPr>
      </w:pPr>
      <w:r w:rsidRPr="00C44DC2">
        <w:rPr>
          <w:rFonts w:ascii="Times New Roman" w:hAnsi="Times New Roman" w:cs="Times New Roman"/>
        </w:rPr>
        <w:t xml:space="preserve">Which variable(s) contain(s) the EEG data itself?  </w:t>
      </w:r>
      <w:r w:rsidRPr="00C44DC2">
        <w:rPr>
          <w:rFonts w:ascii="Times New Roman" w:hAnsi="Times New Roman" w:cs="Times New Roman"/>
          <w:i/>
        </w:rPr>
        <w:t xml:space="preserve">You only need to specify this if your data is in.mat format. </w:t>
      </w:r>
      <w:r w:rsidRPr="00C44DC2">
        <w:rPr>
          <w:rFonts w:ascii="Times New Roman" w:hAnsi="Times New Roman" w:cs="Times New Roman"/>
        </w:rPr>
        <w:t xml:space="preserve">This is the variable with the (unsegmented) EEG data, in matrix format, as described in the start-up guide.  </w:t>
      </w:r>
    </w:p>
    <w:p w14:paraId="3F9481F8" w14:textId="77777777" w:rsidR="001751E9" w:rsidRPr="00C44DC2" w:rsidRDefault="001751E9" w:rsidP="001751E9">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1751E9" w:rsidRPr="00C44DC2" w14:paraId="56E46030" w14:textId="77777777" w:rsidTr="000A6EDC">
        <w:tc>
          <w:tcPr>
            <w:tcW w:w="3145" w:type="dxa"/>
          </w:tcPr>
          <w:p w14:paraId="3F4AE50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7421B6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7E215B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60C0936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3E1495B" w14:textId="77777777" w:rsidTr="000A6EDC">
        <w:trPr>
          <w:trHeight w:val="368"/>
        </w:trPr>
        <w:tc>
          <w:tcPr>
            <w:tcW w:w="3145" w:type="dxa"/>
          </w:tcPr>
          <w:p w14:paraId="124AF5F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eeg_vname</w:t>
            </w:r>
          </w:p>
        </w:tc>
        <w:tc>
          <w:tcPr>
            <w:tcW w:w="3060" w:type="dxa"/>
          </w:tcPr>
          <w:p w14:paraId="60CBE1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08A8D8F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509918FB" w14:textId="77777777" w:rsidR="001751E9" w:rsidRPr="00C44DC2" w:rsidRDefault="001751E9" w:rsidP="000A6EDC">
            <w:pPr>
              <w:autoSpaceDE w:val="0"/>
              <w:autoSpaceDN w:val="0"/>
              <w:adjustRightInd w:val="0"/>
              <w:rPr>
                <w:rFonts w:ascii="Times New Roman" w:hAnsi="Times New Roman" w:cs="Times New Roman"/>
                <w:b/>
              </w:rPr>
            </w:pPr>
            <w:r>
              <w:rPr>
                <w:rFonts w:ascii="Times New Roman" w:hAnsi="Times New Roman" w:cs="Times New Roman"/>
              </w:rPr>
              <w:t>={‘EEG_Dat’,‘Cat1_Seg</w:t>
            </w:r>
            <w:r w:rsidRPr="00C44DC2">
              <w:rPr>
                <w:rFonts w:ascii="Times New Roman" w:hAnsi="Times New Roman" w:cs="Times New Roman"/>
              </w:rPr>
              <w:t>’}</w:t>
            </w:r>
          </w:p>
        </w:tc>
        <w:tc>
          <w:tcPr>
            <w:tcW w:w="1705" w:type="dxa"/>
          </w:tcPr>
          <w:p w14:paraId="1C60426E"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nly required for .mat </w:t>
            </w:r>
            <w:r>
              <w:rPr>
                <w:rFonts w:ascii="Times New Roman" w:hAnsi="Times New Roman" w:cs="Times New Roman"/>
              </w:rPr>
              <w:t>files</w:t>
            </w:r>
          </w:p>
        </w:tc>
      </w:tr>
    </w:tbl>
    <w:p w14:paraId="64C80844" w14:textId="77777777" w:rsidR="001751E9" w:rsidRPr="00C44DC2" w:rsidRDefault="001751E9" w:rsidP="001751E9">
      <w:pPr>
        <w:pStyle w:val="ListParagraph"/>
        <w:rPr>
          <w:rFonts w:ascii="Times New Roman" w:hAnsi="Times New Roman" w:cs="Times New Roman"/>
          <w:i/>
        </w:rPr>
      </w:pPr>
    </w:p>
    <w:p w14:paraId="68F1FB3B" w14:textId="77777777" w:rsidR="001751E9" w:rsidRPr="005E237E" w:rsidRDefault="001751E9" w:rsidP="00746736">
      <w:pPr>
        <w:pStyle w:val="ListParagraph"/>
        <w:numPr>
          <w:ilvl w:val="0"/>
          <w:numId w:val="16"/>
        </w:numPr>
        <w:rPr>
          <w:rStyle w:val="Hyperlink"/>
          <w:rFonts w:ascii="Times New Roman" w:hAnsi="Times New Roman" w:cs="Times New Roman"/>
          <w:color w:val="auto"/>
          <w:u w:val="none"/>
        </w:rPr>
      </w:pPr>
      <w:r w:rsidRPr="00C44DC2">
        <w:rPr>
          <w:rFonts w:ascii="Times New Roman" w:hAnsi="Times New Roman" w:cs="Times New Roman"/>
        </w:rPr>
        <w:t xml:space="preserve">What is the frequency of line noise where your data were collected?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Typically this is 60 Hz in North and South America, and parts of Asia; it is typically 50 Hz in Europe and other parts of the world.  The following website contains information on line noise in other countries:</w:t>
      </w:r>
      <w:r>
        <w:rPr>
          <w:rFonts w:ascii="Times New Roman" w:hAnsi="Times New Roman" w:cs="Times New Roman"/>
        </w:rPr>
        <w:t xml:space="preserve"> </w:t>
      </w:r>
      <w:hyperlink r:id="rId37" w:history="1">
        <w:r w:rsidRPr="005E237E">
          <w:rPr>
            <w:rStyle w:val="Hyperlink"/>
            <w:rFonts w:ascii="Times New Roman" w:hAnsi="Times New Roman" w:cs="Times New Roman"/>
          </w:rPr>
          <w:t>https://en.wikipedia.org/wiki/Mains_electricity_by_country</w:t>
        </w:r>
      </w:hyperlink>
    </w:p>
    <w:p w14:paraId="2640012B" w14:textId="0BFAD5DB" w:rsidR="001751E9" w:rsidRDefault="001751E9" w:rsidP="00746736">
      <w:pPr>
        <w:pStyle w:val="ListParagraph"/>
        <w:numPr>
          <w:ilvl w:val="1"/>
          <w:numId w:val="16"/>
        </w:numPr>
        <w:rPr>
          <w:rFonts w:ascii="Times New Roman" w:hAnsi="Times New Roman" w:cs="Times New Roman"/>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936E7A">
        <w:rPr>
          <w:rFonts w:ascii="Times New Roman" w:hAnsi="Times New Roman" w:cs="Times New Roman"/>
        </w:rPr>
        <w:t>the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00799655" w14:textId="77777777" w:rsidR="001751E9" w:rsidRPr="005E237E" w:rsidRDefault="001751E9" w:rsidP="001751E9">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1751E9" w:rsidRPr="00C44DC2" w14:paraId="13519C2A" w14:textId="77777777" w:rsidTr="000A6EDC">
        <w:tc>
          <w:tcPr>
            <w:tcW w:w="3055" w:type="dxa"/>
          </w:tcPr>
          <w:p w14:paraId="5388E7D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4632D5F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2747F04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0DDA85F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A2A6690" w14:textId="77777777" w:rsidTr="000A6EDC">
        <w:trPr>
          <w:trHeight w:val="710"/>
        </w:trPr>
        <w:tc>
          <w:tcPr>
            <w:tcW w:w="3055" w:type="dxa"/>
          </w:tcPr>
          <w:p w14:paraId="3CE0A56A"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160" w:type="dxa"/>
          </w:tcPr>
          <w:p w14:paraId="1136A92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7904083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ABD32E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37559B0F"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This is used for notch filtering, </w:t>
            </w:r>
            <w:r>
              <w:rPr>
                <w:rFonts w:ascii="Times New Roman" w:hAnsi="Times New Roman" w:cs="Times New Roman"/>
              </w:rPr>
              <w:t>HAPPE</w:t>
            </w:r>
            <w:r w:rsidRPr="00C44DC2">
              <w:rPr>
                <w:rFonts w:ascii="Times New Roman" w:hAnsi="Times New Roman" w:cs="Times New Roman"/>
              </w:rPr>
              <w:t>, and PREP</w:t>
            </w:r>
          </w:p>
        </w:tc>
      </w:tr>
    </w:tbl>
    <w:p w14:paraId="77AD9387" w14:textId="77777777" w:rsidR="001751E9" w:rsidRPr="00C44DC2" w:rsidRDefault="001751E9" w:rsidP="001751E9">
      <w:pPr>
        <w:rPr>
          <w:rFonts w:ascii="Times New Roman" w:hAnsi="Times New Roman" w:cs="Times New Roman"/>
        </w:rPr>
      </w:pPr>
    </w:p>
    <w:p w14:paraId="59018D7D"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electrode layouts (or nets) were used to collect your data?  </w:t>
      </w:r>
      <w:r w:rsidRPr="00C44DC2">
        <w:rPr>
          <w:rFonts w:ascii="Times New Roman" w:hAnsi="Times New Roman" w:cs="Times New Roman"/>
          <w:i/>
        </w:rPr>
        <w:t>You</w:t>
      </w:r>
      <w:r>
        <w:rPr>
          <w:rFonts w:ascii="Times New Roman" w:hAnsi="Times New Roman" w:cs="Times New Roman"/>
          <w:i/>
        </w:rPr>
        <w:t xml:space="preserve"> are only required</w:t>
      </w:r>
      <w:r w:rsidRPr="00C44DC2">
        <w:rPr>
          <w:rFonts w:ascii="Times New Roman" w:hAnsi="Times New Roman" w:cs="Times New Roman"/>
          <w:i/>
        </w:rPr>
        <w:t xml:space="preserve"> to specify this if you will be running the ICA module or rereferencing to specific channels.  </w:t>
      </w:r>
      <w:r w:rsidRPr="00C44DC2">
        <w:rPr>
          <w:rFonts w:ascii="Times New Roman" w:hAnsi="Times New Roman" w:cs="Times New Roman"/>
        </w:rPr>
        <w:t>However, specifying this variable will also increas</w:t>
      </w:r>
      <w:r>
        <w:rPr>
          <w:rFonts w:ascii="Times New Roman" w:hAnsi="Times New Roman" w:cs="Times New Roman"/>
        </w:rPr>
        <w:t xml:space="preserve">e the speed of </w:t>
      </w:r>
      <w:r w:rsidRPr="00C44DC2">
        <w:rPr>
          <w:rFonts w:ascii="Times New Roman" w:hAnsi="Times New Roman" w:cs="Times New Roman"/>
        </w:rPr>
        <w:t>runs</w:t>
      </w:r>
      <w:r>
        <w:rPr>
          <w:rFonts w:ascii="Times New Roman" w:hAnsi="Times New Roman" w:cs="Times New Roman"/>
        </w:rPr>
        <w:t xml:space="preserve"> (especially re-runs)</w:t>
      </w:r>
      <w:r w:rsidRPr="00C44DC2">
        <w:rPr>
          <w:rFonts w:ascii="Times New Roman" w:hAnsi="Times New Roman" w:cs="Times New Roman"/>
        </w:rPr>
        <w:t xml:space="preserve">.  For additional information on managing electrode nets and acquisition layouts in BEAPP, see th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color w:val="3366FF"/>
        </w:rPr>
        <w:t>.</w:t>
      </w:r>
    </w:p>
    <w:p w14:paraId="2B9DE089"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1751E9" w:rsidRPr="00C44DC2" w14:paraId="12E2AB6E" w14:textId="77777777" w:rsidTr="000A6EDC">
        <w:tc>
          <w:tcPr>
            <w:tcW w:w="1728" w:type="dxa"/>
          </w:tcPr>
          <w:p w14:paraId="62BB9F5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52DDAA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1CE0B45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7372B6F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CFBB936" w14:textId="77777777" w:rsidTr="000A6EDC">
        <w:trPr>
          <w:trHeight w:val="710"/>
        </w:trPr>
        <w:tc>
          <w:tcPr>
            <w:tcW w:w="1728" w:type="dxa"/>
          </w:tcPr>
          <w:p w14:paraId="1CD75256"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0B7E69A3" w14:textId="77777777" w:rsidR="001751E9" w:rsidRPr="00C44DC2" w:rsidRDefault="001751E9" w:rsidP="000A6EDC">
            <w:pPr>
              <w:autoSpaceDE w:val="0"/>
              <w:autoSpaceDN w:val="0"/>
              <w:adjustRightInd w:val="0"/>
              <w:rPr>
                <w:rFonts w:ascii="Times New Roman" w:hAnsi="Times New Roman" w:cs="Times New Roman"/>
                <w:lang w:val="fr-FR"/>
              </w:rPr>
            </w:pPr>
          </w:p>
        </w:tc>
        <w:tc>
          <w:tcPr>
            <w:tcW w:w="2857" w:type="dxa"/>
          </w:tcPr>
          <w:p w14:paraId="0BA7552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2D798E55" w14:textId="77777777" w:rsidR="001751E9" w:rsidRPr="00C44DC2" w:rsidRDefault="001751E9" w:rsidP="000A6EDC">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2B562753" w14:textId="77777777" w:rsidR="001751E9" w:rsidRPr="00C44DC2" w:rsidRDefault="001751E9" w:rsidP="000A6EDC">
            <w:pPr>
              <w:autoSpaceDE w:val="0"/>
              <w:autoSpaceDN w:val="0"/>
              <w:adjustRightInd w:val="0"/>
              <w:rPr>
                <w:rFonts w:ascii="Times New Roman" w:hAnsi="Times New Roman" w:cs="Times New Roman"/>
                <w:b/>
                <w:lang w:val="es-US"/>
              </w:rPr>
            </w:pPr>
          </w:p>
        </w:tc>
        <w:tc>
          <w:tcPr>
            <w:tcW w:w="3173" w:type="dxa"/>
          </w:tcPr>
          <w:p w14:paraId="232F69D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ptional unless running </w:t>
            </w:r>
            <w:r>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FFD4C99" w14:textId="77777777" w:rsidR="001751E9" w:rsidRDefault="001751E9" w:rsidP="001751E9">
      <w:pPr>
        <w:pStyle w:val="ListParagraph"/>
        <w:rPr>
          <w:rFonts w:ascii="Times New Roman" w:hAnsi="Times New Roman" w:cs="Times New Roman"/>
        </w:rPr>
      </w:pPr>
    </w:p>
    <w:p w14:paraId="0370465A" w14:textId="77777777" w:rsidR="001751E9" w:rsidRDefault="001751E9" w:rsidP="001751E9">
      <w:pPr>
        <w:pStyle w:val="ListParagraph"/>
        <w:rPr>
          <w:rFonts w:ascii="Times New Roman" w:hAnsi="Times New Roman" w:cs="Times New Roman"/>
        </w:rPr>
      </w:pPr>
    </w:p>
    <w:p w14:paraId="5BE79477" w14:textId="77777777" w:rsidR="001751E9" w:rsidRPr="00A278AF" w:rsidRDefault="001751E9" w:rsidP="00A278AF">
      <w:pPr>
        <w:rPr>
          <w:rFonts w:ascii="Times New Roman" w:hAnsi="Times New Roman" w:cs="Times New Roman"/>
        </w:rPr>
      </w:pPr>
    </w:p>
    <w:p w14:paraId="5E3771DE"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color w:val="000000" w:themeColor="text1"/>
        </w:rPr>
        <w:t xml:space="preserve">Which data </w:t>
      </w:r>
      <w:r>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1751E9" w:rsidRPr="00C44DC2" w14:paraId="110A863E" w14:textId="77777777" w:rsidTr="000A6EDC">
        <w:tc>
          <w:tcPr>
            <w:tcW w:w="3955" w:type="dxa"/>
          </w:tcPr>
          <w:p w14:paraId="10184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F5991C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A3987B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C18087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0BCC426F" w14:textId="77777777" w:rsidTr="000A6EDC">
        <w:trPr>
          <w:trHeight w:val="530"/>
        </w:trPr>
        <w:tc>
          <w:tcPr>
            <w:tcW w:w="3955" w:type="dxa"/>
          </w:tcPr>
          <w:p w14:paraId="5BCCC26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poch_inds_to_process</w:t>
            </w:r>
          </w:p>
          <w:p w14:paraId="594AC701" w14:textId="77777777" w:rsidR="001751E9" w:rsidRPr="00C44DC2" w:rsidRDefault="001751E9" w:rsidP="000A6EDC">
            <w:pPr>
              <w:autoSpaceDE w:val="0"/>
              <w:autoSpaceDN w:val="0"/>
              <w:adjustRightInd w:val="0"/>
              <w:rPr>
                <w:rFonts w:ascii="Times New Roman" w:hAnsi="Times New Roman" w:cs="Times New Roman"/>
                <w:color w:val="000000"/>
              </w:rPr>
            </w:pPr>
          </w:p>
        </w:tc>
        <w:tc>
          <w:tcPr>
            <w:tcW w:w="3420" w:type="dxa"/>
          </w:tcPr>
          <w:p w14:paraId="24C1462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5AE443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w:t>
            </w:r>
          </w:p>
          <w:p w14:paraId="297C460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3,4];</w:t>
            </w:r>
          </w:p>
        </w:tc>
        <w:tc>
          <w:tcPr>
            <w:tcW w:w="2093" w:type="dxa"/>
          </w:tcPr>
          <w:p w14:paraId="1F975608"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361D416A" w14:textId="77777777" w:rsidR="001751E9" w:rsidRPr="00C44DC2" w:rsidRDefault="001751E9" w:rsidP="001751E9">
      <w:pPr>
        <w:rPr>
          <w:rFonts w:ascii="Times New Roman" w:hAnsi="Times New Roman" w:cs="Times New Roman"/>
        </w:rPr>
      </w:pPr>
    </w:p>
    <w:p w14:paraId="1B6355FA" w14:textId="771FD9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 xml:space="preserve">If you are running a dataset in which offset varies by file, you will need to specify offset for each file in </w:t>
      </w:r>
      <w:r w:rsidR="00936E7A">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4CE622D3" w14:textId="77777777" w:rsidR="001751E9" w:rsidRPr="00B97472" w:rsidRDefault="001751E9" w:rsidP="00746736">
      <w:pPr>
        <w:pStyle w:val="ListParagraph"/>
        <w:numPr>
          <w:ilvl w:val="1"/>
          <w:numId w:val="1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51E9" w:rsidRPr="00C44DC2" w14:paraId="45B64B10" w14:textId="77777777" w:rsidTr="000A6EDC">
        <w:tc>
          <w:tcPr>
            <w:tcW w:w="2245" w:type="dxa"/>
          </w:tcPr>
          <w:p w14:paraId="33D2CBA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38DC69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ABD33C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77459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C343697" w14:textId="77777777" w:rsidTr="000A6EDC">
        <w:trPr>
          <w:trHeight w:val="872"/>
        </w:trPr>
        <w:tc>
          <w:tcPr>
            <w:tcW w:w="2245" w:type="dxa"/>
          </w:tcPr>
          <w:p w14:paraId="7D6A730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event_tag_offsets</w:t>
            </w:r>
          </w:p>
          <w:p w14:paraId="77CC1262" w14:textId="77777777" w:rsidR="001751E9" w:rsidRPr="00C44DC2" w:rsidRDefault="001751E9" w:rsidP="000A6EDC">
            <w:pPr>
              <w:autoSpaceDE w:val="0"/>
              <w:autoSpaceDN w:val="0"/>
              <w:adjustRightInd w:val="0"/>
              <w:rPr>
                <w:rFonts w:ascii="Times New Roman" w:hAnsi="Times New Roman" w:cs="Times New Roman"/>
                <w:lang w:val="fr-FR"/>
              </w:rPr>
            </w:pPr>
          </w:p>
        </w:tc>
        <w:tc>
          <w:tcPr>
            <w:tcW w:w="3960" w:type="dxa"/>
          </w:tcPr>
          <w:p w14:paraId="6AEA2C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Event tag offsets in source data, in ms.</w:t>
            </w:r>
          </w:p>
          <w:p w14:paraId="34A77D61"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1881C9AF"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r>
              <w:rPr>
                <w:rFonts w:ascii="Times New Roman" w:hAnsi="Times New Roman" w:cs="Times New Roman"/>
              </w:rPr>
              <w:t>input</w:t>
            </w:r>
            <w:r w:rsidRPr="00B97472">
              <w:rPr>
                <w:rFonts w:ascii="Times New Roman" w:hAnsi="Times New Roman" w:cs="Times New Roman"/>
              </w:rPr>
              <w:t>_table’</w:t>
            </w:r>
          </w:p>
        </w:tc>
        <w:tc>
          <w:tcPr>
            <w:tcW w:w="2610" w:type="dxa"/>
          </w:tcPr>
          <w:p w14:paraId="4622F1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0 ; (no offset in all files)</w:t>
            </w:r>
          </w:p>
          <w:p w14:paraId="458750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 ; (offset of 2 ms in all files)</w:t>
            </w:r>
          </w:p>
          <w:p w14:paraId="7317D18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r>
              <w:rPr>
                <w:rFonts w:ascii="Times New Roman" w:hAnsi="Times New Roman" w:cs="Times New Roman"/>
              </w:rPr>
              <w:t>input</w:t>
            </w:r>
            <w:r w:rsidRPr="00C44DC2">
              <w:rPr>
                <w:rFonts w:ascii="Times New Roman" w:hAnsi="Times New Roman" w:cs="Times New Roman"/>
              </w:rPr>
              <w:t>_table’; (differing offsets)</w:t>
            </w:r>
          </w:p>
        </w:tc>
        <w:tc>
          <w:tcPr>
            <w:tcW w:w="1913" w:type="dxa"/>
          </w:tcPr>
          <w:p w14:paraId="73CD0B3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Running Event Tagged Data</w:t>
              </w:r>
            </w:hyperlink>
          </w:p>
        </w:tc>
      </w:tr>
    </w:tbl>
    <w:p w14:paraId="1A1F1134" w14:textId="77777777" w:rsidR="001751E9" w:rsidRPr="00C44DC2" w:rsidRDefault="001751E9" w:rsidP="001751E9">
      <w:pPr>
        <w:rPr>
          <w:rFonts w:ascii="Times New Roman" w:hAnsi="Times New Roman" w:cs="Times New Roman"/>
        </w:rPr>
      </w:pPr>
    </w:p>
    <w:p w14:paraId="34ED366E" w14:textId="1147A955" w:rsidR="000E58FE" w:rsidRPr="00DC7C6D" w:rsidRDefault="000E58FE" w:rsidP="00DC7C6D">
      <w:pPr>
        <w:pStyle w:val="ListParagraph"/>
        <w:numPr>
          <w:ilvl w:val="0"/>
          <w:numId w:val="16"/>
        </w:numPr>
        <w:autoSpaceDE w:val="0"/>
        <w:autoSpaceDN w:val="0"/>
        <w:adjustRightInd w:val="0"/>
        <w:rPr>
          <w:rFonts w:ascii="Courier New" w:hAnsi="Courier New" w:cs="Courier New"/>
        </w:rPr>
      </w:pPr>
      <w:r w:rsidRPr="000E58FE">
        <w:rPr>
          <w:rFonts w:ascii="Courier New" w:hAnsi="Courier New" w:cs="Courier New"/>
          <w:color w:val="000000"/>
          <w:sz w:val="26"/>
          <w:szCs w:val="26"/>
        </w:rPr>
        <w:t xml:space="preserve">grp_proc_info.beapp_event_use_tags_only  = 0; </w:t>
      </w:r>
      <w:r w:rsidRPr="000E58FE">
        <w:rPr>
          <w:rFonts w:ascii="Courier New" w:hAnsi="Courier New" w:cs="Courier New"/>
          <w:color w:val="228B22"/>
          <w:sz w:val="26"/>
          <w:szCs w:val="26"/>
        </w:rPr>
        <w:t>% def =0 (use event codes/tags/strings and condition/cel information). 1 = use event codes/tags/strings only for segmenting (usually for .set source files)</w:t>
      </w:r>
    </w:p>
    <w:p w14:paraId="2A569B55" w14:textId="54017D8E" w:rsidR="000E58FE" w:rsidRDefault="00DC7C6D" w:rsidP="00746736">
      <w:pPr>
        <w:pStyle w:val="ListParagraph"/>
        <w:numPr>
          <w:ilvl w:val="0"/>
          <w:numId w:val="16"/>
        </w:numPr>
        <w:rPr>
          <w:rFonts w:ascii="Times New Roman" w:hAnsi="Times New Roman" w:cs="Times New Roman"/>
        </w:rPr>
      </w:pPr>
      <w:r>
        <w:rPr>
          <w:rFonts w:ascii="Times New Roman" w:hAnsi="Times New Roman" w:cs="Times New Roman"/>
        </w:rPr>
        <w:t>Are segment conditions determined by event tags and cell codes or event tags alone?</w:t>
      </w:r>
    </w:p>
    <w:tbl>
      <w:tblPr>
        <w:tblStyle w:val="TableGrid"/>
        <w:tblW w:w="10728" w:type="dxa"/>
        <w:tblLayout w:type="fixed"/>
        <w:tblLook w:val="04A0" w:firstRow="1" w:lastRow="0" w:firstColumn="1" w:lastColumn="0" w:noHBand="0" w:noVBand="1"/>
      </w:tblPr>
      <w:tblGrid>
        <w:gridCol w:w="1728"/>
        <w:gridCol w:w="3420"/>
        <w:gridCol w:w="3060"/>
        <w:gridCol w:w="2520"/>
      </w:tblGrid>
      <w:tr w:rsidR="00DC7C6D" w:rsidRPr="00C44DC2" w14:paraId="214E69E4" w14:textId="77777777" w:rsidTr="000F2366">
        <w:tc>
          <w:tcPr>
            <w:tcW w:w="1728" w:type="dxa"/>
          </w:tcPr>
          <w:p w14:paraId="5CD3FB9E"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4B68B8DC"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0B88AF4F"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BA25F2"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C7C6D" w:rsidRPr="00C44DC2" w14:paraId="2ADF7D1A" w14:textId="77777777" w:rsidTr="000F2366">
        <w:tc>
          <w:tcPr>
            <w:tcW w:w="1728" w:type="dxa"/>
          </w:tcPr>
          <w:p w14:paraId="5841136A" w14:textId="7924CBFA"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w:t>
            </w:r>
            <w:r>
              <w:rPr>
                <w:rFonts w:ascii="Times New Roman" w:hAnsi="Times New Roman" w:cs="Times New Roman"/>
                <w:color w:val="000000"/>
              </w:rPr>
              <w:t>use_tags_only</w:t>
            </w:r>
          </w:p>
        </w:tc>
        <w:tc>
          <w:tcPr>
            <w:tcW w:w="3420" w:type="dxa"/>
          </w:tcPr>
          <w:p w14:paraId="53929D34" w14:textId="0E21583A"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Select where condition information is stored</w:t>
            </w:r>
          </w:p>
        </w:tc>
        <w:tc>
          <w:tcPr>
            <w:tcW w:w="3060" w:type="dxa"/>
          </w:tcPr>
          <w:p w14:paraId="3AA5A99C" w14:textId="7639DBAB"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Pr>
                <w:rFonts w:ascii="Times New Roman" w:hAnsi="Times New Roman" w:cs="Times New Roman"/>
              </w:rPr>
              <w:t>0; (def, event tags+cells)</w:t>
            </w:r>
          </w:p>
          <w:p w14:paraId="006897B9" w14:textId="26F4646C"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event tags only)</w:t>
            </w:r>
          </w:p>
        </w:tc>
        <w:tc>
          <w:tcPr>
            <w:tcW w:w="2520" w:type="dxa"/>
          </w:tcPr>
          <w:p w14:paraId="479143B6" w14:textId="33DA2769"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typically used for EEGLAB files</w:t>
            </w:r>
          </w:p>
        </w:tc>
      </w:tr>
    </w:tbl>
    <w:p w14:paraId="583AA4E0" w14:textId="77777777" w:rsidR="00DC7C6D" w:rsidRDefault="00DC7C6D" w:rsidP="00746736">
      <w:pPr>
        <w:pStyle w:val="ListParagraph"/>
        <w:numPr>
          <w:ilvl w:val="0"/>
          <w:numId w:val="16"/>
        </w:numPr>
        <w:rPr>
          <w:rFonts w:ascii="Times New Roman" w:hAnsi="Times New Roman" w:cs="Times New Roman"/>
        </w:rPr>
      </w:pPr>
    </w:p>
    <w:p w14:paraId="34E3C345" w14:textId="57D1E5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1751E9" w:rsidRPr="00C44DC2" w14:paraId="154C0256" w14:textId="77777777" w:rsidTr="000A6EDC">
        <w:tc>
          <w:tcPr>
            <w:tcW w:w="1728" w:type="dxa"/>
          </w:tcPr>
          <w:p w14:paraId="20C6FD9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420" w:type="dxa"/>
          </w:tcPr>
          <w:p w14:paraId="0CFA72C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7F12F51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5267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9024675" w14:textId="77777777" w:rsidTr="000A6EDC">
        <w:tc>
          <w:tcPr>
            <w:tcW w:w="1728" w:type="dxa"/>
          </w:tcPr>
          <w:p w14:paraId="2002557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code_onset_strs</w:t>
            </w:r>
          </w:p>
        </w:tc>
        <w:tc>
          <w:tcPr>
            <w:tcW w:w="3420" w:type="dxa"/>
          </w:tcPr>
          <w:p w14:paraId="14948C5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21D9D47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stm+’};</w:t>
            </w:r>
          </w:p>
          <w:p w14:paraId="3CB84B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aceon’, ‘houseon’};</w:t>
            </w:r>
          </w:p>
        </w:tc>
        <w:tc>
          <w:tcPr>
            <w:tcW w:w="2520" w:type="dxa"/>
          </w:tcPr>
          <w:p w14:paraId="05473D2B" w14:textId="77777777" w:rsidR="001751E9" w:rsidRPr="00C44DC2" w:rsidRDefault="001751E9" w:rsidP="000A6EDC">
            <w:pPr>
              <w:autoSpaceDE w:val="0"/>
              <w:autoSpaceDN w:val="0"/>
              <w:adjustRightInd w:val="0"/>
              <w:rPr>
                <w:rFonts w:ascii="Times New Roman" w:hAnsi="Times New Roman" w:cs="Times New Roman"/>
              </w:rPr>
            </w:pPr>
          </w:p>
        </w:tc>
      </w:tr>
    </w:tbl>
    <w:p w14:paraId="0755B3F3" w14:textId="77777777" w:rsidR="001751E9" w:rsidRPr="00C44DC2" w:rsidRDefault="001751E9" w:rsidP="001751E9">
      <w:pPr>
        <w:pStyle w:val="ListParagraph"/>
        <w:rPr>
          <w:rFonts w:ascii="Times New Roman" w:hAnsi="Times New Roman" w:cs="Times New Roman"/>
        </w:rPr>
      </w:pPr>
    </w:p>
    <w:p w14:paraId="7DE522A7"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5A6F5568"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7C2C509E" w14:textId="77777777" w:rsidR="001751E9" w:rsidRPr="00C44DC2" w:rsidRDefault="001751E9" w:rsidP="001751E9">
      <w:pPr>
        <w:pStyle w:val="ListParagraph"/>
        <w:ind w:left="0"/>
        <w:rPr>
          <w:rFonts w:ascii="Times New Roman" w:hAnsi="Times New Roman" w:cs="Times New Roman"/>
        </w:rPr>
      </w:pPr>
    </w:p>
    <w:p w14:paraId="4B1DB56F"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DC63CDD"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1751E9" w:rsidRPr="00C44DC2" w14:paraId="0DC06144" w14:textId="77777777" w:rsidTr="000A6EDC">
        <w:tc>
          <w:tcPr>
            <w:tcW w:w="4495" w:type="dxa"/>
          </w:tcPr>
          <w:p w14:paraId="4919C6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7CDEE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0F41FC9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184C6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06368F6" w14:textId="77777777" w:rsidTr="000A6EDC">
        <w:trPr>
          <w:trHeight w:val="890"/>
        </w:trPr>
        <w:tc>
          <w:tcPr>
            <w:tcW w:w="4495" w:type="dxa"/>
          </w:tcPr>
          <w:p w14:paraId="286020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eprime_values.condition_names</w:t>
            </w:r>
          </w:p>
          <w:p w14:paraId="0ADA33E7" w14:textId="77777777" w:rsidR="001751E9" w:rsidRPr="00C44DC2" w:rsidRDefault="001751E9" w:rsidP="000A6EDC">
            <w:pPr>
              <w:autoSpaceDE w:val="0"/>
              <w:autoSpaceDN w:val="0"/>
              <w:adjustRightInd w:val="0"/>
              <w:rPr>
                <w:rFonts w:ascii="Times New Roman" w:hAnsi="Times New Roman" w:cs="Times New Roman"/>
                <w:color w:val="000000"/>
                <w:lang w:val="fr-FR"/>
              </w:rPr>
            </w:pPr>
          </w:p>
        </w:tc>
        <w:tc>
          <w:tcPr>
            <w:tcW w:w="2250" w:type="dxa"/>
          </w:tcPr>
          <w:p w14:paraId="7005E86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2DB290B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Standard', 'Non_Native', Native}; </w:t>
            </w:r>
          </w:p>
        </w:tc>
        <w:tc>
          <w:tcPr>
            <w:tcW w:w="1733" w:type="dxa"/>
          </w:tcPr>
          <w:p w14:paraId="366589C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Order must match cell codes</w:t>
            </w:r>
          </w:p>
        </w:tc>
      </w:tr>
      <w:tr w:rsidR="001751E9" w:rsidRPr="00C44DC2" w14:paraId="68485F61" w14:textId="77777777" w:rsidTr="000A6EDC">
        <w:trPr>
          <w:trHeight w:val="890"/>
        </w:trPr>
        <w:tc>
          <w:tcPr>
            <w:tcW w:w="4495" w:type="dxa"/>
          </w:tcPr>
          <w:p w14:paraId="30BEA51F" w14:textId="77777777" w:rsidR="001751E9" w:rsidRPr="00C44DC2" w:rsidRDefault="001751E9" w:rsidP="000A6EDC">
            <w:pPr>
              <w:autoSpaceDE w:val="0"/>
              <w:autoSpaceDN w:val="0"/>
              <w:adjustRightInd w:val="0"/>
              <w:rPr>
                <w:rFonts w:ascii="Times New Roman" w:hAnsi="Times New Roman" w:cs="Times New Roman"/>
                <w:color w:val="000000"/>
                <w:lang w:val="fr-FR"/>
              </w:rPr>
            </w:pPr>
            <w:r w:rsidRPr="00C44DC2">
              <w:rPr>
                <w:rFonts w:ascii="Times New Roman" w:hAnsi="Times New Roman" w:cs="Times New Roman"/>
                <w:color w:val="000000"/>
                <w:lang w:val="fr-FR"/>
              </w:rPr>
              <w:t>grp_proc_info.beapp_event_eprime_values.event_codes(:,1)</w:t>
            </w:r>
          </w:p>
          <w:p w14:paraId="1CD16490"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2)</w:t>
            </w:r>
          </w:p>
          <w:p w14:paraId="280BBB09"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3)</w:t>
            </w:r>
          </w:p>
        </w:tc>
        <w:tc>
          <w:tcPr>
            <w:tcW w:w="2250" w:type="dxa"/>
          </w:tcPr>
          <w:p w14:paraId="6513102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275E7C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6EE9BB1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0,12,13];</w:t>
            </w:r>
          </w:p>
          <w:p w14:paraId="17BB957C"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1,12,13];</w:t>
            </w:r>
          </w:p>
        </w:tc>
        <w:tc>
          <w:tcPr>
            <w:tcW w:w="1733" w:type="dxa"/>
          </w:tcPr>
          <w:p w14:paraId="12628300"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Running Event Tagged 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3B7FF7E9" w14:textId="77777777" w:rsidR="001751E9" w:rsidRPr="00C44DC2" w:rsidRDefault="001751E9" w:rsidP="001751E9">
      <w:pPr>
        <w:pStyle w:val="ListParagraph"/>
        <w:rPr>
          <w:rFonts w:ascii="Times New Roman" w:hAnsi="Times New Roman" w:cs="Times New Roman"/>
        </w:rPr>
      </w:pPr>
    </w:p>
    <w:p w14:paraId="37568029" w14:textId="77777777" w:rsidR="001751E9" w:rsidRPr="00DF52C8"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How should BEAPP recognize time windows or events to be excluded (e.g., events marked in the file as unusable)?  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p>
    <w:p w14:paraId="0C7F688F" w14:textId="77777777" w:rsidR="001751E9" w:rsidRPr="00DF52C8" w:rsidRDefault="001751E9" w:rsidP="001751E9">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1751E9" w:rsidRPr="00C44DC2" w14:paraId="3A00FCBF" w14:textId="77777777" w:rsidTr="000A6EDC">
        <w:trPr>
          <w:trHeight w:val="593"/>
        </w:trPr>
        <w:tc>
          <w:tcPr>
            <w:tcW w:w="3505" w:type="dxa"/>
          </w:tcPr>
          <w:p w14:paraId="0EDAEA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7F596AD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2464D9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4BEF64F6"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Notes</w:t>
            </w:r>
          </w:p>
        </w:tc>
      </w:tr>
      <w:tr w:rsidR="001751E9" w:rsidRPr="00C44DC2" w14:paraId="72EC529C" w14:textId="77777777" w:rsidTr="000A6EDC">
        <w:trPr>
          <w:trHeight w:val="593"/>
        </w:trPr>
        <w:tc>
          <w:tcPr>
            <w:tcW w:w="3505" w:type="dxa"/>
          </w:tcPr>
          <w:p w14:paraId="52ECFAE3"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grp_proc_info.behavioral_coding.events </w:t>
            </w:r>
          </w:p>
        </w:tc>
        <w:tc>
          <w:tcPr>
            <w:tcW w:w="2723" w:type="dxa"/>
          </w:tcPr>
          <w:p w14:paraId="6861A596"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List of events that include information about </w:t>
            </w:r>
            <w:r w:rsidRPr="0042028E">
              <w:rPr>
                <w:rFonts w:ascii="Times New Roman" w:hAnsi="Times New Roman" w:cs="Times New Roman"/>
              </w:rPr>
              <w:lastRenderedPageBreak/>
              <w:t>behavioral coding. Default = {‘’};</w:t>
            </w:r>
          </w:p>
        </w:tc>
        <w:tc>
          <w:tcPr>
            <w:tcW w:w="1980" w:type="dxa"/>
          </w:tcPr>
          <w:p w14:paraId="051A648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lastRenderedPageBreak/>
              <w:t xml:space="preserve">={'TRSP'}; </w:t>
            </w:r>
          </w:p>
          <w:p w14:paraId="608E69C0"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527BD021"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 xml:space="preserve">Optional. </w:t>
            </w:r>
          </w:p>
        </w:tc>
      </w:tr>
      <w:tr w:rsidR="001751E9" w:rsidRPr="00C44DC2" w14:paraId="7B9D1485" w14:textId="77777777" w:rsidTr="000A6EDC">
        <w:trPr>
          <w:trHeight w:val="710"/>
        </w:trPr>
        <w:tc>
          <w:tcPr>
            <w:tcW w:w="3505" w:type="dxa"/>
          </w:tcPr>
          <w:p w14:paraId="6F2A159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keys </w:t>
            </w:r>
          </w:p>
        </w:tc>
        <w:tc>
          <w:tcPr>
            <w:tcW w:w="2723" w:type="dxa"/>
          </w:tcPr>
          <w:p w14:paraId="3C8B49D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469CFDBF"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 {'badt'}; </w:t>
            </w:r>
          </w:p>
          <w:p w14:paraId="0FBF622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badtf’,’badth’};</w:t>
            </w:r>
          </w:p>
        </w:tc>
        <w:tc>
          <w:tcPr>
            <w:tcW w:w="2520" w:type="dxa"/>
          </w:tcPr>
          <w:p w14:paraId="3C253CDF"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Optional. If filled in, trials with bad values will be rejected</w:t>
            </w:r>
          </w:p>
        </w:tc>
      </w:tr>
      <w:tr w:rsidR="001751E9" w:rsidRPr="00C44DC2" w14:paraId="736C316D" w14:textId="77777777" w:rsidTr="000A6EDC">
        <w:trPr>
          <w:trHeight w:val="710"/>
        </w:trPr>
        <w:tc>
          <w:tcPr>
            <w:tcW w:w="3505" w:type="dxa"/>
          </w:tcPr>
          <w:p w14:paraId="5429268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bad_value </w:t>
            </w:r>
          </w:p>
          <w:p w14:paraId="49B7FEC1" w14:textId="77777777" w:rsidR="001751E9" w:rsidRPr="0042028E" w:rsidRDefault="001751E9" w:rsidP="000A6EDC">
            <w:pPr>
              <w:autoSpaceDE w:val="0"/>
              <w:autoSpaceDN w:val="0"/>
              <w:adjustRightInd w:val="0"/>
              <w:rPr>
                <w:rFonts w:ascii="Times New Roman" w:hAnsi="Times New Roman" w:cs="Times New Roman"/>
                <w:color w:val="000000"/>
              </w:rPr>
            </w:pPr>
          </w:p>
        </w:tc>
        <w:tc>
          <w:tcPr>
            <w:tcW w:w="2723" w:type="dxa"/>
          </w:tcPr>
          <w:p w14:paraId="32B519A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 </w:t>
            </w:r>
            <w:r w:rsidRPr="0042028E">
              <w:rPr>
                <w:rFonts w:ascii="Times New Roman" w:hAnsi="Times New Roman" w:cs="Times New Roman"/>
                <w:color w:val="000000"/>
              </w:rPr>
              <w:t xml:space="preserve"> {</w:t>
            </w:r>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68A669A5"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badt’};</w:t>
            </w:r>
          </w:p>
          <w:p w14:paraId="532FC57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1’};</w:t>
            </w:r>
          </w:p>
        </w:tc>
        <w:tc>
          <w:tcPr>
            <w:tcW w:w="2520" w:type="dxa"/>
          </w:tcPr>
          <w:p w14:paraId="6AB66C78" w14:textId="77777777" w:rsidR="001751E9" w:rsidRPr="0042028E" w:rsidRDefault="001751E9" w:rsidP="000A6EDC">
            <w:pPr>
              <w:rPr>
                <w:rFonts w:ascii="Times New Roman" w:hAnsi="Times New Roman" w:cs="Times New Roman"/>
              </w:rPr>
            </w:pPr>
            <w:r w:rsidRPr="0042028E">
              <w:rPr>
                <w:rFonts w:ascii="Times New Roman" w:hAnsi="Times New Roman" w:cs="Times New Roman"/>
                <w:color w:val="000000"/>
              </w:rPr>
              <w:t>Must be a string</w:t>
            </w:r>
          </w:p>
        </w:tc>
      </w:tr>
    </w:tbl>
    <w:p w14:paraId="18B109C7" w14:textId="77777777" w:rsidR="001751E9" w:rsidRPr="00C44DC2" w:rsidRDefault="001751E9" w:rsidP="001751E9">
      <w:pPr>
        <w:pStyle w:val="ListParagraph"/>
        <w:rPr>
          <w:rFonts w:ascii="Times New Roman" w:hAnsi="Times New Roman" w:cs="Times New Roman"/>
        </w:rPr>
      </w:pPr>
    </w:p>
    <w:p w14:paraId="5AD0CF6A" w14:textId="77777777" w:rsidR="001751E9" w:rsidRPr="00C44DC2" w:rsidRDefault="001751E9" w:rsidP="001751E9">
      <w:pPr>
        <w:tabs>
          <w:tab w:val="left" w:pos="1845"/>
        </w:tabs>
        <w:rPr>
          <w:rFonts w:ascii="Times New Roman" w:hAnsi="Times New Roman" w:cs="Times New Roman"/>
        </w:rPr>
      </w:pPr>
    </w:p>
    <w:p w14:paraId="7EA8C903" w14:textId="766D29C8" w:rsidR="00581918" w:rsidRPr="00C44DC2" w:rsidRDefault="001751E9">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C0627E">
      <w:pPr>
        <w:pStyle w:val="Heading3"/>
      </w:pPr>
      <w:bookmarkStart w:id="48" w:name="_Toc535504431"/>
      <w:r w:rsidRPr="00C44DC2">
        <w:lastRenderedPageBreak/>
        <w:t>PREP SPECIFICATIONS</w:t>
      </w:r>
      <w:bookmarkEnd w:id="48"/>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5F681B7" w:rsidR="00581918"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4CDB14A2" w14:textId="0BB36BD0" w:rsidR="005C06D1" w:rsidRPr="00C44DC2" w:rsidRDefault="005C06D1" w:rsidP="00581918">
      <w:pPr>
        <w:rPr>
          <w:rFonts w:ascii="Times New Roman" w:hAnsi="Times New Roman" w:cs="Times New Roman"/>
        </w:rPr>
      </w:pPr>
      <w:r w:rsidRPr="00C44DC2">
        <w:rPr>
          <w:rFonts w:ascii="Times New Roman" w:hAnsi="Times New Roman" w:cs="Times New Roman"/>
        </w:rPr>
        <w:t>Do you want BEAPP to save out a report table with PREP summary information about the files used?</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8B7FC0">
      <w:pPr>
        <w:pStyle w:val="Heading3"/>
      </w:pPr>
      <w:bookmarkStart w:id="49" w:name="_Toc535504432"/>
      <w:r w:rsidRPr="00C44DC2">
        <w:lastRenderedPageBreak/>
        <w:t>FILTER SPECIFICATIONS</w:t>
      </w:r>
      <w:bookmarkEnd w:id="49"/>
    </w:p>
    <w:p w14:paraId="24D57268" w14:textId="77777777" w:rsidR="00C0627E" w:rsidRPr="00C44DC2" w:rsidRDefault="00C0627E" w:rsidP="00C0627E">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Pr>
          <w:rFonts w:ascii="Times New Roman" w:hAnsi="Times New Roman" w:cs="Times New Roman"/>
        </w:rPr>
        <w:t>, and offers Cleanline for line noise removal</w:t>
      </w:r>
      <w:r w:rsidRPr="00C44DC2">
        <w:rPr>
          <w:rFonts w:ascii="Times New Roman" w:hAnsi="Times New Roman" w:cs="Times New Roman"/>
        </w:rPr>
        <w:t>:</w:t>
      </w:r>
    </w:p>
    <w:p w14:paraId="2B92BEA6" w14:textId="77777777" w:rsidR="00C0627E" w:rsidRPr="00C44DC2"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37A8A8FE" w14:textId="77777777" w:rsidR="00C0627E"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5C67E513" w14:textId="77777777" w:rsidR="00C0627E" w:rsidRPr="002C12B6"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Notch filtering (for line noise removal)</w:t>
      </w:r>
    </w:p>
    <w:p w14:paraId="18CBEAB6" w14:textId="77777777" w:rsidR="00C0627E" w:rsidRPr="00C44DC2" w:rsidRDefault="00E85400" w:rsidP="00746736">
      <w:pPr>
        <w:pStyle w:val="ListParagraph"/>
        <w:numPr>
          <w:ilvl w:val="0"/>
          <w:numId w:val="18"/>
        </w:numPr>
        <w:rPr>
          <w:rFonts w:ascii="Times New Roman" w:hAnsi="Times New Roman" w:cs="Times New Roman"/>
        </w:rPr>
      </w:pPr>
      <w:hyperlink r:id="rId39" w:history="1">
        <w:r w:rsidR="00C0627E" w:rsidRPr="00C44DC2">
          <w:rPr>
            <w:rStyle w:val="Hyperlink"/>
            <w:rFonts w:ascii="Times New Roman" w:hAnsi="Times New Roman" w:cs="Times New Roman"/>
          </w:rPr>
          <w:t>Cleanline</w:t>
        </w:r>
      </w:hyperlink>
      <w:r w:rsidR="00C0627E">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Cleanline</w:t>
      </w:r>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Lowpass','Filt_On'}</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Lowpass','Filt_Cutoff_Freq'}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Highpass','Filt_On'}</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Flags highpass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Highpass','Filt_Cutoff_Freq'}</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highpass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Notch','Filt_On'}</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b</w:t>
            </w:r>
            <w:r>
              <w:rPr>
                <w:rFonts w:ascii="Times New Roman" w:hAnsi="Times New Roman" w:cs="Times New Roman"/>
              </w:rPr>
              <w:t>eapp_filters{'Cleanline','Filt_On'}</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r>
              <w:rPr>
                <w:rFonts w:ascii="Times New Roman" w:hAnsi="Times New Roman" w:cs="Times New Roman"/>
              </w:rPr>
              <w:t xml:space="preserve">Cleanlin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at the Nyquist frequency (i.e., just under half of the sampling rate).  If downsampling,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8B7FC0">
      <w:pPr>
        <w:pStyle w:val="Heading3"/>
      </w:pPr>
      <w:bookmarkStart w:id="50" w:name="_Toc535504433"/>
      <w:r w:rsidRPr="00C44DC2">
        <w:lastRenderedPageBreak/>
        <w:t>RESAMPLING</w:t>
      </w:r>
      <w:r w:rsidR="00504413" w:rsidRPr="00C44DC2">
        <w:t xml:space="preserve"> SPECIFICATIONS</w:t>
      </w:r>
      <w:bookmarkEnd w:id="50"/>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grp_proc_info.beapp_rsamp_srate</w:t>
            </w:r>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Note: Many users will likely choose to resample if they have EEGs in a dataset that are collected at a variety of sampling rates.  In many such cases, users will downsample all data to the lowest common sampling rate.  For example, if a user has EEG data sampled at 1024 Hz, 100 Hz, 500 Hz, and 250 Hz, they might choose to downsampl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downsampl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8B7FC0">
      <w:pPr>
        <w:pStyle w:val="Heading3"/>
      </w:pPr>
      <w:bookmarkStart w:id="51" w:name="_Toc535504434"/>
      <w:r w:rsidRPr="00C44DC2">
        <w:lastRenderedPageBreak/>
        <w:t>ICA</w:t>
      </w:r>
      <w:r w:rsidR="0063611A">
        <w:t xml:space="preserve">/HAPPE </w:t>
      </w:r>
      <w:r w:rsidRPr="00C44DC2">
        <w:t>SPECIFICATIONS</w:t>
      </w:r>
      <w:bookmarkEnd w:id="51"/>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24003A2" w14:textId="758FD9B9" w:rsidR="00853E6F" w:rsidRPr="00C44DC2" w:rsidRDefault="00853E6F"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01E36C7A" w14:textId="77777777" w:rsidR="00AA4C29" w:rsidRDefault="00AA4C29" w:rsidP="00AA4C29">
      <w:pPr>
        <w:rPr>
          <w:rFonts w:ascii="Times New Roman" w:hAnsi="Times New Roman" w:cs="Times New Roman"/>
          <w:b/>
        </w:rPr>
      </w:pPr>
    </w:p>
    <w:p w14:paraId="08C50A9C" w14:textId="0633BE58" w:rsidR="00AA4C29" w:rsidRPr="00AA4C29" w:rsidRDefault="00AA4C29" w:rsidP="00AA4C29">
      <w:pPr>
        <w:rPr>
          <w:rFonts w:ascii="Times New Roman" w:hAnsi="Times New Roman" w:cs="Times New Roman"/>
          <w:b/>
        </w:rPr>
      </w:pPr>
      <w:r w:rsidRPr="00AA4C29">
        <w:rPr>
          <w:rFonts w:ascii="Times New Roman" w:hAnsi="Times New Roman" w:cs="Times New Roman"/>
          <w:b/>
        </w:rPr>
        <w:t xml:space="preserve">Note: Instructions for running the ICA module in BEAPP are included on this page and the next. Additional information </w:t>
      </w:r>
      <w:r w:rsidRPr="00AA4C29">
        <w:rPr>
          <w:rFonts w:ascii="Times New Roman" w:hAnsi="Times New Roman" w:cs="Times New Roman"/>
          <w:b/>
          <w:u w:val="single"/>
        </w:rPr>
        <w:t xml:space="preserve">required </w:t>
      </w:r>
      <w:r w:rsidRPr="00AA4C29">
        <w:rPr>
          <w:rFonts w:ascii="Times New Roman" w:hAnsi="Times New Roman" w:cs="Times New Roman"/>
          <w:b/>
        </w:rPr>
        <w:t xml:space="preserve">to run HAPPE for the first time is included </w:t>
      </w:r>
      <w:hyperlink w:anchor="ICA_Module_and_HAPPE_Preparations" w:history="1">
        <w:r w:rsidRPr="00AA4C29">
          <w:rPr>
            <w:rStyle w:val="Hyperlink"/>
            <w:rFonts w:ascii="Times New Roman" w:hAnsi="Times New Roman" w:cs="Times New Roman"/>
            <w:b/>
          </w:rPr>
          <w:t>here</w:t>
        </w:r>
      </w:hyperlink>
      <w:r w:rsidRPr="00AA4C29">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746736">
      <w:pPr>
        <w:pStyle w:val="ListParagraph"/>
        <w:numPr>
          <w:ilvl w:val="0"/>
          <w:numId w:val="23"/>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grp_proc_info.beapp_ica_type</w:t>
            </w:r>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lastRenderedPageBreak/>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w:t>
            </w:r>
            <w:r w:rsidR="00607188">
              <w:rPr>
                <w:rFonts w:ascii="Times New Roman" w:hAnsi="Times New Roman" w:cs="Times New Roman"/>
              </w:rPr>
              <w:t>ica</w:t>
            </w:r>
            <w:r w:rsidRPr="00C44DC2">
              <w:rPr>
                <w:rFonts w:ascii="Times New Roman" w:hAnsi="Times New Roman" w:cs="Times New Roman"/>
              </w:rPr>
              <w:t>','Module_Xls_Out_On'}</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746736">
      <w:pPr>
        <w:pStyle w:val="ListParagraph"/>
        <w:numPr>
          <w:ilvl w:val="0"/>
          <w:numId w:val="20"/>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23D396AC"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r w:rsidR="00CF73C9" w:rsidRPr="00C44DC2">
        <w:rPr>
          <w:rFonts w:ascii="Times New Roman" w:hAnsi="Times New Roman" w:cs="Times New Roman"/>
          <w:color w:val="000000"/>
        </w:rPr>
        <w:t>grp_proc_info.happe_additional_chans_lbls. Channels should be listed</w:t>
      </w:r>
      <w:r w:rsidR="007F5D27" w:rsidRPr="007F5D27">
        <w:rPr>
          <w:rFonts w:ascii="Times New Roman" w:hAnsi="Times New Roman" w:cs="Times New Roman"/>
        </w:rPr>
        <w:t xml:space="preserve"> </w:t>
      </w:r>
      <w:r w:rsidR="007F5D27">
        <w:rPr>
          <w:rFonts w:ascii="Times New Roman" w:hAnsi="Times New Roman" w:cs="Times New Roman"/>
        </w:rPr>
        <w:t>using the index (</w:t>
      </w:r>
      <w:r w:rsidR="007F5D27" w:rsidRPr="007A0B06">
        <w:rPr>
          <w:rFonts w:ascii="Times New Roman" w:hAnsi="Times New Roman" w:cs="Times New Roman"/>
        </w:rPr>
        <w:t xml:space="preserve">Rows in eeg corresponding to desired </w:t>
      </w:r>
      <w:r w:rsidR="007F5D27">
        <w:rPr>
          <w:rFonts w:ascii="Times New Roman" w:hAnsi="Times New Roman" w:cs="Times New Roman"/>
        </w:rPr>
        <w:t>channel</w:t>
      </w:r>
      <w:r w:rsidR="007F5D27" w:rsidRPr="007A0B06">
        <w:rPr>
          <w:rFonts w:ascii="Times New Roman" w:hAnsi="Times New Roman" w:cs="Times New Roman"/>
        </w:rPr>
        <w:t xml:space="preserve"> </w:t>
      </w:r>
      <w:r w:rsidR="007F5D27">
        <w:rPr>
          <w:rFonts w:ascii="Times New Roman" w:hAnsi="Times New Roman" w:cs="Times New Roman"/>
        </w:rPr>
        <w:t>).</w:t>
      </w:r>
      <w:r w:rsidR="008400E8">
        <w:rPr>
          <w:rFonts w:ascii="Times New Roman" w:hAnsi="Times New Roman" w:cs="Times New Roman"/>
          <w:color w:val="000000"/>
        </w:rPr>
        <w:t xml:space="preserve">Each net’s cell number in </w:t>
      </w:r>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 (e.g. 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 xml:space="preserve">_additional_chans_lbls{1}) should correspond to the net’s  position in </w:t>
      </w:r>
      <w:r w:rsidR="00CF73C9" w:rsidRPr="00C44DC2">
        <w:rPr>
          <w:rFonts w:ascii="Times New Roman" w:hAnsi="Times New Roman" w:cs="Times New Roman"/>
        </w:rPr>
        <w:t xml:space="preserve">grp_proc_info.src_unique_nets. The number of channels listed for each net can be different. </w:t>
      </w:r>
      <w:r w:rsidR="008400E8">
        <w:rPr>
          <w:rFonts w:ascii="Times New Roman" w:hAnsi="Times New Roman" w:cs="Times New Roman"/>
        </w:rPr>
        <w:t xml:space="preserve">For now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350"/>
        <w:gridCol w:w="720"/>
      </w:tblGrid>
      <w:tr w:rsidR="00FE4668" w:rsidRPr="00C44DC2" w14:paraId="4836C4C1" w14:textId="77777777" w:rsidTr="00FF6127">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2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FF6127">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lbls{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lbls{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src_unique_nets;</w:t>
            </w:r>
          </w:p>
        </w:tc>
        <w:tc>
          <w:tcPr>
            <w:tcW w:w="1350" w:type="dxa"/>
          </w:tcPr>
          <w:p w14:paraId="13FF878E" w14:textId="142ADDE2" w:rsidR="00DC40C2" w:rsidRPr="00C44DC2" w:rsidRDefault="00EE0803" w:rsidP="00DC40C2">
            <w:pPr>
              <w:autoSpaceDE w:val="0"/>
              <w:autoSpaceDN w:val="0"/>
              <w:adjustRightInd w:val="0"/>
              <w:rPr>
                <w:rFonts w:ascii="Times New Roman" w:hAnsi="Times New Roman" w:cs="Times New Roman"/>
              </w:rPr>
            </w:pPr>
            <w:r>
              <w:rPr>
                <w:rFonts w:ascii="Times New Roman" w:hAnsi="Times New Roman" w:cs="Times New Roman"/>
              </w:rPr>
              <w:t>=</w:t>
            </w:r>
            <w:r w:rsidR="00B87163">
              <w:rPr>
                <w:rFonts w:ascii="Times New Roman" w:hAnsi="Times New Roman" w:cs="Times New Roman"/>
              </w:rPr>
              <w:t>[119]</w:t>
            </w:r>
          </w:p>
          <w:p w14:paraId="4F98311F" w14:textId="5D3A6304" w:rsidR="00FE4668" w:rsidRPr="00C44DC2" w:rsidRDefault="00B87163" w:rsidP="006C1B61">
            <w:pPr>
              <w:autoSpaceDE w:val="0"/>
              <w:autoSpaceDN w:val="0"/>
              <w:adjustRightInd w:val="0"/>
              <w:rPr>
                <w:rFonts w:ascii="Times New Roman" w:hAnsi="Times New Roman" w:cs="Times New Roman"/>
              </w:rPr>
            </w:pPr>
            <w:r>
              <w:rPr>
                <w:rFonts w:ascii="Times New Roman" w:hAnsi="Times New Roman" w:cs="Times New Roman"/>
              </w:rPr>
              <w:t>=[36,42,8];</w:t>
            </w:r>
          </w:p>
        </w:tc>
        <w:tc>
          <w:tcPr>
            <w:tcW w:w="72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7DF79544" w:rsidR="001C4FF5" w:rsidRDefault="001D1629" w:rsidP="00CF73C9">
      <w:pPr>
        <w:tabs>
          <w:tab w:val="left" w:pos="1845"/>
        </w:tabs>
        <w:rPr>
          <w:rFonts w:ascii="Times New Roman" w:hAnsi="Times New Roman" w:cs="Times New Roman"/>
        </w:rPr>
      </w:pPr>
      <w:r>
        <w:rPr>
          <w:noProof/>
        </w:rPr>
        <w:drawing>
          <wp:inline distT="0" distB="0" distL="0" distR="0" wp14:anchorId="1E265CEC" wp14:editId="6E85D0C0">
            <wp:extent cx="6858000" cy="949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858000" cy="949325"/>
                    </a:xfrm>
                    <a:prstGeom prst="rect">
                      <a:avLst/>
                    </a:prstGeom>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set specifies channels to be included for EEG data from a HydroCel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151FACCC" w14:textId="1FF35855" w:rsidR="001C4FF5"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Outside of HAPPE, the only exception to the rule that BEAPP will include all channels is if the user specifies (in advanced user inputs) that they would like bad channels removed.  In this case, any channels that PREP (or another module) identifies as bad will be replaced with NaN.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746736">
      <w:pPr>
        <w:pStyle w:val="ListParagraph"/>
        <w:numPr>
          <w:ilvl w:val="0"/>
          <w:numId w:val="21"/>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r w:rsidR="00287A8E" w:rsidRPr="00C44DC2">
        <w:rPr>
          <w:rFonts w:ascii="Times New Roman" w:hAnsi="Times New Roman" w:cs="Times New Roman"/>
        </w:rPr>
        <w:t xml:space="preserve">beapp_advinputs.m.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2C586733" w14:textId="542D9E4C" w:rsidR="003F10B0" w:rsidRPr="00C44DC2" w:rsidRDefault="005B37E0" w:rsidP="00D2536E">
      <w:pPr>
        <w:rPr>
          <w:rFonts w:ascii="Times New Roman" w:hAnsi="Times New Roman" w:cs="Times New Roman"/>
        </w:rPr>
      </w:pPr>
      <w:r w:rsidRPr="00C44DC2">
        <w:rPr>
          <w:rFonts w:ascii="Times New Roman" w:hAnsi="Times New Roman" w:cs="Times New Roman"/>
        </w:rPr>
        <w:br w:type="page"/>
      </w:r>
    </w:p>
    <w:p w14:paraId="6FFA9063" w14:textId="1BF3E8ED" w:rsidR="00813A27" w:rsidRPr="00C44DC2" w:rsidRDefault="00813A27" w:rsidP="008B7FC0">
      <w:pPr>
        <w:pStyle w:val="Heading3"/>
      </w:pPr>
      <w:bookmarkStart w:id="52" w:name="_Toc535504435"/>
      <w:r>
        <w:lastRenderedPageBreak/>
        <w:t xml:space="preserve">REREFERENCING </w:t>
      </w:r>
      <w:r w:rsidRPr="00C44DC2">
        <w:t>SPECIFICATIONS</w:t>
      </w:r>
      <w:bookmarkEnd w:id="52"/>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r>
        <w:rPr>
          <w:rFonts w:ascii="Times New Roman" w:hAnsi="Times New Roman" w:cs="Times New Roman"/>
          <w:i/>
        </w:rPr>
        <w:t xml:space="preserve">rereferencing </w:t>
      </w:r>
      <w:r w:rsidRPr="00C44DC2">
        <w:rPr>
          <w:rFonts w:ascii="Times New Roman" w:hAnsi="Times New Roman" w:cs="Times New Roman"/>
          <w:i/>
        </w:rPr>
        <w:t>module,</w:t>
      </w:r>
      <w:r>
        <w:rPr>
          <w:rFonts w:ascii="Times New Roman" w:hAnsi="Times New Roman" w:cs="Times New Roman"/>
        </w:rPr>
        <w:t xml:space="preserve"> the section on rereferencing</w:t>
      </w:r>
      <w:r w:rsidRPr="00C44DC2">
        <w:rPr>
          <w:rFonts w:ascii="Times New Roman" w:hAnsi="Times New Roman" w:cs="Times New Roman"/>
        </w:rPr>
        <w:t xml:space="preserve"> specifications determines the type of </w:t>
      </w:r>
      <w:r>
        <w:rPr>
          <w:rFonts w:ascii="Times New Roman" w:hAnsi="Times New Roman" w:cs="Times New Roman"/>
        </w:rPr>
        <w:t>rereferencing</w:t>
      </w:r>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type of </w:t>
      </w:r>
      <w:r w:rsidR="007A0B06">
        <w:rPr>
          <w:rFonts w:ascii="Times New Roman" w:hAnsi="Times New Roman" w:cs="Times New Roman"/>
        </w:rPr>
        <w:t>rereferencing</w:t>
      </w:r>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sidR="007A0B06">
              <w:rPr>
                <w:rFonts w:ascii="Times New Roman" w:hAnsi="Times New Roman" w:cs="Times New Roman"/>
              </w:rPr>
              <w:t>reref_typ</w:t>
            </w:r>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Users rereferencing to a specific electrode or electrodes must specify which electrode(s) they would like to use in each net. These must line up exactly with grp_proc_info.src_unique_nets,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grp_proc_info.beapp_reref_chan_inds</w:t>
            </w:r>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Rows in eeg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src_unique_nets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8B7FC0">
      <w:pPr>
        <w:pStyle w:val="Heading3"/>
      </w:pPr>
      <w:bookmarkStart w:id="53" w:name="_Toc535504436"/>
      <w:r w:rsidRPr="00C44DC2">
        <w:lastRenderedPageBreak/>
        <w:t>DETRENDING SPECIFICATIONS</w:t>
      </w:r>
      <w:bookmarkEnd w:id="53"/>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dtrend_typ</w:t>
            </w:r>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Several advanced inputs specific to the detrending module are included in beapp_advinputs.m.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lower b-values will improve fitting (and improve number of useable segments), but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 xml:space="preserve">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w:t>
      </w:r>
      <w:r w:rsidRPr="00C44DC2">
        <w:rPr>
          <w:rFonts w:ascii="Times New Roman" w:hAnsi="Times New Roman" w:cs="Times New Roman"/>
        </w:rPr>
        <w:lastRenderedPageBreak/>
        <w:t>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8B7FC0">
      <w:pPr>
        <w:pStyle w:val="Heading3"/>
      </w:pPr>
      <w:bookmarkStart w:id="54" w:name="_Toc535504437"/>
      <w:r w:rsidRPr="00C44DC2">
        <w:lastRenderedPageBreak/>
        <w:t>SEGMENTING SPECIFICATIONS</w:t>
      </w:r>
      <w:bookmarkEnd w:id="54"/>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where data is suprathreshold.  If .beapp_msk_artifact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003D1406">
        <w:rPr>
          <w:rFonts w:ascii="Times New Roman" w:hAnsi="Times New Roman" w:cs="Times New Roman"/>
        </w:rPr>
        <w:t>If .beapp_</w:t>
      </w:r>
      <w:r w:rsidR="00172B60">
        <w:rPr>
          <w:rFonts w:ascii="Times New Roman" w:hAnsi="Times New Roman" w:cs="Times New Roman"/>
        </w:rPr>
        <w:t>baseline_</w:t>
      </w:r>
      <w:r w:rsidR="003D1406">
        <w:rPr>
          <w:rFonts w:ascii="Times New Roman" w:hAnsi="Times New Roman" w:cs="Times New Roman"/>
        </w:rPr>
        <w:t>msk_artifact</w:t>
      </w:r>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lastRenderedPageBreak/>
        <w:t xml:space="preserve">.beapp_baseline_rej_perc_above_threshold, that data point is determined to be unusuabl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r>
              <w:rPr>
                <w:rFonts w:ascii="Times New Roman" w:hAnsi="Times New Roman" w:cs="Times New Roman"/>
                <w:color w:val="000000"/>
              </w:rPr>
              <w:t>Grp_proc_info.beapp_baseline_rej_perc_above_threshold</w:t>
            </w:r>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to </w:t>
      </w:r>
      <w:r w:rsidRPr="00C44DC2">
        <w:rPr>
          <w:rFonts w:ascii="Times New Roman" w:hAnsi="Times New Roman" w:cs="Times New Roman"/>
        </w:rPr>
        <w:t xml:space="preserve"> amplitud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grp_proc_info.art_thresh:</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r w:rsidRPr="00233479">
              <w:rPr>
                <w:rFonts w:ascii="Times New Roman" w:hAnsi="Times New Roman" w:cs="Times New Roman"/>
              </w:rPr>
              <w:t>grp_proc_info.</w:t>
            </w:r>
            <w:r w:rsidRPr="00233479">
              <w:rPr>
                <w:rFonts w:ascii="Times New Roman" w:hAnsi="Times New Roman" w:cs="Times New Roman"/>
                <w:color w:val="000000"/>
              </w:rPr>
              <w:t xml:space="preserve"> beapp_reject_segs_by_amplitude</w:t>
            </w:r>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happe_segment_rejection</w:t>
            </w:r>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5" w:name="Choosing_Seg_Length"/>
      <w:r>
        <w:rPr>
          <w:rFonts w:ascii="Times New Roman" w:hAnsi="Times New Roman" w:cs="Times New Roman"/>
        </w:rPr>
        <w:t>Segment Size Parameters:</w:t>
      </w:r>
    </w:p>
    <w:bookmarkEnd w:id="55"/>
    <w:p w14:paraId="0E76AA33" w14:textId="5EA18BC3" w:rsidR="007E0256" w:rsidRPr="009428A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746736">
      <w:pPr>
        <w:pStyle w:val="ListParagraph"/>
        <w:numPr>
          <w:ilvl w:val="1"/>
          <w:numId w:val="14"/>
        </w:numPr>
        <w:rPr>
          <w:rFonts w:ascii="Times New Roman" w:hAnsi="Times New Roman" w:cs="Times New Roman"/>
        </w:rPr>
      </w:pPr>
      <w:r w:rsidRPr="00C44DC2">
        <w:rPr>
          <w:rFonts w:ascii="Times New Roman" w:hAnsi="Times New Roman" w:cs="Times New Roman"/>
        </w:rPr>
        <w:t>I</w:t>
      </w:r>
      <w:r w:rsidR="003E6C75" w:rsidRPr="00C44DC2">
        <w:rPr>
          <w:rFonts w:ascii="Times New Roman" w:hAnsi="Times New Roman" w:cs="Times New Roman"/>
        </w:rPr>
        <w:t xml:space="preserve">f the user will be running the PSD module with a multitaper,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01D459F" w14:textId="4C300EE0" w:rsidR="00284577" w:rsidRDefault="00DF50F1"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win_size_in_secs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start</w:t>
            </w:r>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end</w:t>
            </w:r>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start</w:t>
            </w:r>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end</w:t>
            </w:r>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evt_trial_baseline_removal</w:t>
            </w:r>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start</w:t>
            </w:r>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end</w:t>
            </w:r>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6929564F" w14:textId="77777777" w:rsidR="00970ED4" w:rsidRPr="00970ED4" w:rsidRDefault="00970ED4" w:rsidP="00970ED4"/>
    <w:p w14:paraId="1D61B6BE" w14:textId="471C41DE" w:rsidR="008E033D" w:rsidRPr="00C44DC2" w:rsidRDefault="0060787C" w:rsidP="008B7FC0">
      <w:pPr>
        <w:pStyle w:val="Heading3"/>
      </w:pPr>
      <w:bookmarkStart w:id="56" w:name="_Toc535504438"/>
      <w:r>
        <w:t>OUTPUT MODULE</w:t>
      </w:r>
      <w:r w:rsidR="008E033D" w:rsidRPr="00C44DC2">
        <w:t xml:space="preserve"> SPECIFICATIONS</w:t>
      </w:r>
      <w:bookmarkEnd w:id="56"/>
    </w:p>
    <w:p w14:paraId="5638A615" w14:textId="799D8ADF"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FB72C5">
        <w:rPr>
          <w:rFonts w:ascii="Times New Roman" w:hAnsi="Times New Roman" w:cs="Times New Roman"/>
          <w:i/>
        </w:rPr>
        <w:t>s (e.g., PSD,</w:t>
      </w:r>
      <w:r w:rsidR="00341B68" w:rsidRPr="00C44DC2">
        <w:rPr>
          <w:rFonts w:ascii="Times New Roman" w:hAnsi="Times New Roman" w:cs="Times New Roman"/>
          <w:i/>
        </w:rPr>
        <w:t xml:space="preserve"> ITPC</w:t>
      </w:r>
      <w:r w:rsidR="00FB72C5">
        <w:rPr>
          <w:rFonts w:ascii="Times New Roman" w:hAnsi="Times New Roman" w:cs="Times New Roman"/>
          <w:i/>
        </w:rPr>
        <w:t>, or FOOOF</w:t>
      </w:r>
      <w:r w:rsidR="00341B68" w:rsidRPr="00C44DC2">
        <w:rPr>
          <w:rFonts w:ascii="Times New Roman" w:hAnsi="Times New Roman" w:cs="Times New Roman"/>
          <w:i/>
        </w:rPr>
        <w:t>)</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p>
    <w:p w14:paraId="30B97048" w14:textId="2BE57790" w:rsidR="00C449FD" w:rsidRPr="00C44DC2" w:rsidRDefault="00C449FD" w:rsidP="008659D2">
      <w:pPr>
        <w:tabs>
          <w:tab w:val="left" w:pos="1845"/>
        </w:tabs>
        <w:jc w:val="center"/>
        <w:rPr>
          <w:rFonts w:ascii="Times New Roman" w:hAnsi="Times New Roman" w:cs="Times New Roman"/>
        </w:rPr>
      </w:pP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1,1:2)</w:t>
            </w:r>
          </w:p>
          <w:p w14:paraId="372F8C3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Start and end frequencies and names for each bandwith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1,1:2)=[2,4]; </w:t>
            </w:r>
          </w:p>
          <w:p w14:paraId="12BC31D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Delta'};</w:t>
            </w:r>
          </w:p>
          <w:p w14:paraId="58D1002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2,1:2)=[4,6]; </w:t>
            </w:r>
          </w:p>
          <w:p w14:paraId="64FF224B"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2)={'Theta'}; </w:t>
            </w:r>
          </w:p>
          <w:p w14:paraId="2AD380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3,1:2)=[6,9];</w:t>
            </w:r>
          </w:p>
          <w:p w14:paraId="0EF37028"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3)={'LowAlpha'}; </w:t>
            </w:r>
          </w:p>
          <w:p w14:paraId="2C2260B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4,1:2)=[9,13]; </w:t>
            </w:r>
          </w:p>
          <w:p w14:paraId="3DE5DA9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4)={'HighAlpha'}; </w:t>
            </w:r>
          </w:p>
          <w:p w14:paraId="35FFF24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5,1:2)=[13,30]; </w:t>
            </w:r>
          </w:p>
          <w:p w14:paraId="36FF623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5)={'Beta'}; </w:t>
            </w:r>
          </w:p>
          <w:p w14:paraId="7E66D30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6,1:2)=[30,50]; </w:t>
            </w:r>
          </w:p>
          <w:p w14:paraId="49BBB7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6)={'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Total (all frequencies between the start of the lowest bandwith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r w:rsidRPr="00090B7A">
              <w:rPr>
                <w:rFonts w:ascii="Times New Roman" w:hAnsi="Times New Roman" w:cs="Times New Roman"/>
                <w:color w:val="000000"/>
              </w:rPr>
              <w:lastRenderedPageBreak/>
              <w:t>grp_proc_info.bw_total_freqs</w:t>
            </w:r>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6E500572" w:rsidR="008007B4" w:rsidRDefault="002A5D7D" w:rsidP="008B7FC0">
      <w:pPr>
        <w:pStyle w:val="Heading3"/>
      </w:pPr>
      <w:bookmarkStart w:id="57" w:name="_Toc521367448"/>
      <w:bookmarkStart w:id="58" w:name="_Toc535504439"/>
      <w:r>
        <w:t>SPECIFIC OUTPUT MODULES:</w:t>
      </w:r>
      <w:bookmarkEnd w:id="57"/>
      <w:bookmarkEnd w:id="58"/>
      <w:r>
        <w:t xml:space="preserve"> </w:t>
      </w:r>
    </w:p>
    <w:p w14:paraId="0EEDEA4B" w14:textId="104583FB" w:rsidR="009B75B7" w:rsidRDefault="00AD343F" w:rsidP="009B75B7">
      <w:pPr>
        <w:pStyle w:val="Heading3"/>
      </w:pPr>
      <w:bookmarkStart w:id="59" w:name="_Toc535504440"/>
      <w:r>
        <w:t>POWER SPECTRUM SPECIFICATIONS</w:t>
      </w:r>
      <w:r w:rsidR="009B75B7">
        <w:t>:</w:t>
      </w:r>
      <w:bookmarkEnd w:id="59"/>
    </w:p>
    <w:p w14:paraId="53BBBAF0" w14:textId="6E9EAB1E" w:rsidR="001D73E3" w:rsidRDefault="001D73E3" w:rsidP="001D73E3">
      <w:r>
        <w:t xml:space="preserve">The section for specifying parameters for the PSD module look like this: </w:t>
      </w:r>
    </w:p>
    <w:p w14:paraId="581781B4" w14:textId="18D7AE22" w:rsidR="00A30E44" w:rsidRDefault="00A30E44" w:rsidP="001D73E3"/>
    <w:p w14:paraId="25401CBA" w14:textId="57C2C049" w:rsidR="00A30E44" w:rsidRDefault="00A30E44" w:rsidP="001D73E3">
      <w:r>
        <w:rPr>
          <w:noProof/>
        </w:rPr>
        <w:drawing>
          <wp:inline distT="0" distB="0" distL="0" distR="0" wp14:anchorId="7478098D" wp14:editId="4122311B">
            <wp:extent cx="5585381" cy="841388"/>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8-09-07 at 2.14.53 PM.png"/>
                    <pic:cNvPicPr/>
                  </pic:nvPicPr>
                  <pic:blipFill>
                    <a:blip r:embed="rId48"/>
                    <a:stretch>
                      <a:fillRect/>
                    </a:stretch>
                  </pic:blipFill>
                  <pic:spPr>
                    <a:xfrm>
                      <a:off x="0" y="0"/>
                      <a:ext cx="5591299" cy="842279"/>
                    </a:xfrm>
                    <a:prstGeom prst="rect">
                      <a:avLst/>
                    </a:prstGeom>
                  </pic:spPr>
                </pic:pic>
              </a:graphicData>
            </a:graphic>
          </wp:inline>
        </w:drawing>
      </w:r>
    </w:p>
    <w:p w14:paraId="65578470" w14:textId="77777777" w:rsidR="00A30E44" w:rsidRPr="001D73E3" w:rsidRDefault="00A30E44" w:rsidP="001D73E3"/>
    <w:p w14:paraId="3D86878A" w14:textId="2D156BD5" w:rsidR="00341B68" w:rsidRDefault="00341B68">
      <w:pPr>
        <w:rPr>
          <w:rFonts w:ascii="Times New Roman" w:hAnsi="Times New Roman" w:cs="Times New Roman"/>
        </w:rPr>
      </w:pPr>
      <w:r w:rsidRPr="00C44DC2">
        <w:rPr>
          <w:rFonts w:ascii="Times New Roman" w:hAnsi="Times New Roman" w:cs="Times New Roman"/>
        </w:rPr>
        <w:t xml:space="preserve">If the user </w:t>
      </w:r>
      <w:r w:rsidR="00DE172A">
        <w:rPr>
          <w:rFonts w:ascii="Times New Roman" w:hAnsi="Times New Roman" w:cs="Times New Roman"/>
        </w:rPr>
        <w:t>has the</w:t>
      </w:r>
      <w:r w:rsidRPr="00C44DC2">
        <w:rPr>
          <w:rFonts w:ascii="Times New Roman" w:hAnsi="Times New Roman" w:cs="Times New Roman"/>
        </w:rPr>
        <w:t xml:space="preserve"> </w:t>
      </w:r>
      <w:r w:rsidR="00DE172A">
        <w:rPr>
          <w:rFonts w:ascii="Times New Roman" w:hAnsi="Times New Roman" w:cs="Times New Roman"/>
        </w:rPr>
        <w:t>power spectrum module selected</w:t>
      </w:r>
      <w:r w:rsidRPr="00C44DC2">
        <w:rPr>
          <w:rFonts w:ascii="Times New Roman" w:hAnsi="Times New Roman" w:cs="Times New Roman"/>
        </w:rPr>
        <w:t>, the following additional specifications are necessary:</w:t>
      </w:r>
    </w:p>
    <w:p w14:paraId="14CACBB3" w14:textId="77777777" w:rsidR="009B75B7" w:rsidRPr="00C44DC2" w:rsidRDefault="009B75B7">
      <w:pPr>
        <w:rPr>
          <w:rFonts w:ascii="Times New Roman" w:hAnsi="Times New Roman" w:cs="Times New Roman"/>
        </w:rPr>
      </w:pPr>
    </w:p>
    <w:p w14:paraId="4A9D55D1" w14:textId="77777777" w:rsidR="00341B68" w:rsidRPr="00C44DC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63176AB2"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multitaper if possible.  This smooths the power spectrum, and mitigates edge effects.  However, as described in the section on </w:t>
      </w:r>
      <w:hyperlink w:anchor="Baseline_Seg_Recommendations"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multitaper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win_typ</w:t>
            </w:r>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Hanning</w:t>
            </w:r>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multitaper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2+ second windows length recommended for multitaper,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interp_typ</w:t>
            </w:r>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Type of interpolation for the psd:</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  =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  =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This interpolates the power spectrum between output frequencies, but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688388C6"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lastRenderedPageBreak/>
        <w:t>This table would include power values in each frequency band, in each channel, for each file.</w:t>
      </w:r>
      <w:r w:rsidR="00B248EE">
        <w:rPr>
          <w:rFonts w:ascii="Times New Roman" w:hAnsi="Times New Roman" w:cs="Times New Roman"/>
        </w:rPr>
        <w:t xml:space="preserve"> Information reported can be selected by the user in the advanced user settings; see this portion of the user guide for details on settings and outputs.</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psd','Module_Xls_Out_On'}</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27D85EB" w:rsidR="006A411F" w:rsidRDefault="006A411F">
      <w:pPr>
        <w:rPr>
          <w:rFonts w:ascii="Times New Roman" w:hAnsi="Times New Roman" w:cs="Times New Roman"/>
        </w:rPr>
      </w:pPr>
    </w:p>
    <w:p w14:paraId="6C9DF798" w14:textId="3E64E51C" w:rsidR="00F2390D" w:rsidRDefault="00AD343F" w:rsidP="00F2390D">
      <w:pPr>
        <w:pStyle w:val="Heading3"/>
      </w:pPr>
      <w:bookmarkStart w:id="60" w:name="_Toc535504441"/>
      <w:r>
        <w:t>INTER-TRIAL PHASE COHERENCE</w:t>
      </w:r>
      <w:r w:rsidR="00F2390D">
        <w:t>:</w:t>
      </w:r>
      <w:bookmarkEnd w:id="60"/>
    </w:p>
    <w:p w14:paraId="3468E745" w14:textId="77777777" w:rsidR="001D73E3" w:rsidRDefault="00A3275A" w:rsidP="00A3275A">
      <w:r>
        <w:t>The section for specifying parameters for the ITPC module look like this:</w:t>
      </w:r>
    </w:p>
    <w:p w14:paraId="5BC64D15" w14:textId="53606754" w:rsidR="00A3275A" w:rsidRPr="00A3275A" w:rsidRDefault="001D73E3" w:rsidP="00A3275A">
      <w:r>
        <w:rPr>
          <w:noProof/>
        </w:rPr>
        <w:drawing>
          <wp:inline distT="0" distB="0" distL="0" distR="0" wp14:anchorId="3E9E0EDC" wp14:editId="3AE08BCF">
            <wp:extent cx="5943600" cy="7105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9-07 at 2.14.11 PM.png"/>
                    <pic:cNvPicPr/>
                  </pic:nvPicPr>
                  <pic:blipFill>
                    <a:blip r:embed="rId49"/>
                    <a:stretch>
                      <a:fillRect/>
                    </a:stretch>
                  </pic:blipFill>
                  <pic:spPr>
                    <a:xfrm>
                      <a:off x="0" y="0"/>
                      <a:ext cx="5943600" cy="710565"/>
                    </a:xfrm>
                    <a:prstGeom prst="rect">
                      <a:avLst/>
                    </a:prstGeom>
                  </pic:spPr>
                </pic:pic>
              </a:graphicData>
            </a:graphic>
          </wp:inline>
        </w:drawing>
      </w:r>
    </w:p>
    <w:p w14:paraId="54877B9C" w14:textId="77777777" w:rsidR="00F2390D" w:rsidRPr="00C44DC2" w:rsidRDefault="00F2390D">
      <w:pPr>
        <w:rPr>
          <w:rFonts w:ascii="Times New Roman" w:hAnsi="Times New Roman" w:cs="Times New Roman"/>
        </w:rPr>
      </w:pPr>
    </w:p>
    <w:p w14:paraId="70D2C593" w14:textId="556F2653"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If the user wishes to obtain data on </w:t>
      </w:r>
      <w:r w:rsidR="00DE172A">
        <w:rPr>
          <w:rFonts w:ascii="Times New Roman" w:hAnsi="Times New Roman" w:cs="Times New Roman"/>
        </w:rPr>
        <w:t>Inter-Trial Phase Coherence module</w:t>
      </w:r>
      <w:r w:rsidRPr="00C44DC2">
        <w:rPr>
          <w:rFonts w:ascii="Times New Roman" w:hAnsi="Times New Roman" w:cs="Times New Roman"/>
        </w:rPr>
        <w:t xml:space="preserv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itpc_params.win_size</w:t>
            </w:r>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4F2C5A67" w14:textId="57F9A7D1" w:rsidR="008007B4" w:rsidRPr="00E47127" w:rsidRDefault="008007B4" w:rsidP="006C1B61">
      <w:pPr>
        <w:rPr>
          <w:rFonts w:ascii="Times New Roman" w:hAnsi="Times New Roman" w:cs="Times New Roman"/>
        </w:rPr>
      </w:pPr>
    </w:p>
    <w:p w14:paraId="47B0A751" w14:textId="56154B1B" w:rsidR="006A411F" w:rsidRPr="00E47127" w:rsidRDefault="006A411F" w:rsidP="00746736">
      <w:pPr>
        <w:pStyle w:val="ListParagraph"/>
        <w:numPr>
          <w:ilvl w:val="0"/>
          <w:numId w:val="14"/>
        </w:numPr>
        <w:rPr>
          <w:rFonts w:ascii="Times New Roman" w:hAnsi="Times New Roman" w:cs="Times New Roman"/>
        </w:rPr>
      </w:pPr>
      <w:r w:rsidRPr="00E47127">
        <w:rPr>
          <w:rFonts w:ascii="Times New Roman" w:hAnsi="Times New Roman" w:cs="Times New Roman"/>
        </w:rPr>
        <w:t>Do you want BEAPP to save out a report table with ITPC output summary information?</w:t>
      </w:r>
    </w:p>
    <w:p w14:paraId="7424C7FD" w14:textId="77777777" w:rsidR="006A411F" w:rsidRPr="00E47127"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E47127" w14:paraId="2ED5D384" w14:textId="77777777" w:rsidTr="006A411F">
        <w:tc>
          <w:tcPr>
            <w:tcW w:w="2988" w:type="dxa"/>
          </w:tcPr>
          <w:p w14:paraId="4219254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2880" w:type="dxa"/>
          </w:tcPr>
          <w:p w14:paraId="59B8E67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890" w:type="dxa"/>
          </w:tcPr>
          <w:p w14:paraId="256F62B7"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3060" w:type="dxa"/>
          </w:tcPr>
          <w:p w14:paraId="3D2AD262"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A411F" w:rsidRPr="00E47127" w14:paraId="4A4A11BF" w14:textId="77777777" w:rsidTr="006A411F">
        <w:trPr>
          <w:trHeight w:val="530"/>
        </w:trPr>
        <w:tc>
          <w:tcPr>
            <w:tcW w:w="2988" w:type="dxa"/>
          </w:tcPr>
          <w:p w14:paraId="5C204798" w14:textId="75C9799B" w:rsidR="006A411F" w:rsidRPr="00E47127" w:rsidRDefault="006A411F" w:rsidP="006A411F">
            <w:pPr>
              <w:widowControl w:val="0"/>
              <w:autoSpaceDE w:val="0"/>
              <w:autoSpaceDN w:val="0"/>
              <w:adjustRightInd w:val="0"/>
              <w:rPr>
                <w:rFonts w:ascii="Times New Roman" w:hAnsi="Times New Roman" w:cs="Times New Roman"/>
              </w:rPr>
            </w:pPr>
            <w:r w:rsidRPr="00E47127">
              <w:rPr>
                <w:rFonts w:ascii="Times New Roman" w:hAnsi="Times New Roman" w:cs="Times New Roman"/>
              </w:rPr>
              <w:t>grp_proc_info.beapp_toggle_mods{'</w:t>
            </w:r>
            <w:r w:rsidR="008007B4" w:rsidRPr="00E47127">
              <w:rPr>
                <w:rFonts w:ascii="Times New Roman" w:hAnsi="Times New Roman" w:cs="Times New Roman"/>
              </w:rPr>
              <w:t>itpc</w:t>
            </w:r>
            <w:r w:rsidRPr="00E47127">
              <w:rPr>
                <w:rFonts w:ascii="Times New Roman" w:hAnsi="Times New Roman" w:cs="Times New Roman"/>
              </w:rPr>
              <w:t>','Module_Xls_Out_On'}</w:t>
            </w:r>
          </w:p>
          <w:p w14:paraId="5D67677C" w14:textId="77777777" w:rsidR="006A411F" w:rsidRPr="00E47127"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E47127" w:rsidRDefault="006A411F" w:rsidP="006C1B61">
            <w:pPr>
              <w:autoSpaceDE w:val="0"/>
              <w:autoSpaceDN w:val="0"/>
              <w:adjustRightInd w:val="0"/>
              <w:rPr>
                <w:rFonts w:ascii="Times New Roman" w:hAnsi="Times New Roman" w:cs="Times New Roman"/>
              </w:rPr>
            </w:pPr>
            <w:r w:rsidRPr="00E47127">
              <w:rPr>
                <w:rFonts w:ascii="Times New Roman" w:hAnsi="Times New Roman" w:cs="Times New Roman"/>
              </w:rPr>
              <w:t xml:space="preserve">Toggles </w:t>
            </w:r>
            <w:r w:rsidR="008007B4" w:rsidRPr="00E47127">
              <w:rPr>
                <w:rFonts w:ascii="Times New Roman" w:hAnsi="Times New Roman" w:cs="Times New Roman"/>
              </w:rPr>
              <w:t>ITPC</w:t>
            </w:r>
            <w:r w:rsidRPr="00E47127">
              <w:rPr>
                <w:rFonts w:ascii="Times New Roman" w:hAnsi="Times New Roman" w:cs="Times New Roman"/>
              </w:rPr>
              <w:t xml:space="preserve"> summary output table on and off </w:t>
            </w:r>
          </w:p>
        </w:tc>
        <w:tc>
          <w:tcPr>
            <w:tcW w:w="1890" w:type="dxa"/>
          </w:tcPr>
          <w:p w14:paraId="2A393C53" w14:textId="77777777" w:rsidR="006A411F" w:rsidRPr="00E47127" w:rsidRDefault="006A411F" w:rsidP="006A411F">
            <w:pPr>
              <w:autoSpaceDE w:val="0"/>
              <w:autoSpaceDN w:val="0"/>
              <w:adjustRightInd w:val="0"/>
              <w:rPr>
                <w:rFonts w:ascii="Times New Roman" w:hAnsi="Times New Roman" w:cs="Times New Roman"/>
              </w:rPr>
            </w:pPr>
            <w:r w:rsidRPr="00E47127">
              <w:rPr>
                <w:rFonts w:ascii="Times New Roman" w:hAnsi="Times New Roman" w:cs="Times New Roman"/>
              </w:rPr>
              <w:t>=0; (off)</w:t>
            </w:r>
          </w:p>
          <w:p w14:paraId="70CBF386"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rPr>
              <w:t>=1; (on)</w:t>
            </w:r>
          </w:p>
        </w:tc>
        <w:tc>
          <w:tcPr>
            <w:tcW w:w="3060" w:type="dxa"/>
          </w:tcPr>
          <w:p w14:paraId="5B4A3E6F" w14:textId="12EEF9F8" w:rsidR="006A411F" w:rsidRPr="00E47127" w:rsidRDefault="006A411F" w:rsidP="006C1B61">
            <w:pPr>
              <w:rPr>
                <w:rFonts w:ascii="Times New Roman" w:hAnsi="Times New Roman" w:cs="Times New Roman"/>
              </w:rPr>
            </w:pPr>
            <w:r w:rsidRPr="00E47127">
              <w:rPr>
                <w:rFonts w:ascii="Times New Roman" w:hAnsi="Times New Roman" w:cs="Times New Roman"/>
              </w:rPr>
              <w:t xml:space="preserve">When on, BEAPP saves out a report table with </w:t>
            </w:r>
            <w:r w:rsidR="008007B4" w:rsidRPr="00E47127">
              <w:rPr>
                <w:rFonts w:ascii="Times New Roman" w:hAnsi="Times New Roman" w:cs="Times New Roman"/>
              </w:rPr>
              <w:t>ITPC</w:t>
            </w:r>
            <w:r w:rsidRPr="00E47127">
              <w:rPr>
                <w:rFonts w:ascii="Times New Roman" w:hAnsi="Times New Roman" w:cs="Times New Roman"/>
              </w:rPr>
              <w:t xml:space="preserve"> summary information</w:t>
            </w:r>
          </w:p>
        </w:tc>
      </w:tr>
    </w:tbl>
    <w:p w14:paraId="1448F9D4" w14:textId="4EA4FF06" w:rsidR="0049287F" w:rsidRDefault="0049287F" w:rsidP="0049287F"/>
    <w:p w14:paraId="2AD86E2F" w14:textId="4C07D538" w:rsidR="0049287F" w:rsidRDefault="0049287F" w:rsidP="0049287F"/>
    <w:p w14:paraId="638B9E82" w14:textId="07D37E26" w:rsidR="0049287F" w:rsidRDefault="0049287F" w:rsidP="0049287F"/>
    <w:p w14:paraId="579B2343" w14:textId="75A4A8AA" w:rsidR="00970ED4" w:rsidRDefault="00970ED4" w:rsidP="0049287F"/>
    <w:p w14:paraId="48E76E1B" w14:textId="388AC39B" w:rsidR="00970ED4" w:rsidRDefault="00970ED4" w:rsidP="0049287F"/>
    <w:p w14:paraId="3E7ED1E6" w14:textId="7739EF02" w:rsidR="00970ED4" w:rsidRDefault="00970ED4" w:rsidP="0049287F"/>
    <w:p w14:paraId="04930F60" w14:textId="5AD46238" w:rsidR="00970ED4" w:rsidRDefault="00970ED4" w:rsidP="0049287F"/>
    <w:p w14:paraId="20C8D5DD" w14:textId="5F7D763B" w:rsidR="00970ED4" w:rsidRDefault="00970ED4" w:rsidP="0049287F"/>
    <w:p w14:paraId="6B2DA1A1" w14:textId="0CBD5985" w:rsidR="00970ED4" w:rsidRDefault="00970ED4" w:rsidP="0049287F"/>
    <w:p w14:paraId="571FF84A" w14:textId="77777777" w:rsidR="00970ED4" w:rsidRPr="0049287F" w:rsidRDefault="00970ED4" w:rsidP="0049287F"/>
    <w:p w14:paraId="7BBE937E" w14:textId="131D8521" w:rsidR="00FE37C1" w:rsidRDefault="00FE37C1" w:rsidP="00FE37C1">
      <w:pPr>
        <w:pStyle w:val="Heading3"/>
      </w:pPr>
      <w:bookmarkStart w:id="61" w:name="_Toc535504442"/>
      <w:r>
        <w:t>FOOOF</w:t>
      </w:r>
      <w:r w:rsidRPr="00C44DC2">
        <w:t xml:space="preserve"> SPECIFICATIONS</w:t>
      </w:r>
      <w:bookmarkEnd w:id="61"/>
    </w:p>
    <w:p w14:paraId="3E16BC5F" w14:textId="1DF1E3B3" w:rsidR="00FE37C1" w:rsidRPr="00FE37C1" w:rsidRDefault="00FE37C1" w:rsidP="00FE37C1">
      <w:r>
        <w:t>The section for spe</w:t>
      </w:r>
      <w:r w:rsidR="0043798C">
        <w:t>cifying parameters for the fooof</w:t>
      </w:r>
      <w:r>
        <w:t xml:space="preserve"> module look like this:</w:t>
      </w:r>
    </w:p>
    <w:p w14:paraId="519FD516" w14:textId="77777777" w:rsidR="00FE37C1" w:rsidRDefault="00FE37C1" w:rsidP="008D2AF6">
      <w:pPr>
        <w:tabs>
          <w:tab w:val="left" w:pos="735"/>
        </w:tabs>
        <w:rPr>
          <w:rFonts w:ascii="Times New Roman" w:hAnsi="Times New Roman" w:cs="Times New Roman"/>
        </w:rPr>
      </w:pPr>
    </w:p>
    <w:p w14:paraId="3FCAAE2C" w14:textId="54D65715" w:rsidR="00FE37C1" w:rsidRDefault="00FE37C1" w:rsidP="008D2AF6">
      <w:pPr>
        <w:tabs>
          <w:tab w:val="left" w:pos="735"/>
        </w:tabs>
        <w:rPr>
          <w:rFonts w:ascii="Times New Roman" w:hAnsi="Times New Roman" w:cs="Times New Roman"/>
        </w:rPr>
      </w:pPr>
      <w:r>
        <w:rPr>
          <w:rFonts w:ascii="Times New Roman" w:hAnsi="Times New Roman" w:cs="Times New Roman"/>
          <w:noProof/>
        </w:rPr>
        <w:drawing>
          <wp:inline distT="0" distB="0" distL="0" distR="0" wp14:anchorId="3DD7B405" wp14:editId="5E6B7784">
            <wp:extent cx="3931466" cy="261791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9-07 at 2.07.42 PM.png"/>
                    <pic:cNvPicPr/>
                  </pic:nvPicPr>
                  <pic:blipFill>
                    <a:blip r:embed="rId50"/>
                    <a:stretch>
                      <a:fillRect/>
                    </a:stretch>
                  </pic:blipFill>
                  <pic:spPr>
                    <a:xfrm>
                      <a:off x="0" y="0"/>
                      <a:ext cx="3936749" cy="2621433"/>
                    </a:xfrm>
                    <a:prstGeom prst="rect">
                      <a:avLst/>
                    </a:prstGeom>
                  </pic:spPr>
                </pic:pic>
              </a:graphicData>
            </a:graphic>
          </wp:inline>
        </w:drawing>
      </w:r>
    </w:p>
    <w:p w14:paraId="7F3A1DA5" w14:textId="33B9CA95" w:rsidR="00FE37C1" w:rsidRPr="00E47127" w:rsidRDefault="00FE37C1" w:rsidP="008D2AF6">
      <w:pPr>
        <w:tabs>
          <w:tab w:val="left" w:pos="735"/>
        </w:tabs>
        <w:rPr>
          <w:rFonts w:ascii="Times New Roman" w:hAnsi="Times New Roman" w:cs="Times New Roman"/>
        </w:rPr>
      </w:pPr>
    </w:p>
    <w:p w14:paraId="339572BF" w14:textId="15722284" w:rsidR="00F32188" w:rsidRPr="00E47127" w:rsidRDefault="00F32188" w:rsidP="000F2366">
      <w:pPr>
        <w:rPr>
          <w:rFonts w:ascii="Times New Roman" w:hAnsi="Times New Roman" w:cs="Times New Roman"/>
        </w:rPr>
      </w:pPr>
      <w:r w:rsidRPr="00E47127">
        <w:rPr>
          <w:rFonts w:ascii="Times New Roman" w:hAnsi="Times New Roman" w:cs="Times New Roman"/>
        </w:rPr>
        <w:t xml:space="preserve">If the user wishes to obtain data on </w:t>
      </w:r>
      <w:r w:rsidR="0043798C">
        <w:rPr>
          <w:rFonts w:ascii="Times New Roman" w:hAnsi="Times New Roman" w:cs="Times New Roman"/>
        </w:rPr>
        <w:t>fooof</w:t>
      </w:r>
      <w:r w:rsidRPr="00E47127">
        <w:rPr>
          <w:rFonts w:ascii="Times New Roman" w:hAnsi="Times New Roman" w:cs="Times New Roman"/>
        </w:rPr>
        <w:t>, the following additional specifications are necessary:</w:t>
      </w:r>
    </w:p>
    <w:p w14:paraId="3B260283" w14:textId="3C3B2BC4" w:rsidR="00277A72" w:rsidRPr="00E47127" w:rsidRDefault="00277A72" w:rsidP="000F2366">
      <w:pPr>
        <w:rPr>
          <w:rFonts w:ascii="Times New Roman" w:hAnsi="Times New Roman" w:cs="Times New Roman"/>
        </w:rPr>
      </w:pPr>
    </w:p>
    <w:p w14:paraId="450ABF51" w14:textId="3329B647" w:rsidR="00277A72" w:rsidRPr="00E47127" w:rsidRDefault="00277A72" w:rsidP="00277A72">
      <w:pPr>
        <w:pStyle w:val="ListParagraph"/>
        <w:numPr>
          <w:ilvl w:val="0"/>
          <w:numId w:val="14"/>
        </w:numPr>
        <w:rPr>
          <w:rFonts w:ascii="Times New Roman" w:hAnsi="Times New Roman" w:cs="Times New Roman"/>
        </w:rPr>
      </w:pPr>
      <w:r w:rsidRPr="00E47127">
        <w:rPr>
          <w:rFonts w:ascii="Times New Roman" w:hAnsi="Times New Roman" w:cs="Times New Roman"/>
        </w:rPr>
        <w:t xml:space="preserve">What frequency range of the power spectrum </w:t>
      </w:r>
      <w:r w:rsidR="0043798C">
        <w:rPr>
          <w:rFonts w:ascii="Times New Roman" w:hAnsi="Times New Roman" w:cs="Times New Roman"/>
        </w:rPr>
        <w:t>do you want fooof</w:t>
      </w:r>
      <w:r w:rsidRPr="00E47127">
        <w:rPr>
          <w:rFonts w:ascii="Times New Roman" w:hAnsi="Times New Roman" w:cs="Times New Roman"/>
        </w:rPr>
        <w:t xml:space="preserve"> to run on? </w:t>
      </w:r>
    </w:p>
    <w:p w14:paraId="03B9E3F7" w14:textId="77777777" w:rsidR="000F2366" w:rsidRPr="00E47127" w:rsidRDefault="000F2366" w:rsidP="008D2AF6">
      <w:pPr>
        <w:tabs>
          <w:tab w:val="left" w:pos="735"/>
        </w:tabs>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0F2366" w:rsidRPr="00E47127" w14:paraId="168A0CB6" w14:textId="77777777" w:rsidTr="000F2366">
        <w:tc>
          <w:tcPr>
            <w:tcW w:w="2695" w:type="dxa"/>
          </w:tcPr>
          <w:p w14:paraId="0D6B1A0E"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0D33BB6"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22A6B0E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FDD441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0F2366" w:rsidRPr="00E47127" w14:paraId="3B0BF6A0" w14:textId="77777777" w:rsidTr="000F2366">
        <w:trPr>
          <w:trHeight w:val="602"/>
        </w:trPr>
        <w:tc>
          <w:tcPr>
            <w:tcW w:w="2695" w:type="dxa"/>
          </w:tcPr>
          <w:p w14:paraId="49165A63" w14:textId="33C05EEB" w:rsidR="000F2366" w:rsidRPr="00E47127" w:rsidRDefault="000F2366"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in_freq</w:t>
            </w:r>
          </w:p>
        </w:tc>
        <w:tc>
          <w:tcPr>
            <w:tcW w:w="4050" w:type="dxa"/>
          </w:tcPr>
          <w:p w14:paraId="7996719C" w14:textId="78F63FD0"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35D7B49F" w14:textId="18317BF8"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tc>
        <w:tc>
          <w:tcPr>
            <w:tcW w:w="2520" w:type="dxa"/>
          </w:tcPr>
          <w:p w14:paraId="2F390F48" w14:textId="150E77C5" w:rsidR="000F2366" w:rsidRPr="00E47127" w:rsidRDefault="000F2366" w:rsidP="000F2366">
            <w:pPr>
              <w:rPr>
                <w:rFonts w:ascii="Times New Roman" w:hAnsi="Times New Roman" w:cs="Times New Roman"/>
              </w:rPr>
            </w:pPr>
          </w:p>
        </w:tc>
      </w:tr>
      <w:tr w:rsidR="0075043E" w:rsidRPr="00E47127" w14:paraId="78ACA251" w14:textId="77777777" w:rsidTr="000F2366">
        <w:trPr>
          <w:trHeight w:val="602"/>
        </w:trPr>
        <w:tc>
          <w:tcPr>
            <w:tcW w:w="2695" w:type="dxa"/>
          </w:tcPr>
          <w:p w14:paraId="104D8F76" w14:textId="28B2D4FC"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ax_freq</w:t>
            </w:r>
          </w:p>
        </w:tc>
        <w:tc>
          <w:tcPr>
            <w:tcW w:w="4050" w:type="dxa"/>
          </w:tcPr>
          <w:p w14:paraId="0A85659B" w14:textId="57E973F7"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aximum of the frequency range of the power spectrum fooof will run on</w:t>
            </w:r>
          </w:p>
        </w:tc>
        <w:tc>
          <w:tcPr>
            <w:tcW w:w="1463" w:type="dxa"/>
          </w:tcPr>
          <w:p w14:paraId="3A97A694" w14:textId="6C446DB4"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50;</w:t>
            </w:r>
          </w:p>
        </w:tc>
        <w:tc>
          <w:tcPr>
            <w:tcW w:w="2520" w:type="dxa"/>
          </w:tcPr>
          <w:p w14:paraId="66DE493D" w14:textId="77777777" w:rsidR="0075043E" w:rsidRPr="00E47127" w:rsidRDefault="0075043E" w:rsidP="000F2366">
            <w:pPr>
              <w:rPr>
                <w:rFonts w:ascii="Times New Roman" w:hAnsi="Times New Roman" w:cs="Times New Roman"/>
              </w:rPr>
            </w:pPr>
          </w:p>
        </w:tc>
      </w:tr>
    </w:tbl>
    <w:p w14:paraId="24C14342" w14:textId="253E0FDF" w:rsidR="00AF6A84" w:rsidRDefault="00AF6A84" w:rsidP="009E19B2">
      <w:pPr>
        <w:rPr>
          <w:rFonts w:ascii="Times New Roman" w:eastAsiaTheme="majorEastAsia" w:hAnsi="Times New Roman" w:cs="Times New Roman"/>
          <w:color w:val="000000" w:themeColor="text1"/>
        </w:rPr>
      </w:pPr>
      <w:bookmarkStart w:id="62" w:name="Advanced_User_Settings"/>
    </w:p>
    <w:p w14:paraId="58F3B022" w14:textId="6FFCB46B" w:rsidR="00AF6A84"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 xml:space="preserve">What are </w:t>
      </w:r>
      <w:r w:rsidRPr="00E47127">
        <w:rPr>
          <w:rFonts w:ascii="Times New Roman" w:hAnsi="Times New Roman" w:cs="Times New Roman"/>
        </w:rPr>
        <w:t xml:space="preserve">the lower and upper bound bandwidth </w:t>
      </w:r>
      <w:r>
        <w:rPr>
          <w:rFonts w:ascii="Times New Roman" w:hAnsi="Times New Roman" w:cs="Times New Roman"/>
        </w:rPr>
        <w:t>limits for the peaks fooof</w:t>
      </w:r>
      <w:r w:rsidRPr="00E47127">
        <w:rPr>
          <w:rFonts w:ascii="Times New Roman" w:hAnsi="Times New Roman" w:cs="Times New Roman"/>
        </w:rPr>
        <w:t xml:space="preserve"> finds? Use to prevent overfitting – set a higher lower bound limit to exclude very narrow width peaks that may be noise. A lower bound limit &lt; the frequency resolution of the power spectrum will not have any effect</w:t>
      </w:r>
    </w:p>
    <w:p w14:paraId="4CA264FB" w14:textId="77777777" w:rsidR="00EE685C" w:rsidRPr="00EE685C" w:rsidRDefault="00EE685C" w:rsidP="00EE685C">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23860766" w14:textId="77777777" w:rsidTr="003248B4">
        <w:tc>
          <w:tcPr>
            <w:tcW w:w="2695" w:type="dxa"/>
          </w:tcPr>
          <w:p w14:paraId="0EF7B44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FCC1E1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AB8D28"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4531CD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9FE244E" w14:textId="77777777" w:rsidTr="003248B4">
        <w:trPr>
          <w:trHeight w:val="602"/>
        </w:trPr>
        <w:tc>
          <w:tcPr>
            <w:tcW w:w="2695" w:type="dxa"/>
          </w:tcPr>
          <w:p w14:paraId="67D69CBC"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peak_width_limits</w:t>
            </w:r>
          </w:p>
        </w:tc>
        <w:tc>
          <w:tcPr>
            <w:tcW w:w="4050" w:type="dxa"/>
          </w:tcPr>
          <w:p w14:paraId="2F47B97B"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6DA36DB6"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0,10];</w:t>
            </w:r>
          </w:p>
          <w:p w14:paraId="31B4CAA4" w14:textId="77777777" w:rsidR="00C82660" w:rsidRPr="00E47127" w:rsidRDefault="00C82660" w:rsidP="003248B4">
            <w:pPr>
              <w:jc w:val="center"/>
              <w:rPr>
                <w:rFonts w:ascii="Times New Roman" w:hAnsi="Times New Roman" w:cs="Times New Roman"/>
              </w:rPr>
            </w:pPr>
          </w:p>
        </w:tc>
        <w:tc>
          <w:tcPr>
            <w:tcW w:w="2520" w:type="dxa"/>
          </w:tcPr>
          <w:p w14:paraId="7FCEC23A"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First number is the lower bound limit, second number is the upper bound</w:t>
            </w:r>
          </w:p>
        </w:tc>
      </w:tr>
    </w:tbl>
    <w:p w14:paraId="2A1ECFEE" w14:textId="77777777" w:rsidR="00C82660" w:rsidRPr="00C82660" w:rsidRDefault="00C82660" w:rsidP="00C82660">
      <w:pPr>
        <w:rPr>
          <w:rFonts w:ascii="Times New Roman" w:hAnsi="Times New Roman" w:cs="Times New Roman"/>
        </w:rPr>
      </w:pPr>
    </w:p>
    <w:p w14:paraId="30C025C5" w14:textId="67EB7EC9" w:rsidR="009E19B2" w:rsidRPr="00E47127" w:rsidRDefault="009E19B2" w:rsidP="009E19B2">
      <w:pPr>
        <w:pStyle w:val="ListParagraph"/>
        <w:numPr>
          <w:ilvl w:val="0"/>
          <w:numId w:val="14"/>
        </w:numPr>
        <w:rPr>
          <w:rFonts w:ascii="Times New Roman" w:hAnsi="Times New Roman" w:cs="Times New Roman"/>
        </w:rPr>
      </w:pPr>
      <w:r w:rsidRPr="00E47127">
        <w:rPr>
          <w:rFonts w:ascii="Times New Roman" w:hAnsi="Times New Roman" w:cs="Times New Roman"/>
        </w:rPr>
        <w:t>What is t</w:t>
      </w:r>
      <w:r w:rsidR="0043798C">
        <w:rPr>
          <w:rFonts w:ascii="Times New Roman" w:hAnsi="Times New Roman" w:cs="Times New Roman"/>
        </w:rPr>
        <w:t>he maximum number of peaks fooof</w:t>
      </w:r>
      <w:r w:rsidRPr="00E47127">
        <w:rPr>
          <w:rFonts w:ascii="Times New Roman" w:hAnsi="Times New Roman" w:cs="Times New Roman"/>
        </w:rPr>
        <w:t xml:space="preserve"> should find? Use to prevent overfitting</w:t>
      </w:r>
    </w:p>
    <w:p w14:paraId="7D900AF4" w14:textId="1A012715" w:rsidR="009E19B2" w:rsidRPr="00E47127" w:rsidRDefault="009E19B2" w:rsidP="009E19B2">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E19B2" w:rsidRPr="00E47127" w14:paraId="4E8B2CE7" w14:textId="77777777" w:rsidTr="00646C98">
        <w:tc>
          <w:tcPr>
            <w:tcW w:w="2695" w:type="dxa"/>
          </w:tcPr>
          <w:p w14:paraId="294DBF60"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6B39DC5"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3B84484"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294D66"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E19B2" w:rsidRPr="00E47127" w14:paraId="7B7234BE" w14:textId="77777777" w:rsidTr="00646C98">
        <w:trPr>
          <w:trHeight w:val="602"/>
        </w:trPr>
        <w:tc>
          <w:tcPr>
            <w:tcW w:w="2695" w:type="dxa"/>
          </w:tcPr>
          <w:p w14:paraId="4C467481" w14:textId="0B648B9E"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max_n_peaks</w:t>
            </w:r>
          </w:p>
        </w:tc>
        <w:tc>
          <w:tcPr>
            <w:tcW w:w="4050" w:type="dxa"/>
          </w:tcPr>
          <w:p w14:paraId="45F069DB" w14:textId="08E772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Maximum number of peaks FOOOF should find</w:t>
            </w:r>
          </w:p>
        </w:tc>
        <w:tc>
          <w:tcPr>
            <w:tcW w:w="1463" w:type="dxa"/>
          </w:tcPr>
          <w:p w14:paraId="3319CD1A" w14:textId="13B00D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6</w:t>
            </w:r>
            <w:r w:rsidR="00636083" w:rsidRPr="00E47127">
              <w:rPr>
                <w:rFonts w:ascii="Times New Roman" w:hAnsi="Times New Roman" w:cs="Times New Roman"/>
              </w:rPr>
              <w:t>;</w:t>
            </w:r>
          </w:p>
          <w:p w14:paraId="7FDE306A" w14:textId="77777777" w:rsidR="009E19B2" w:rsidRPr="00E47127" w:rsidRDefault="009E19B2" w:rsidP="00646C98">
            <w:pPr>
              <w:jc w:val="center"/>
              <w:rPr>
                <w:rFonts w:ascii="Times New Roman" w:hAnsi="Times New Roman" w:cs="Times New Roman"/>
              </w:rPr>
            </w:pPr>
          </w:p>
        </w:tc>
        <w:tc>
          <w:tcPr>
            <w:tcW w:w="2520" w:type="dxa"/>
          </w:tcPr>
          <w:p w14:paraId="09F447C6" w14:textId="70C969A6" w:rsidR="009E19B2" w:rsidRPr="00E47127" w:rsidRDefault="009E19B2" w:rsidP="00646C98">
            <w:pPr>
              <w:rPr>
                <w:rFonts w:ascii="Times New Roman" w:hAnsi="Times New Roman" w:cs="Times New Roman"/>
              </w:rPr>
            </w:pPr>
            <w:r w:rsidRPr="00E47127">
              <w:rPr>
                <w:rFonts w:ascii="Times New Roman" w:hAnsi="Times New Roman" w:cs="Times New Roman"/>
              </w:rPr>
              <w:t>Some maximum must be set</w:t>
            </w:r>
          </w:p>
        </w:tc>
      </w:tr>
    </w:tbl>
    <w:p w14:paraId="2BDCFAD9" w14:textId="000B0DE5" w:rsidR="00636083" w:rsidRDefault="00636083" w:rsidP="00636083">
      <w:pPr>
        <w:rPr>
          <w:rFonts w:ascii="Times New Roman" w:hAnsi="Times New Roman" w:cs="Times New Roman"/>
        </w:rPr>
      </w:pPr>
    </w:p>
    <w:p w14:paraId="4320AB89" w14:textId="69241C6F" w:rsidR="00C82660" w:rsidRDefault="00C82660" w:rsidP="00636083">
      <w:pPr>
        <w:rPr>
          <w:rFonts w:ascii="Times New Roman" w:hAnsi="Times New Roman" w:cs="Times New Roman"/>
        </w:rPr>
      </w:pPr>
    </w:p>
    <w:p w14:paraId="4DD04F7D" w14:textId="642A551E" w:rsidR="00C82660"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What is the minimum amplitude for the peaks fooof must find? Use to prevent overfitting</w:t>
      </w:r>
    </w:p>
    <w:p w14:paraId="47104726" w14:textId="77777777" w:rsidR="00C82660" w:rsidRPr="00C82660" w:rsidRDefault="00C82660" w:rsidP="00C82660">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3CD06532" w14:textId="77777777" w:rsidTr="003248B4">
        <w:tc>
          <w:tcPr>
            <w:tcW w:w="2695" w:type="dxa"/>
          </w:tcPr>
          <w:p w14:paraId="492ADE1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C96BC7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DC93691"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B3F0C8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7D10D920" w14:textId="77777777" w:rsidTr="003248B4">
        <w:trPr>
          <w:trHeight w:val="602"/>
        </w:trPr>
        <w:tc>
          <w:tcPr>
            <w:tcW w:w="2695" w:type="dxa"/>
          </w:tcPr>
          <w:p w14:paraId="21C6F406"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amplitude</w:t>
            </w:r>
          </w:p>
        </w:tc>
        <w:tc>
          <w:tcPr>
            <w:tcW w:w="4050" w:type="dxa"/>
          </w:tcPr>
          <w:p w14:paraId="688C613F"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6C7B8A45"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5A7477D8" w14:textId="77777777" w:rsidR="00C82660" w:rsidRPr="00E47127" w:rsidRDefault="00C82660" w:rsidP="003248B4">
            <w:pPr>
              <w:jc w:val="center"/>
              <w:rPr>
                <w:rFonts w:ascii="Times New Roman" w:hAnsi="Times New Roman" w:cs="Times New Roman"/>
              </w:rPr>
            </w:pPr>
          </w:p>
        </w:tc>
        <w:tc>
          <w:tcPr>
            <w:tcW w:w="2520" w:type="dxa"/>
          </w:tcPr>
          <w:p w14:paraId="41268032"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Set as 0 to not set a minimum</w:t>
            </w:r>
          </w:p>
        </w:tc>
      </w:tr>
    </w:tbl>
    <w:p w14:paraId="1AE99D22" w14:textId="77777777" w:rsidR="00C82660" w:rsidRPr="00C82660" w:rsidRDefault="00C82660" w:rsidP="00C82660">
      <w:pPr>
        <w:rPr>
          <w:rFonts w:ascii="Times New Roman" w:hAnsi="Times New Roman" w:cs="Times New Roman"/>
        </w:rPr>
      </w:pPr>
    </w:p>
    <w:p w14:paraId="4F3B2417" w14:textId="77D5ED48" w:rsidR="00636083" w:rsidRPr="00646C98" w:rsidRDefault="0090290A" w:rsidP="00646C98">
      <w:pPr>
        <w:pStyle w:val="ListParagraph"/>
        <w:numPr>
          <w:ilvl w:val="0"/>
          <w:numId w:val="14"/>
        </w:numPr>
        <w:rPr>
          <w:rFonts w:ascii="Times New Roman" w:hAnsi="Times New Roman" w:cs="Times New Roman"/>
        </w:rPr>
      </w:pPr>
      <w:r w:rsidRPr="00B57FF0">
        <w:rPr>
          <w:rFonts w:ascii="Times New Roman" w:hAnsi="Times New Roman" w:cs="Times New Roman"/>
        </w:rPr>
        <w:t xml:space="preserve">What is the </w:t>
      </w:r>
      <w:r w:rsidR="004E3FF4" w:rsidRPr="00B57FF0">
        <w:rPr>
          <w:rFonts w:ascii="Times New Roman" w:hAnsi="Times New Roman" w:cs="Times New Roman"/>
        </w:rPr>
        <w:t>minim</w:t>
      </w:r>
      <w:r w:rsidR="0043798C" w:rsidRPr="00B57FF0">
        <w:rPr>
          <w:rFonts w:ascii="Times New Roman" w:hAnsi="Times New Roman" w:cs="Times New Roman"/>
        </w:rPr>
        <w:t>um threshold for the peaks fooof</w:t>
      </w:r>
      <w:r w:rsidR="004E3FF4" w:rsidRPr="00B57FF0">
        <w:rPr>
          <w:rFonts w:ascii="Times New Roman" w:hAnsi="Times New Roman" w:cs="Times New Roman"/>
        </w:rPr>
        <w:t xml:space="preserve"> must find? Recommended to be set when no peaks may be present to prevent overfitting.</w:t>
      </w:r>
      <w:r w:rsidR="00B57FF0" w:rsidRPr="00B57FF0">
        <w:rPr>
          <w:rFonts w:ascii="Segoe UI" w:eastAsia="Times New Roman" w:hAnsi="Segoe UI" w:cs="Segoe UI"/>
          <w:color w:val="24292E"/>
          <w:shd w:val="clear" w:color="auto" w:fill="FFFFFF"/>
        </w:rPr>
        <w:t xml:space="preserve"> </w:t>
      </w:r>
      <w:r w:rsidR="00B57FF0" w:rsidRPr="00B57FF0">
        <w:rPr>
          <w:rFonts w:ascii="Times New Roman" w:hAnsi="Times New Roman" w:cs="Times New Roman"/>
        </w:rPr>
        <w:t>This parameter is in terms of standard deviation above the noise of the flattened spectrum.</w:t>
      </w:r>
    </w:p>
    <w:p w14:paraId="47910F4A" w14:textId="77777777" w:rsidR="004E3FF4" w:rsidRPr="00E47127" w:rsidRDefault="004E3FF4" w:rsidP="004E3FF4">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0290A" w:rsidRPr="00E47127" w14:paraId="74F88367" w14:textId="77777777" w:rsidTr="00646C98">
        <w:tc>
          <w:tcPr>
            <w:tcW w:w="2695" w:type="dxa"/>
          </w:tcPr>
          <w:p w14:paraId="539322F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EB108F7"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8B1BE2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5D8B083"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0290A" w:rsidRPr="00E47127" w14:paraId="5203165B" w14:textId="77777777" w:rsidTr="00646C98">
        <w:trPr>
          <w:trHeight w:val="602"/>
        </w:trPr>
        <w:tc>
          <w:tcPr>
            <w:tcW w:w="2695" w:type="dxa"/>
          </w:tcPr>
          <w:p w14:paraId="7CD6033F" w14:textId="5D61CB84"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threshold</w:t>
            </w:r>
          </w:p>
        </w:tc>
        <w:tc>
          <w:tcPr>
            <w:tcW w:w="4050" w:type="dxa"/>
          </w:tcPr>
          <w:p w14:paraId="39477967"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06094574"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2CBA2F3C" w14:textId="77777777" w:rsidR="0090290A" w:rsidRPr="00E47127" w:rsidRDefault="0090290A" w:rsidP="00646C98">
            <w:pPr>
              <w:jc w:val="center"/>
              <w:rPr>
                <w:rFonts w:ascii="Times New Roman" w:hAnsi="Times New Roman" w:cs="Times New Roman"/>
              </w:rPr>
            </w:pPr>
          </w:p>
        </w:tc>
        <w:tc>
          <w:tcPr>
            <w:tcW w:w="2520" w:type="dxa"/>
          </w:tcPr>
          <w:p w14:paraId="7DB2DE32" w14:textId="77777777" w:rsidR="0090290A" w:rsidRPr="00E47127" w:rsidRDefault="0090290A" w:rsidP="00646C98">
            <w:pPr>
              <w:rPr>
                <w:rFonts w:ascii="Times New Roman" w:hAnsi="Times New Roman" w:cs="Times New Roman"/>
              </w:rPr>
            </w:pPr>
            <w:r w:rsidRPr="00E47127">
              <w:rPr>
                <w:rFonts w:ascii="Times New Roman" w:hAnsi="Times New Roman" w:cs="Times New Roman"/>
              </w:rPr>
              <w:t>Set as 0 to not set a minimum</w:t>
            </w:r>
          </w:p>
        </w:tc>
      </w:tr>
    </w:tbl>
    <w:p w14:paraId="1AEBDB04" w14:textId="653DE4B2" w:rsidR="00E47127" w:rsidRDefault="00E47127" w:rsidP="00277A72">
      <w:pPr>
        <w:rPr>
          <w:rFonts w:ascii="Times New Roman" w:hAnsi="Times New Roman" w:cs="Times New Roman"/>
        </w:rPr>
      </w:pPr>
    </w:p>
    <w:p w14:paraId="05A3EC66" w14:textId="43EA1FDF" w:rsidR="00E47127" w:rsidRDefault="00C82660" w:rsidP="00C82660">
      <w:pPr>
        <w:pStyle w:val="ListParagraph"/>
        <w:numPr>
          <w:ilvl w:val="0"/>
          <w:numId w:val="14"/>
        </w:numPr>
        <w:rPr>
          <w:rFonts w:ascii="Times New Roman" w:hAnsi="Times New Roman" w:cs="Times New Roman"/>
        </w:rPr>
      </w:pPr>
      <w:r w:rsidRPr="00E47127">
        <w:rPr>
          <w:rFonts w:ascii="Times New Roman" w:hAnsi="Times New Roman" w:cs="Times New Roman"/>
        </w:rPr>
        <w:t>What backgr</w:t>
      </w:r>
      <w:r>
        <w:rPr>
          <w:rFonts w:ascii="Times New Roman" w:hAnsi="Times New Roman" w:cs="Times New Roman"/>
        </w:rPr>
        <w:t>ound method would you like fooof</w:t>
      </w:r>
      <w:r w:rsidRPr="00E47127">
        <w:rPr>
          <w:rFonts w:ascii="Times New Roman" w:hAnsi="Times New Roman" w:cs="Times New Roman"/>
        </w:rPr>
        <w:t xml:space="preserve"> to use? To fit with just an offset and a slope (equivalent to a linear fit in log-log space), use 1, or fixed. To fit with a bend in log-log space, select 2, or knee. Note: fitting with a knee leads to a 3</w:t>
      </w:r>
      <w:r w:rsidRPr="00E47127">
        <w:rPr>
          <w:rFonts w:ascii="Times New Roman" w:hAnsi="Times New Roman" w:cs="Times New Roman"/>
          <w:vertAlign w:val="superscript"/>
        </w:rPr>
        <w:t>rd</w:t>
      </w:r>
      <w:r w:rsidRPr="00E47127">
        <w:rPr>
          <w:rFonts w:ascii="Times New Roman" w:hAnsi="Times New Roman" w:cs="Times New Roman"/>
        </w:rPr>
        <w:t xml:space="preserve"> background parameter output (called ‘knee’).</w:t>
      </w:r>
    </w:p>
    <w:p w14:paraId="07D57FFD" w14:textId="77777777" w:rsidR="00C82660" w:rsidRDefault="00C82660" w:rsidP="00C82660">
      <w:pPr>
        <w:pStyle w:val="ListParagraph"/>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19610934" w14:textId="77777777" w:rsidTr="003248B4">
        <w:tc>
          <w:tcPr>
            <w:tcW w:w="2695" w:type="dxa"/>
          </w:tcPr>
          <w:p w14:paraId="0F35310E"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6A79EA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77E7230"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8EF8F80"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5489B51" w14:textId="77777777" w:rsidTr="00C82660">
        <w:trPr>
          <w:trHeight w:val="70"/>
        </w:trPr>
        <w:tc>
          <w:tcPr>
            <w:tcW w:w="2695" w:type="dxa"/>
          </w:tcPr>
          <w:p w14:paraId="3AAAD25A"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background_mode</w:t>
            </w:r>
          </w:p>
        </w:tc>
        <w:tc>
          <w:tcPr>
            <w:tcW w:w="4050" w:type="dxa"/>
          </w:tcPr>
          <w:p w14:paraId="4654A4F4"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1 = fixed, 2 = knee</w:t>
            </w:r>
          </w:p>
        </w:tc>
        <w:tc>
          <w:tcPr>
            <w:tcW w:w="1463" w:type="dxa"/>
          </w:tcPr>
          <w:p w14:paraId="384911D0"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p w14:paraId="663D24FD" w14:textId="77777777" w:rsidR="00C82660" w:rsidRPr="00E47127" w:rsidRDefault="00C82660" w:rsidP="003248B4">
            <w:pPr>
              <w:jc w:val="center"/>
              <w:rPr>
                <w:rFonts w:ascii="Times New Roman" w:hAnsi="Times New Roman" w:cs="Times New Roman"/>
              </w:rPr>
            </w:pPr>
          </w:p>
        </w:tc>
        <w:tc>
          <w:tcPr>
            <w:tcW w:w="2520" w:type="dxa"/>
          </w:tcPr>
          <w:p w14:paraId="52C0E23D"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If freq range is ~40Hz or below, recommended to use 'fixed'; otherwise, use 'knee'</w:t>
            </w:r>
          </w:p>
          <w:p w14:paraId="4CB42051" w14:textId="77777777" w:rsidR="00C82660" w:rsidRPr="00E47127" w:rsidRDefault="00C82660" w:rsidP="003248B4">
            <w:pPr>
              <w:rPr>
                <w:rFonts w:ascii="Times New Roman" w:hAnsi="Times New Roman" w:cs="Times New Roman"/>
              </w:rPr>
            </w:pPr>
          </w:p>
        </w:tc>
      </w:tr>
    </w:tbl>
    <w:p w14:paraId="51B38BC4" w14:textId="7005B69E" w:rsidR="00A73988" w:rsidRDefault="00A73988" w:rsidP="00A73988"/>
    <w:p w14:paraId="263BB221" w14:textId="5D12D74E" w:rsidR="00A73988" w:rsidRPr="00A73988" w:rsidRDefault="00A73988" w:rsidP="00A73988">
      <w:pPr>
        <w:pStyle w:val="ListParagraph"/>
        <w:numPr>
          <w:ilvl w:val="0"/>
          <w:numId w:val="14"/>
        </w:numPr>
      </w:pPr>
      <w:r>
        <w:rPr>
          <w:rFonts w:cs="Times New Roman"/>
        </w:rPr>
        <w:t xml:space="preserve">Reports </w:t>
      </w:r>
      <w:r w:rsidRPr="00A73988">
        <w:rPr>
          <w:rFonts w:cs="Times New Roman"/>
        </w:rPr>
        <w:t>are figures showing your original power spectrum, fooof’s background fit, and fooof’s overall fit. What reports should be saved? Because fooof is run on many channels and many participants, saving all reports can be overwhelming, so beapp has options to save reports for only certain participants or only certain channels or channel groups. If fooof_save_all_reports = 1, all reports will be saved regardless of the other specifications. If fooof_save_all_reports = 0, and certain participants, channels, or channel groups are specified, only those corresponding reports will be saved. To not save any reports, keep fooof_save_all_reports as 0 and do not specify any participants, channels, or channel groups</w:t>
      </w:r>
    </w:p>
    <w:p w14:paraId="3C26AFA4" w14:textId="332CEBF6" w:rsidR="00397DDF" w:rsidRPr="00E47127" w:rsidRDefault="00397DDF"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397DDF" w:rsidRPr="00E47127" w14:paraId="76051886" w14:textId="77777777" w:rsidTr="00646C98">
        <w:tc>
          <w:tcPr>
            <w:tcW w:w="2695" w:type="dxa"/>
          </w:tcPr>
          <w:p w14:paraId="0B36F3BD"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56314E55"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C970751"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900929C"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7DDF" w:rsidRPr="00E47127" w14:paraId="1077FA33" w14:textId="77777777" w:rsidTr="00646C98">
        <w:trPr>
          <w:trHeight w:val="602"/>
        </w:trPr>
        <w:tc>
          <w:tcPr>
            <w:tcW w:w="2695" w:type="dxa"/>
          </w:tcPr>
          <w:p w14:paraId="3C8AD32D" w14:textId="26F0DA8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lastRenderedPageBreak/>
              <w:t>grp_proc_info.fooof_save_all_reports</w:t>
            </w:r>
          </w:p>
        </w:tc>
        <w:tc>
          <w:tcPr>
            <w:tcW w:w="4050" w:type="dxa"/>
          </w:tcPr>
          <w:p w14:paraId="34D440FC" w14:textId="134A9848"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0 to not save </w:t>
            </w:r>
            <w:r w:rsidR="0049622C">
              <w:rPr>
                <w:rFonts w:ascii="Times New Roman" w:hAnsi="Times New Roman" w:cs="Times New Roman"/>
              </w:rPr>
              <w:t xml:space="preserve">all </w:t>
            </w:r>
            <w:r w:rsidRPr="00E47127">
              <w:rPr>
                <w:rFonts w:ascii="Times New Roman" w:hAnsi="Times New Roman" w:cs="Times New Roman"/>
              </w:rPr>
              <w:t>reports; 1 if all reports should be saved</w:t>
            </w:r>
          </w:p>
        </w:tc>
        <w:tc>
          <w:tcPr>
            <w:tcW w:w="1463" w:type="dxa"/>
          </w:tcPr>
          <w:p w14:paraId="6E8A86EF" w14:textId="5A0910E3"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441C65BE" w14:textId="2D064972" w:rsidR="00397DDF" w:rsidRPr="00E47127" w:rsidRDefault="00397DDF" w:rsidP="00397DDF">
            <w:pPr>
              <w:rPr>
                <w:rFonts w:ascii="Times New Roman" w:hAnsi="Times New Roman" w:cs="Times New Roman"/>
              </w:rPr>
            </w:pPr>
          </w:p>
        </w:tc>
      </w:tr>
      <w:tr w:rsidR="00397DDF" w:rsidRPr="00E47127" w14:paraId="32C1A45E" w14:textId="77777777" w:rsidTr="00646C98">
        <w:trPr>
          <w:trHeight w:val="602"/>
        </w:trPr>
        <w:tc>
          <w:tcPr>
            <w:tcW w:w="2695" w:type="dxa"/>
          </w:tcPr>
          <w:p w14:paraId="6567919A" w14:textId="44A6112E"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save_participants </w:t>
            </w:r>
          </w:p>
        </w:tc>
        <w:tc>
          <w:tcPr>
            <w:tcW w:w="4050" w:type="dxa"/>
          </w:tcPr>
          <w:p w14:paraId="5149BC5A" w14:textId="07C6810D" w:rsidR="00397DDF" w:rsidRPr="00E47127" w:rsidRDefault="00397DDF" w:rsidP="00397DDF">
            <w:pPr>
              <w:rPr>
                <w:rFonts w:ascii="Times New Roman" w:hAnsi="Times New Roman" w:cs="Times New Roman"/>
              </w:rPr>
            </w:pPr>
            <w:r w:rsidRPr="00E47127">
              <w:rPr>
                <w:rFonts w:ascii="Times New Roman" w:hAnsi="Times New Roman" w:cs="Times New Roman"/>
              </w:rPr>
              <w:t xml:space="preserve">Specify for which participants reports should be saved; {} to not specify participants. </w:t>
            </w:r>
          </w:p>
        </w:tc>
        <w:tc>
          <w:tcPr>
            <w:tcW w:w="1463" w:type="dxa"/>
          </w:tcPr>
          <w:p w14:paraId="14CBA8C2" w14:textId="3DC61F3D"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p>
        </w:tc>
        <w:tc>
          <w:tcPr>
            <w:tcW w:w="2520" w:type="dxa"/>
          </w:tcPr>
          <w:p w14:paraId="6415C8B5" w14:textId="64D878A8" w:rsidR="00397DDF" w:rsidRPr="00E47127" w:rsidRDefault="00397DDF" w:rsidP="00397DDF">
            <w:pPr>
              <w:rPr>
                <w:rFonts w:ascii="Times New Roman" w:hAnsi="Times New Roman" w:cs="Times New Roman"/>
              </w:rPr>
            </w:pPr>
            <w:r w:rsidRPr="00E47127">
              <w:rPr>
                <w:rFonts w:ascii="Times New Roman" w:hAnsi="Times New Roman" w:cs="Times New Roman"/>
              </w:rPr>
              <w:t>To not specify participants, = {};</w:t>
            </w:r>
          </w:p>
        </w:tc>
      </w:tr>
      <w:tr w:rsidR="00397DDF" w:rsidRPr="00E47127" w14:paraId="7575DD43" w14:textId="77777777" w:rsidTr="00646C98">
        <w:trPr>
          <w:trHeight w:val="602"/>
        </w:trPr>
        <w:tc>
          <w:tcPr>
            <w:tcW w:w="2695" w:type="dxa"/>
          </w:tcPr>
          <w:p w14:paraId="7161DA42" w14:textId="05B1CDD2"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save_channels = </w:t>
            </w:r>
          </w:p>
        </w:tc>
        <w:tc>
          <w:tcPr>
            <w:tcW w:w="4050" w:type="dxa"/>
          </w:tcPr>
          <w:p w14:paraId="51FF15CE" w14:textId="1D31094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some channel #'s.</w:t>
            </w:r>
          </w:p>
        </w:tc>
        <w:tc>
          <w:tcPr>
            <w:tcW w:w="1463" w:type="dxa"/>
          </w:tcPr>
          <w:p w14:paraId="41F4552E" w14:textId="321F02BF"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2];</w:t>
            </w:r>
          </w:p>
        </w:tc>
        <w:tc>
          <w:tcPr>
            <w:tcW w:w="2520" w:type="dxa"/>
          </w:tcPr>
          <w:p w14:paraId="55749B47" w14:textId="63E36585" w:rsidR="00397DDF" w:rsidRPr="00E47127" w:rsidRDefault="00397DDF" w:rsidP="00397DDF">
            <w:pPr>
              <w:rPr>
                <w:rFonts w:ascii="Times New Roman" w:hAnsi="Times New Roman" w:cs="Times New Roman"/>
              </w:rPr>
            </w:pPr>
            <w:r w:rsidRPr="00E47127">
              <w:rPr>
                <w:rFonts w:ascii="Times New Roman" w:hAnsi="Times New Roman" w:cs="Times New Roman"/>
              </w:rPr>
              <w:t>To not specify channels, = [];</w:t>
            </w:r>
          </w:p>
        </w:tc>
      </w:tr>
      <w:tr w:rsidR="00397DDF" w:rsidRPr="00E47127" w14:paraId="7A014721" w14:textId="77777777" w:rsidTr="00646C98">
        <w:trPr>
          <w:trHeight w:val="602"/>
        </w:trPr>
        <w:tc>
          <w:tcPr>
            <w:tcW w:w="2695" w:type="dxa"/>
          </w:tcPr>
          <w:p w14:paraId="1E8123F4" w14:textId="166254DB"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save_groups</w:t>
            </w:r>
          </w:p>
        </w:tc>
        <w:tc>
          <w:tcPr>
            <w:tcW w:w="4050" w:type="dxa"/>
          </w:tcPr>
          <w:p w14:paraId="5B4D1A23" w14:textId="4203255D"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group #'s specified</w:t>
            </w:r>
          </w:p>
        </w:tc>
        <w:tc>
          <w:tcPr>
            <w:tcW w:w="1463" w:type="dxa"/>
          </w:tcPr>
          <w:p w14:paraId="37F08A08" w14:textId="4AB6281C" w:rsidR="00397DDF" w:rsidRPr="00E47127" w:rsidRDefault="00281EB7" w:rsidP="00397DDF">
            <w:pPr>
              <w:autoSpaceDE w:val="0"/>
              <w:autoSpaceDN w:val="0"/>
              <w:adjustRightInd w:val="0"/>
              <w:rPr>
                <w:rFonts w:ascii="Times New Roman" w:hAnsi="Times New Roman" w:cs="Times New Roman"/>
              </w:rPr>
            </w:pPr>
            <w:r w:rsidRPr="00E47127">
              <w:rPr>
                <w:rFonts w:ascii="Times New Roman" w:hAnsi="Times New Roman" w:cs="Times New Roman"/>
              </w:rPr>
              <w:t>= [1,3];</w:t>
            </w:r>
          </w:p>
        </w:tc>
        <w:tc>
          <w:tcPr>
            <w:tcW w:w="2520" w:type="dxa"/>
          </w:tcPr>
          <w:p w14:paraId="21EC1C2A" w14:textId="4CE75076" w:rsidR="00397DDF" w:rsidRPr="00E47127" w:rsidRDefault="00281EB7" w:rsidP="00397DDF">
            <w:pPr>
              <w:rPr>
                <w:rFonts w:ascii="Times New Roman" w:hAnsi="Times New Roman" w:cs="Times New Roman"/>
              </w:rPr>
            </w:pPr>
            <w:r w:rsidRPr="00E47127">
              <w:rPr>
                <w:rFonts w:ascii="Times New Roman" w:hAnsi="Times New Roman" w:cs="Times New Roman"/>
              </w:rPr>
              <w:t>[] to not specify groups</w:t>
            </w:r>
          </w:p>
        </w:tc>
      </w:tr>
    </w:tbl>
    <w:p w14:paraId="5D651DD9" w14:textId="0014EBCC" w:rsidR="00397DDF" w:rsidRDefault="00397DDF" w:rsidP="00397DDF">
      <w:pPr>
        <w:rPr>
          <w:rFonts w:ascii="Times New Roman" w:hAnsi="Times New Roman" w:cs="Times New Roman"/>
        </w:rPr>
      </w:pPr>
    </w:p>
    <w:p w14:paraId="3DA696CC" w14:textId="54F4E12C" w:rsidR="0051147B" w:rsidRPr="0051147B" w:rsidRDefault="0051147B" w:rsidP="0051147B">
      <w:pPr>
        <w:pStyle w:val="ListParagraph"/>
        <w:numPr>
          <w:ilvl w:val="0"/>
          <w:numId w:val="14"/>
        </w:numPr>
        <w:rPr>
          <w:rFonts w:ascii="Times New Roman" w:hAnsi="Times New Roman" w:cs="Times New Roman"/>
        </w:rPr>
      </w:pPr>
      <w:r>
        <w:rPr>
          <w:rFonts w:ascii="Times New Roman" w:hAnsi="Times New Roman" w:cs="Times New Roman"/>
        </w:rPr>
        <w:t>Should an excel output be generated and saved? Excel outputs will contain the same output information as .mat, but may be easier to use for some users</w:t>
      </w:r>
    </w:p>
    <w:p w14:paraId="7CC2ECAF" w14:textId="5CFEE31E" w:rsidR="0051147B" w:rsidRDefault="0051147B"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1147B" w:rsidRPr="00E47127" w14:paraId="066B581C" w14:textId="77777777" w:rsidTr="009B5C24">
        <w:tc>
          <w:tcPr>
            <w:tcW w:w="2695" w:type="dxa"/>
          </w:tcPr>
          <w:p w14:paraId="1579321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58351C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9E52CAF"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7F03D44"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1147B" w:rsidRPr="00E47127" w14:paraId="5EDE4B1B" w14:textId="77777777" w:rsidTr="009B5C24">
        <w:trPr>
          <w:trHeight w:val="602"/>
        </w:trPr>
        <w:tc>
          <w:tcPr>
            <w:tcW w:w="2695" w:type="dxa"/>
          </w:tcPr>
          <w:p w14:paraId="5F1FEE0E" w14:textId="60F17A7F" w:rsidR="0051147B" w:rsidRPr="00E47127" w:rsidRDefault="0051147B" w:rsidP="009B5C24">
            <w:pPr>
              <w:autoSpaceDE w:val="0"/>
              <w:autoSpaceDN w:val="0"/>
              <w:adjustRightInd w:val="0"/>
              <w:rPr>
                <w:rFonts w:ascii="Times New Roman" w:hAnsi="Times New Roman" w:cs="Times New Roman"/>
              </w:rPr>
            </w:pPr>
            <w:r w:rsidRPr="0051147B">
              <w:rPr>
                <w:rFonts w:ascii="Times New Roman" w:hAnsi="Times New Roman" w:cs="Times New Roman"/>
              </w:rPr>
              <w:t>grp_proc_info.fooof_xlsout_on</w:t>
            </w:r>
          </w:p>
        </w:tc>
        <w:tc>
          <w:tcPr>
            <w:tcW w:w="4050" w:type="dxa"/>
          </w:tcPr>
          <w:p w14:paraId="66FC7EA7" w14:textId="3E633C81" w:rsidR="0051147B" w:rsidRPr="00E47127" w:rsidRDefault="0051147B"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7F93B843" w14:textId="3CC33661" w:rsidR="0051147B" w:rsidRPr="00E47127" w:rsidRDefault="0051147B"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6110DC3F" w14:textId="157C9FBE" w:rsidR="0051147B" w:rsidRPr="00E47127" w:rsidRDefault="0051147B" w:rsidP="009B5C24">
            <w:pPr>
              <w:rPr>
                <w:rFonts w:ascii="Times New Roman" w:hAnsi="Times New Roman" w:cs="Times New Roman"/>
              </w:rPr>
            </w:pPr>
          </w:p>
        </w:tc>
      </w:tr>
    </w:tbl>
    <w:p w14:paraId="395BE551" w14:textId="77777777" w:rsidR="0051147B" w:rsidRPr="00E47127" w:rsidRDefault="0051147B" w:rsidP="00397DDF">
      <w:pPr>
        <w:rPr>
          <w:rFonts w:ascii="Times New Roman" w:hAnsi="Times New Roman" w:cs="Times New Roman"/>
        </w:rPr>
      </w:pPr>
    </w:p>
    <w:p w14:paraId="16BB1C97" w14:textId="018E4531" w:rsidR="006D0885" w:rsidRPr="00E47127" w:rsidRDefault="003C70D3" w:rsidP="003C70D3">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channels be averaged all together, in different groups, or not at all? To average all channels together, set </w:t>
      </w:r>
      <w:r w:rsidR="00DD497C" w:rsidRPr="00E47127">
        <w:rPr>
          <w:rFonts w:ascii="Times New Roman" w:hAnsi="Times New Roman" w:cs="Times New Roman"/>
        </w:rPr>
        <w:t>fooof_average_c</w:t>
      </w:r>
      <w:r w:rsidR="00F15C5D" w:rsidRPr="00E47127">
        <w:rPr>
          <w:rFonts w:ascii="Times New Roman" w:hAnsi="Times New Roman" w:cs="Times New Roman"/>
        </w:rPr>
        <w:t xml:space="preserve">hans to 1 and fooof_channel_groups to {}. To average in groups, set fooof_average_chans to 1 and list the channels to group together in the same [].  </w:t>
      </w:r>
    </w:p>
    <w:p w14:paraId="15A5D26F" w14:textId="77777777" w:rsidR="006D0885" w:rsidRPr="00E47127" w:rsidRDefault="006D0885"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6D0885" w:rsidRPr="00E47127" w14:paraId="6E17DDF1" w14:textId="77777777" w:rsidTr="00646C98">
        <w:tc>
          <w:tcPr>
            <w:tcW w:w="2695" w:type="dxa"/>
          </w:tcPr>
          <w:p w14:paraId="6742B9F7"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5E51A84"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4136EF01"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37BC3EA"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D0885" w:rsidRPr="00E47127" w14:paraId="348DC7C2" w14:textId="77777777" w:rsidTr="00646C98">
        <w:trPr>
          <w:trHeight w:val="602"/>
        </w:trPr>
        <w:tc>
          <w:tcPr>
            <w:tcW w:w="2695" w:type="dxa"/>
          </w:tcPr>
          <w:p w14:paraId="24AA6329" w14:textId="27D2A13F"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average_chans</w:t>
            </w:r>
          </w:p>
        </w:tc>
        <w:tc>
          <w:tcPr>
            <w:tcW w:w="4050" w:type="dxa"/>
          </w:tcPr>
          <w:p w14:paraId="37AAD212" w14:textId="32E3DD1E" w:rsidR="006D0885" w:rsidRPr="00E47127" w:rsidRDefault="006D0885" w:rsidP="006D0885">
            <w:pPr>
              <w:rPr>
                <w:rFonts w:ascii="Times New Roman" w:hAnsi="Times New Roman" w:cs="Times New Roman"/>
              </w:rPr>
            </w:pPr>
            <w:r w:rsidRPr="00E47127">
              <w:rPr>
                <w:rFonts w:ascii="Times New Roman" w:hAnsi="Times New Roman" w:cs="Times New Roman"/>
              </w:rPr>
              <w:t>1 if channels should be averaged; 0 if they should be run separately</w:t>
            </w:r>
          </w:p>
        </w:tc>
        <w:tc>
          <w:tcPr>
            <w:tcW w:w="1463" w:type="dxa"/>
          </w:tcPr>
          <w:p w14:paraId="2F49BC87" w14:textId="77777777"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3AD26587" w14:textId="77777777" w:rsidR="006D0885" w:rsidRPr="00E47127" w:rsidRDefault="006D0885" w:rsidP="00646C98">
            <w:pPr>
              <w:rPr>
                <w:rFonts w:ascii="Times New Roman" w:hAnsi="Times New Roman" w:cs="Times New Roman"/>
              </w:rPr>
            </w:pPr>
          </w:p>
        </w:tc>
      </w:tr>
      <w:tr w:rsidR="006D0885" w:rsidRPr="00E47127" w14:paraId="37002E84" w14:textId="77777777" w:rsidTr="00646C98">
        <w:trPr>
          <w:trHeight w:val="602"/>
        </w:trPr>
        <w:tc>
          <w:tcPr>
            <w:tcW w:w="2695" w:type="dxa"/>
          </w:tcPr>
          <w:p w14:paraId="41831BEA" w14:textId="140CC1D8"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channel_groups </w:t>
            </w:r>
          </w:p>
        </w:tc>
        <w:tc>
          <w:tcPr>
            <w:tcW w:w="4050" w:type="dxa"/>
          </w:tcPr>
          <w:p w14:paraId="5DD2ABAF" w14:textId="5F8E3B25" w:rsidR="006D0885" w:rsidRPr="00E47127" w:rsidRDefault="008A76AB" w:rsidP="00646C98">
            <w:pPr>
              <w:autoSpaceDE w:val="0"/>
              <w:autoSpaceDN w:val="0"/>
              <w:adjustRightInd w:val="0"/>
              <w:rPr>
                <w:rFonts w:ascii="Times New Roman" w:hAnsi="Times New Roman" w:cs="Times New Roman"/>
              </w:rPr>
            </w:pPr>
            <w:r w:rsidRPr="00E47127">
              <w:rPr>
                <w:rFonts w:ascii="Times New Roman" w:hAnsi="Times New Roman" w:cs="Times New Roman"/>
              </w:rPr>
              <w:t>Set i</w:t>
            </w:r>
            <w:r w:rsidR="006D0885" w:rsidRPr="00E47127">
              <w:rPr>
                <w:rFonts w:ascii="Times New Roman" w:hAnsi="Times New Roman" w:cs="Times New Roman"/>
              </w:rPr>
              <w:t xml:space="preserve">f averaging is on, but channels should be averaged in </w:t>
            </w:r>
            <w:r w:rsidRPr="00E47127">
              <w:rPr>
                <w:rFonts w:ascii="Times New Roman" w:hAnsi="Times New Roman" w:cs="Times New Roman"/>
              </w:rPr>
              <w:t>separate</w:t>
            </w:r>
            <w:r w:rsidR="006D0885" w:rsidRPr="00E47127">
              <w:rPr>
                <w:rFonts w:ascii="Times New Roman" w:hAnsi="Times New Roman" w:cs="Times New Roman"/>
              </w:rPr>
              <w:t xml:space="preserve"> groups</w:t>
            </w:r>
          </w:p>
        </w:tc>
        <w:tc>
          <w:tcPr>
            <w:tcW w:w="1463" w:type="dxa"/>
          </w:tcPr>
          <w:p w14:paraId="761143F2" w14:textId="214204E4"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Ex: {[8,9,10],[15,16,17,18,19,20]}</w:t>
            </w:r>
          </w:p>
        </w:tc>
        <w:tc>
          <w:tcPr>
            <w:tcW w:w="2520" w:type="dxa"/>
          </w:tcPr>
          <w:p w14:paraId="0DEF9725" w14:textId="50D107B6" w:rsidR="006D0885" w:rsidRPr="00E47127" w:rsidRDefault="006D0885" w:rsidP="006D0885">
            <w:pPr>
              <w:rPr>
                <w:rFonts w:ascii="Times New Roman" w:hAnsi="Times New Roman" w:cs="Times New Roman"/>
              </w:rPr>
            </w:pPr>
            <w:r w:rsidRPr="00E47127">
              <w:rPr>
                <w:rFonts w:ascii="Times New Roman" w:hAnsi="Times New Roman" w:cs="Times New Roman"/>
              </w:rPr>
              <w:t>leave as {} if channels should</w:t>
            </w:r>
            <w:r w:rsidR="003C70D3" w:rsidRPr="00E47127">
              <w:rPr>
                <w:rFonts w:ascii="Times New Roman" w:hAnsi="Times New Roman" w:cs="Times New Roman"/>
              </w:rPr>
              <w:t xml:space="preserve"> all</w:t>
            </w:r>
            <w:r w:rsidRPr="00E47127">
              <w:rPr>
                <w:rFonts w:ascii="Times New Roman" w:hAnsi="Times New Roman" w:cs="Times New Roman"/>
              </w:rPr>
              <w:t xml:space="preserve"> be averaged together</w:t>
            </w:r>
          </w:p>
          <w:p w14:paraId="0F687FEC" w14:textId="77777777" w:rsidR="006D0885" w:rsidRPr="00E47127" w:rsidRDefault="006D0885" w:rsidP="00646C98">
            <w:pPr>
              <w:rPr>
                <w:rFonts w:ascii="Times New Roman" w:hAnsi="Times New Roman" w:cs="Times New Roman"/>
              </w:rPr>
            </w:pPr>
          </w:p>
        </w:tc>
      </w:tr>
    </w:tbl>
    <w:p w14:paraId="0DF712F6" w14:textId="77777777" w:rsidR="00577E8F" w:rsidRPr="00E47127" w:rsidRDefault="00577E8F" w:rsidP="00397DDF">
      <w:pPr>
        <w:rPr>
          <w:rFonts w:ascii="Times New Roman" w:hAnsi="Times New Roman" w:cs="Times New Roman"/>
        </w:rPr>
      </w:pPr>
    </w:p>
    <w:p w14:paraId="7846C213" w14:textId="64DEE60F" w:rsidR="00445EDD" w:rsidRPr="00E47127" w:rsidRDefault="008E3571" w:rsidP="008E3571">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only </w:t>
      </w:r>
      <w:r w:rsidR="002B1487" w:rsidRPr="00E47127">
        <w:rPr>
          <w:rFonts w:ascii="Times New Roman" w:hAnsi="Times New Roman" w:cs="Times New Roman"/>
        </w:rPr>
        <w:t>certain</w:t>
      </w:r>
      <w:r w:rsidRPr="00E47127">
        <w:rPr>
          <w:rFonts w:ascii="Times New Roman" w:hAnsi="Times New Roman" w:cs="Times New Roman"/>
        </w:rPr>
        <w:t xml:space="preserve"> channels be analyzed?</w:t>
      </w:r>
    </w:p>
    <w:p w14:paraId="3657F2F8" w14:textId="77777777" w:rsidR="00445EDD" w:rsidRPr="00E47127" w:rsidRDefault="00445EDD"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445EDD" w:rsidRPr="00E47127" w14:paraId="392DC013" w14:textId="77777777" w:rsidTr="00646C98">
        <w:tc>
          <w:tcPr>
            <w:tcW w:w="2695" w:type="dxa"/>
          </w:tcPr>
          <w:p w14:paraId="58A42747"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C83A629"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18A44CA"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407DE7AD"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445EDD" w:rsidRPr="00E47127" w14:paraId="1D78E2FB" w14:textId="77777777" w:rsidTr="00646C98">
        <w:trPr>
          <w:trHeight w:val="602"/>
        </w:trPr>
        <w:tc>
          <w:tcPr>
            <w:tcW w:w="2695" w:type="dxa"/>
          </w:tcPr>
          <w:p w14:paraId="2B2E65C8" w14:textId="0636BF21"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chans_to_analyze</w:t>
            </w:r>
          </w:p>
        </w:tc>
        <w:tc>
          <w:tcPr>
            <w:tcW w:w="4050" w:type="dxa"/>
          </w:tcPr>
          <w:p w14:paraId="2E036B12" w14:textId="7260FCCB" w:rsidR="00445EDD" w:rsidRPr="00E47127" w:rsidRDefault="006E2E4E" w:rsidP="00646C98">
            <w:pPr>
              <w:rPr>
                <w:rFonts w:ascii="Times New Roman" w:hAnsi="Times New Roman" w:cs="Times New Roman"/>
              </w:rPr>
            </w:pPr>
            <w:r w:rsidRPr="00E47127">
              <w:rPr>
                <w:rFonts w:ascii="Times New Roman" w:hAnsi="Times New Roman" w:cs="Times New Roman"/>
              </w:rPr>
              <w:t>L</w:t>
            </w:r>
            <w:r w:rsidR="00445EDD" w:rsidRPr="00E47127">
              <w:rPr>
                <w:rFonts w:ascii="Times New Roman" w:hAnsi="Times New Roman" w:cs="Times New Roman"/>
              </w:rPr>
              <w:t>ist channels to analyze if only some channels should be analyzed</w:t>
            </w:r>
          </w:p>
        </w:tc>
        <w:tc>
          <w:tcPr>
            <w:tcW w:w="1463" w:type="dxa"/>
          </w:tcPr>
          <w:p w14:paraId="542F5AF8" w14:textId="1D5719EA"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 [19,31,37];</w:t>
            </w:r>
          </w:p>
        </w:tc>
        <w:tc>
          <w:tcPr>
            <w:tcW w:w="2520" w:type="dxa"/>
          </w:tcPr>
          <w:p w14:paraId="37C1B63C" w14:textId="0802596E" w:rsidR="00445EDD" w:rsidRPr="00E47127" w:rsidRDefault="00445EDD" w:rsidP="00646C98">
            <w:pPr>
              <w:rPr>
                <w:rFonts w:ascii="Times New Roman" w:hAnsi="Times New Roman" w:cs="Times New Roman"/>
              </w:rPr>
            </w:pPr>
            <w:r w:rsidRPr="00E47127">
              <w:rPr>
                <w:rFonts w:ascii="Times New Roman" w:hAnsi="Times New Roman" w:cs="Times New Roman"/>
              </w:rPr>
              <w:t>Leave as [] if all channels should be analyzed</w:t>
            </w:r>
          </w:p>
        </w:tc>
      </w:tr>
    </w:tbl>
    <w:p w14:paraId="4356A9C4" w14:textId="5B1AA7F5" w:rsidR="00E47127" w:rsidRDefault="00E47127" w:rsidP="00397DDF"/>
    <w:p w14:paraId="28AA455C" w14:textId="77777777" w:rsidR="00E5052E" w:rsidRPr="00397DDF" w:rsidRDefault="00E5052E" w:rsidP="00397DDF"/>
    <w:p w14:paraId="5F1324DD" w14:textId="31964C33" w:rsidR="00F9615D" w:rsidRDefault="009F2348" w:rsidP="00F9615D">
      <w:pPr>
        <w:pStyle w:val="Heading3"/>
      </w:pPr>
      <w:bookmarkStart w:id="63" w:name="_Toc535504443"/>
      <w:r>
        <w:t>PHASE-</w:t>
      </w:r>
      <w:r w:rsidR="00F9615D">
        <w:t>AMPLITUDE COUPLING</w:t>
      </w:r>
      <w:r w:rsidR="00F9615D" w:rsidRPr="00C44DC2">
        <w:t xml:space="preserve"> SPECIFICATIONS</w:t>
      </w:r>
      <w:bookmarkEnd w:id="63"/>
    </w:p>
    <w:p w14:paraId="365B19EA" w14:textId="77777777" w:rsidR="009B110B" w:rsidRDefault="009B110B" w:rsidP="009B110B"/>
    <w:p w14:paraId="5CB6C8F5" w14:textId="081C19BD" w:rsidR="00F9615D" w:rsidRDefault="009B110B" w:rsidP="00A73988">
      <w:r w:rsidRPr="009B110B">
        <w:t>The</w:t>
      </w:r>
      <w:r>
        <w:t xml:space="preserve"> </w:t>
      </w:r>
      <w:r w:rsidR="001E55A9">
        <w:t xml:space="preserve">Phase Amplitude Coupling module uses the comodulogram function within pactools </w:t>
      </w:r>
      <w:r w:rsidR="009F2348">
        <w:t>(</w:t>
      </w:r>
      <w:hyperlink r:id="rId51" w:history="1">
        <w:r w:rsidR="009F2348" w:rsidRPr="00BF0FB0">
          <w:rPr>
            <w:rStyle w:val="Hyperlink"/>
          </w:rPr>
          <w:t>https://github.com/pactools/pactools</w:t>
        </w:r>
      </w:hyperlink>
      <w:r w:rsidR="009F2348">
        <w:t xml:space="preserve">). It generates a correlation matrix between a series of lower frequencies and a series of higher frequencies. This is </w:t>
      </w:r>
      <w:r w:rsidR="00DF5A02">
        <w:t>defined as</w:t>
      </w:r>
      <w:r w:rsidR="009F2348">
        <w:t xml:space="preserve"> exploratory phase-amplitude coupling, </w:t>
      </w:r>
      <w:r w:rsidR="000950C6">
        <w:t xml:space="preserve">which is useful when you have no reason to select either </w:t>
      </w:r>
      <w:r w:rsidR="000950C6">
        <w:lastRenderedPageBreak/>
        <w:t xml:space="preserve">frequency band, or to confirm the specificity of a known correlation between two frequencies. </w:t>
      </w:r>
      <w:r w:rsidR="009F2348">
        <w:t xml:space="preserve"> </w:t>
      </w:r>
    </w:p>
    <w:p w14:paraId="39142494" w14:textId="77777777" w:rsidR="00A73988" w:rsidRDefault="00A73988" w:rsidP="00A73988"/>
    <w:p w14:paraId="38B8B259" w14:textId="514AAAC4" w:rsidR="00A4372A" w:rsidRDefault="00D16DB9" w:rsidP="00A16528">
      <w:r>
        <w:t>The section for specifying parameters for the fooof module look like this:</w:t>
      </w:r>
    </w:p>
    <w:p w14:paraId="07E869E3" w14:textId="303DA2B8" w:rsidR="00A4372A" w:rsidRDefault="00A4372A" w:rsidP="00A16528"/>
    <w:p w14:paraId="4798440F" w14:textId="52995674" w:rsidR="00A73988" w:rsidRDefault="00A73988" w:rsidP="00A16528">
      <w:r>
        <w:rPr>
          <w:noProof/>
        </w:rPr>
        <w:drawing>
          <wp:inline distT="0" distB="0" distL="0" distR="0" wp14:anchorId="5F96758F" wp14:editId="2A28CB7D">
            <wp:extent cx="3696224" cy="2640160"/>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18-09-28 at 11.48.18 AM.png"/>
                    <pic:cNvPicPr/>
                  </pic:nvPicPr>
                  <pic:blipFill>
                    <a:blip r:embed="rId52"/>
                    <a:stretch>
                      <a:fillRect/>
                    </a:stretch>
                  </pic:blipFill>
                  <pic:spPr>
                    <a:xfrm>
                      <a:off x="0" y="0"/>
                      <a:ext cx="3701798" cy="2644142"/>
                    </a:xfrm>
                    <a:prstGeom prst="rect">
                      <a:avLst/>
                    </a:prstGeom>
                  </pic:spPr>
                </pic:pic>
              </a:graphicData>
            </a:graphic>
          </wp:inline>
        </w:drawing>
      </w:r>
    </w:p>
    <w:p w14:paraId="5CABAB3C" w14:textId="40D51009" w:rsidR="00A4372A" w:rsidRDefault="00A4372A" w:rsidP="00A16528"/>
    <w:p w14:paraId="48D5110C" w14:textId="77777777" w:rsidR="00A4372A" w:rsidRDefault="00A4372A" w:rsidP="00A16528"/>
    <w:p w14:paraId="30F03F37" w14:textId="6B1299D6" w:rsidR="00A16528" w:rsidRPr="00A16528" w:rsidRDefault="00A16528" w:rsidP="00A16528">
      <w:pPr>
        <w:pStyle w:val="ListParagraph"/>
        <w:numPr>
          <w:ilvl w:val="0"/>
          <w:numId w:val="14"/>
        </w:numPr>
      </w:pPr>
      <w:r>
        <w:t xml:space="preserve">What is </w:t>
      </w:r>
      <w:r w:rsidR="006C64EF">
        <w:t>the minimum, maximum, and resolution of the list of lower frequencies to analyze in the comodulogram?</w:t>
      </w:r>
    </w:p>
    <w:p w14:paraId="3F947119" w14:textId="77777777" w:rsidR="00E64767" w:rsidRPr="00E64767" w:rsidRDefault="00E64767" w:rsidP="00E64767"/>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579ECC1B" w14:textId="77777777" w:rsidTr="009B5C24">
        <w:tc>
          <w:tcPr>
            <w:tcW w:w="2695" w:type="dxa"/>
          </w:tcPr>
          <w:p w14:paraId="35539B2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37469C1"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40A069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FAC1498"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6DB19FB5" w14:textId="77777777" w:rsidTr="00BC1A12">
        <w:trPr>
          <w:trHeight w:val="260"/>
        </w:trPr>
        <w:tc>
          <w:tcPr>
            <w:tcW w:w="2695" w:type="dxa"/>
          </w:tcPr>
          <w:p w14:paraId="02090D31" w14:textId="6DA2DB43" w:rsidR="00BC1A12" w:rsidRPr="00E47127" w:rsidRDefault="00730F90" w:rsidP="009B5C24">
            <w:pPr>
              <w:autoSpaceDE w:val="0"/>
              <w:autoSpaceDN w:val="0"/>
              <w:adjustRightInd w:val="0"/>
              <w:rPr>
                <w:rFonts w:ascii="Times New Roman" w:hAnsi="Times New Roman" w:cs="Times New Roman"/>
              </w:rPr>
            </w:pPr>
            <w:r>
              <w:rPr>
                <w:rFonts w:ascii="Times New Roman" w:hAnsi="Times New Roman" w:cs="Times New Roman"/>
              </w:rPr>
              <w:t xml:space="preserve">grp_proc_info.pac_low_fq_min </w:t>
            </w:r>
          </w:p>
        </w:tc>
        <w:tc>
          <w:tcPr>
            <w:tcW w:w="4050" w:type="dxa"/>
          </w:tcPr>
          <w:p w14:paraId="304BBB10" w14:textId="62D7CE7A" w:rsidR="00BC1A12" w:rsidRPr="00E47127" w:rsidRDefault="004D7879" w:rsidP="009B5C24">
            <w:pPr>
              <w:autoSpaceDE w:val="0"/>
              <w:autoSpaceDN w:val="0"/>
              <w:adjustRightInd w:val="0"/>
              <w:rPr>
                <w:rFonts w:ascii="Times New Roman" w:hAnsi="Times New Roman" w:cs="Times New Roman"/>
              </w:rPr>
            </w:pPr>
            <w:r>
              <w:rPr>
                <w:rFonts w:ascii="Times New Roman" w:hAnsi="Times New Roman" w:cs="Times New Roman"/>
              </w:rPr>
              <w:t>The minimum of the lower frequency range to calculate the comodulogram on</w:t>
            </w:r>
          </w:p>
        </w:tc>
        <w:tc>
          <w:tcPr>
            <w:tcW w:w="1463" w:type="dxa"/>
          </w:tcPr>
          <w:p w14:paraId="6454195F" w14:textId="5FBF2CB4"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730F90">
              <w:rPr>
                <w:rFonts w:ascii="Times New Roman" w:hAnsi="Times New Roman" w:cs="Times New Roman"/>
              </w:rPr>
              <w:t>=</w:t>
            </w:r>
            <w:r w:rsidR="00BC708D">
              <w:rPr>
                <w:rFonts w:ascii="Times New Roman" w:hAnsi="Times New Roman" w:cs="Times New Roman"/>
              </w:rPr>
              <w:t xml:space="preserve"> </w:t>
            </w:r>
            <w:r w:rsidR="00730F90">
              <w:rPr>
                <w:rFonts w:ascii="Times New Roman" w:hAnsi="Times New Roman" w:cs="Times New Roman"/>
              </w:rPr>
              <w:t>1;</w:t>
            </w:r>
          </w:p>
          <w:p w14:paraId="095E4A13" w14:textId="77777777" w:rsidR="00BC1A12" w:rsidRPr="00E47127" w:rsidRDefault="00BC1A12" w:rsidP="009B5C24">
            <w:pPr>
              <w:jc w:val="center"/>
              <w:rPr>
                <w:rFonts w:ascii="Times New Roman" w:hAnsi="Times New Roman" w:cs="Times New Roman"/>
              </w:rPr>
            </w:pPr>
          </w:p>
        </w:tc>
        <w:tc>
          <w:tcPr>
            <w:tcW w:w="2520" w:type="dxa"/>
          </w:tcPr>
          <w:p w14:paraId="014C7859" w14:textId="5248D77E" w:rsidR="00BC1A12" w:rsidRPr="00E47127" w:rsidRDefault="00BC1A12" w:rsidP="009B5C24">
            <w:pPr>
              <w:rPr>
                <w:rFonts w:ascii="Times New Roman" w:hAnsi="Times New Roman" w:cs="Times New Roman"/>
              </w:rPr>
            </w:pPr>
          </w:p>
        </w:tc>
      </w:tr>
      <w:tr w:rsidR="006B65A0" w:rsidRPr="00E47127" w14:paraId="379A553A" w14:textId="77777777" w:rsidTr="00BC1A12">
        <w:trPr>
          <w:trHeight w:val="260"/>
        </w:trPr>
        <w:tc>
          <w:tcPr>
            <w:tcW w:w="2695" w:type="dxa"/>
          </w:tcPr>
          <w:p w14:paraId="10417FB7" w14:textId="43AC0E49"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grp_proc_info.pac_low_fq_max</w:t>
            </w:r>
          </w:p>
        </w:tc>
        <w:tc>
          <w:tcPr>
            <w:tcW w:w="4050" w:type="dxa"/>
          </w:tcPr>
          <w:p w14:paraId="3BCD4401" w14:textId="7B296A75"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The maximum of the lower frequency range to calculate the comodulogram on</w:t>
            </w:r>
          </w:p>
        </w:tc>
        <w:tc>
          <w:tcPr>
            <w:tcW w:w="1463" w:type="dxa"/>
          </w:tcPr>
          <w:p w14:paraId="7001D7AE" w14:textId="77777777" w:rsidR="006B65A0" w:rsidRPr="00E47127" w:rsidRDefault="006B65A0" w:rsidP="006B65A0">
            <w:pPr>
              <w:autoSpaceDE w:val="0"/>
              <w:autoSpaceDN w:val="0"/>
              <w:adjustRightInd w:val="0"/>
              <w:rPr>
                <w:rFonts w:ascii="Times New Roman" w:hAnsi="Times New Roman" w:cs="Times New Roman"/>
              </w:rPr>
            </w:pPr>
            <w:r>
              <w:rPr>
                <w:rFonts w:ascii="Times New Roman" w:hAnsi="Times New Roman" w:cs="Times New Roman"/>
              </w:rPr>
              <w:t>= 10;</w:t>
            </w:r>
          </w:p>
          <w:p w14:paraId="4CB6C0DD" w14:textId="77777777" w:rsidR="006B65A0" w:rsidRPr="00E47127" w:rsidRDefault="006B65A0" w:rsidP="009B5C24">
            <w:pPr>
              <w:autoSpaceDE w:val="0"/>
              <w:autoSpaceDN w:val="0"/>
              <w:adjustRightInd w:val="0"/>
              <w:rPr>
                <w:rFonts w:ascii="Times New Roman" w:hAnsi="Times New Roman" w:cs="Times New Roman"/>
              </w:rPr>
            </w:pPr>
          </w:p>
        </w:tc>
        <w:tc>
          <w:tcPr>
            <w:tcW w:w="2520" w:type="dxa"/>
          </w:tcPr>
          <w:p w14:paraId="1A11CAB6" w14:textId="77777777" w:rsidR="006B65A0" w:rsidRPr="00E47127" w:rsidRDefault="006B65A0" w:rsidP="009B5C24">
            <w:pPr>
              <w:rPr>
                <w:rFonts w:ascii="Times New Roman" w:hAnsi="Times New Roman" w:cs="Times New Roman"/>
              </w:rPr>
            </w:pPr>
          </w:p>
        </w:tc>
      </w:tr>
      <w:tr w:rsidR="006B65A0" w:rsidRPr="00E47127" w14:paraId="01E229AE" w14:textId="77777777" w:rsidTr="00BC1A12">
        <w:trPr>
          <w:trHeight w:val="260"/>
        </w:trPr>
        <w:tc>
          <w:tcPr>
            <w:tcW w:w="2695" w:type="dxa"/>
          </w:tcPr>
          <w:p w14:paraId="36C452E2" w14:textId="791723CE" w:rsidR="006B65A0" w:rsidRDefault="006B65A0" w:rsidP="006B65A0">
            <w:pPr>
              <w:autoSpaceDE w:val="0"/>
              <w:autoSpaceDN w:val="0"/>
              <w:adjustRightInd w:val="0"/>
              <w:rPr>
                <w:rFonts w:ascii="Times New Roman" w:hAnsi="Times New Roman" w:cs="Times New Roman"/>
              </w:rPr>
            </w:pPr>
            <w:r>
              <w:rPr>
                <w:rFonts w:ascii="Times New Roman" w:hAnsi="Times New Roman" w:cs="Times New Roman"/>
              </w:rPr>
              <w:t>grp_proc_info.pac_low_fq_res</w:t>
            </w:r>
          </w:p>
        </w:tc>
        <w:tc>
          <w:tcPr>
            <w:tcW w:w="4050" w:type="dxa"/>
          </w:tcPr>
          <w:p w14:paraId="24AC8683" w14:textId="30BB7DB1" w:rsidR="006B65A0" w:rsidRDefault="006B65A0" w:rsidP="006B65A0">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lculate between the min and max of the lower frequency, in other words, the resolution of the lower frequency range</w:t>
            </w:r>
          </w:p>
        </w:tc>
        <w:tc>
          <w:tcPr>
            <w:tcW w:w="1463" w:type="dxa"/>
          </w:tcPr>
          <w:p w14:paraId="62D9AFB0" w14:textId="77777777" w:rsidR="006B65A0" w:rsidRPr="00E47127" w:rsidRDefault="006B65A0" w:rsidP="006B65A0">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50;</w:t>
            </w:r>
          </w:p>
          <w:p w14:paraId="09B12456" w14:textId="77777777" w:rsidR="006B65A0" w:rsidRPr="00E47127" w:rsidRDefault="006B65A0" w:rsidP="006B65A0">
            <w:pPr>
              <w:autoSpaceDE w:val="0"/>
              <w:autoSpaceDN w:val="0"/>
              <w:adjustRightInd w:val="0"/>
              <w:rPr>
                <w:rFonts w:ascii="Times New Roman" w:hAnsi="Times New Roman" w:cs="Times New Roman"/>
              </w:rPr>
            </w:pPr>
          </w:p>
        </w:tc>
        <w:tc>
          <w:tcPr>
            <w:tcW w:w="2520" w:type="dxa"/>
          </w:tcPr>
          <w:p w14:paraId="6BCBBB6D" w14:textId="7DACCF4F" w:rsidR="006B65A0" w:rsidRPr="00E47127" w:rsidRDefault="006B65A0" w:rsidP="006B65A0">
            <w:pPr>
              <w:rPr>
                <w:rFonts w:ascii="Times New Roman" w:hAnsi="Times New Roman" w:cs="Times New Roman"/>
              </w:rPr>
            </w:pPr>
            <w:r w:rsidRPr="004D7879">
              <w:rPr>
                <w:rFonts w:ascii="Times New Roman" w:hAnsi="Times New Roman" w:cs="Times New Roman"/>
              </w:rPr>
              <w:t>Ex: to calculate for frequencies 1-10, set min to 1, max to 10, and res to 10</w:t>
            </w:r>
          </w:p>
        </w:tc>
      </w:tr>
    </w:tbl>
    <w:p w14:paraId="24BC2B06" w14:textId="77777777" w:rsidR="0035679F" w:rsidRDefault="0035679F" w:rsidP="00BC1A12"/>
    <w:p w14:paraId="56925A76" w14:textId="426C550E" w:rsidR="00BC1A12" w:rsidRDefault="006C64EF" w:rsidP="00BC1A12">
      <w:pPr>
        <w:pStyle w:val="ListParagraph"/>
        <w:numPr>
          <w:ilvl w:val="0"/>
          <w:numId w:val="14"/>
        </w:numPr>
      </w:pPr>
      <w:r>
        <w:t>What is the minimum, maximum, and resolution of the list of higher frequencies to analyze in the comodulogram?</w:t>
      </w:r>
    </w:p>
    <w:p w14:paraId="04C28996" w14:textId="61CB5B6C" w:rsidR="00E5052E" w:rsidRDefault="00E5052E"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33E28FF8" w14:textId="77777777" w:rsidTr="009B5C24">
        <w:tc>
          <w:tcPr>
            <w:tcW w:w="2695" w:type="dxa"/>
          </w:tcPr>
          <w:p w14:paraId="51F9420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2676946"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43E94F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E6CA0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78F13CF8" w14:textId="77777777" w:rsidTr="009B5C24">
        <w:trPr>
          <w:trHeight w:val="260"/>
        </w:trPr>
        <w:tc>
          <w:tcPr>
            <w:tcW w:w="2695" w:type="dxa"/>
          </w:tcPr>
          <w:p w14:paraId="15B9F3DD" w14:textId="05A21350" w:rsidR="00BC1A12" w:rsidRPr="00E47127" w:rsidRDefault="00BC708D" w:rsidP="009B5C24">
            <w:pPr>
              <w:autoSpaceDE w:val="0"/>
              <w:autoSpaceDN w:val="0"/>
              <w:adjustRightInd w:val="0"/>
              <w:rPr>
                <w:rFonts w:ascii="Times New Roman" w:hAnsi="Times New Roman" w:cs="Times New Roman"/>
              </w:rPr>
            </w:pPr>
            <w:r>
              <w:rPr>
                <w:rFonts w:ascii="Times New Roman" w:hAnsi="Times New Roman" w:cs="Times New Roman"/>
              </w:rPr>
              <w:t>grp_proc_info.pac_high_fq_min</w:t>
            </w:r>
          </w:p>
        </w:tc>
        <w:tc>
          <w:tcPr>
            <w:tcW w:w="4050" w:type="dxa"/>
          </w:tcPr>
          <w:p w14:paraId="19CD25CD" w14:textId="5D5D9F28" w:rsidR="00BC1A12" w:rsidRPr="00E47127" w:rsidRDefault="00B134A7" w:rsidP="009B5C24">
            <w:pPr>
              <w:autoSpaceDE w:val="0"/>
              <w:autoSpaceDN w:val="0"/>
              <w:adjustRightInd w:val="0"/>
              <w:rPr>
                <w:rFonts w:ascii="Times New Roman" w:hAnsi="Times New Roman" w:cs="Times New Roman"/>
              </w:rPr>
            </w:pPr>
            <w:r>
              <w:rPr>
                <w:rFonts w:ascii="Times New Roman" w:hAnsi="Times New Roman" w:cs="Times New Roman"/>
              </w:rPr>
              <w:t>The minimum of the higher frequency range to calculate the comodulogram on</w:t>
            </w:r>
          </w:p>
        </w:tc>
        <w:tc>
          <w:tcPr>
            <w:tcW w:w="1463" w:type="dxa"/>
          </w:tcPr>
          <w:p w14:paraId="6E2FEC02" w14:textId="30CD9592"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81FCF">
              <w:rPr>
                <w:rFonts w:ascii="Times New Roman" w:hAnsi="Times New Roman" w:cs="Times New Roman"/>
              </w:rPr>
              <w:t>= 10;</w:t>
            </w:r>
          </w:p>
          <w:p w14:paraId="3F7DEDF4" w14:textId="77777777" w:rsidR="00BC1A12" w:rsidRPr="00E47127" w:rsidRDefault="00BC1A12" w:rsidP="009B5C24">
            <w:pPr>
              <w:jc w:val="center"/>
              <w:rPr>
                <w:rFonts w:ascii="Times New Roman" w:hAnsi="Times New Roman" w:cs="Times New Roman"/>
              </w:rPr>
            </w:pPr>
          </w:p>
        </w:tc>
        <w:tc>
          <w:tcPr>
            <w:tcW w:w="2520" w:type="dxa"/>
          </w:tcPr>
          <w:p w14:paraId="5D1E92C3" w14:textId="77777777" w:rsidR="00BC1A12" w:rsidRPr="00E47127" w:rsidRDefault="00BC1A12" w:rsidP="009B5C24">
            <w:pPr>
              <w:rPr>
                <w:rFonts w:ascii="Times New Roman" w:hAnsi="Times New Roman" w:cs="Times New Roman"/>
              </w:rPr>
            </w:pPr>
          </w:p>
        </w:tc>
      </w:tr>
      <w:tr w:rsidR="002C244E" w:rsidRPr="00E47127" w14:paraId="7409825F" w14:textId="77777777" w:rsidTr="009B5C24">
        <w:trPr>
          <w:trHeight w:val="260"/>
        </w:trPr>
        <w:tc>
          <w:tcPr>
            <w:tcW w:w="2695" w:type="dxa"/>
          </w:tcPr>
          <w:p w14:paraId="3065BB12" w14:textId="747491C5"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lastRenderedPageBreak/>
              <w:t>grp_proc_info.pac_high_fq_max</w:t>
            </w:r>
          </w:p>
        </w:tc>
        <w:tc>
          <w:tcPr>
            <w:tcW w:w="4050" w:type="dxa"/>
          </w:tcPr>
          <w:p w14:paraId="49C67D8D" w14:textId="04A0ED9D"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t>The maximum of the higher frequency range to calculate the comodulogram on</w:t>
            </w:r>
          </w:p>
        </w:tc>
        <w:tc>
          <w:tcPr>
            <w:tcW w:w="1463" w:type="dxa"/>
          </w:tcPr>
          <w:p w14:paraId="6DCFCC6A" w14:textId="77777777"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100;</w:t>
            </w:r>
          </w:p>
          <w:p w14:paraId="5ECB6628" w14:textId="77777777" w:rsidR="002C244E" w:rsidRPr="00E47127" w:rsidRDefault="002C244E" w:rsidP="009B5C24">
            <w:pPr>
              <w:autoSpaceDE w:val="0"/>
              <w:autoSpaceDN w:val="0"/>
              <w:adjustRightInd w:val="0"/>
              <w:rPr>
                <w:rFonts w:ascii="Times New Roman" w:hAnsi="Times New Roman" w:cs="Times New Roman"/>
              </w:rPr>
            </w:pPr>
          </w:p>
        </w:tc>
        <w:tc>
          <w:tcPr>
            <w:tcW w:w="2520" w:type="dxa"/>
          </w:tcPr>
          <w:p w14:paraId="3C1B07DD" w14:textId="16E04031" w:rsidR="002C244E" w:rsidRPr="00E47127" w:rsidRDefault="002C244E" w:rsidP="009B5C24">
            <w:pPr>
              <w:rPr>
                <w:rFonts w:ascii="Times New Roman" w:hAnsi="Times New Roman" w:cs="Times New Roman"/>
              </w:rPr>
            </w:pPr>
          </w:p>
        </w:tc>
      </w:tr>
      <w:tr w:rsidR="002C244E" w:rsidRPr="00E47127" w14:paraId="32373CA4" w14:textId="77777777" w:rsidTr="009B5C24">
        <w:trPr>
          <w:trHeight w:val="260"/>
        </w:trPr>
        <w:tc>
          <w:tcPr>
            <w:tcW w:w="2695" w:type="dxa"/>
          </w:tcPr>
          <w:p w14:paraId="2BDB7597" w14:textId="19608F3B" w:rsidR="002C244E" w:rsidRDefault="002C244E" w:rsidP="002C244E">
            <w:pPr>
              <w:autoSpaceDE w:val="0"/>
              <w:autoSpaceDN w:val="0"/>
              <w:adjustRightInd w:val="0"/>
              <w:rPr>
                <w:rFonts w:ascii="Times New Roman" w:hAnsi="Times New Roman" w:cs="Times New Roman"/>
              </w:rPr>
            </w:pPr>
            <w:r>
              <w:rPr>
                <w:rFonts w:ascii="Times New Roman" w:hAnsi="Times New Roman" w:cs="Times New Roman"/>
              </w:rPr>
              <w:t>grp_proc_info.pac_high_fq_res</w:t>
            </w:r>
          </w:p>
        </w:tc>
        <w:tc>
          <w:tcPr>
            <w:tcW w:w="4050" w:type="dxa"/>
          </w:tcPr>
          <w:p w14:paraId="1D3AFE18" w14:textId="0EE73BDC" w:rsidR="002C244E" w:rsidRDefault="002C244E" w:rsidP="002C244E">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lculate between the min and max of the higher frequency, in other words, the resolution of the higher frequency range</w:t>
            </w:r>
          </w:p>
        </w:tc>
        <w:tc>
          <w:tcPr>
            <w:tcW w:w="1463" w:type="dxa"/>
          </w:tcPr>
          <w:p w14:paraId="2F61664E" w14:textId="122CEDF9"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50;</w:t>
            </w:r>
          </w:p>
          <w:p w14:paraId="7B32A932" w14:textId="77777777" w:rsidR="002C244E" w:rsidRPr="00E47127" w:rsidRDefault="002C244E" w:rsidP="002C244E">
            <w:pPr>
              <w:autoSpaceDE w:val="0"/>
              <w:autoSpaceDN w:val="0"/>
              <w:adjustRightInd w:val="0"/>
              <w:rPr>
                <w:rFonts w:ascii="Times New Roman" w:hAnsi="Times New Roman" w:cs="Times New Roman"/>
              </w:rPr>
            </w:pPr>
          </w:p>
        </w:tc>
        <w:tc>
          <w:tcPr>
            <w:tcW w:w="2520" w:type="dxa"/>
          </w:tcPr>
          <w:p w14:paraId="6191D222" w14:textId="340B64AE" w:rsidR="002C244E" w:rsidRPr="00E47127" w:rsidRDefault="002C244E" w:rsidP="002C244E">
            <w:pPr>
              <w:rPr>
                <w:rFonts w:ascii="Times New Roman" w:hAnsi="Times New Roman" w:cs="Times New Roman"/>
              </w:rPr>
            </w:pPr>
            <w:r w:rsidRPr="00B134A7">
              <w:rPr>
                <w:rFonts w:ascii="Times New Roman" w:hAnsi="Times New Roman" w:cs="Times New Roman"/>
              </w:rPr>
              <w:t>Ex: to calculate for frequencies 1-10, set min to 1, max to 10, and res to 10</w:t>
            </w:r>
          </w:p>
        </w:tc>
      </w:tr>
    </w:tbl>
    <w:p w14:paraId="21123D25" w14:textId="53C07ED8" w:rsidR="00A4372A" w:rsidRDefault="00A4372A" w:rsidP="00BC1A12"/>
    <w:p w14:paraId="1ACF0C79" w14:textId="77777777" w:rsidR="00A4372A" w:rsidRDefault="00A4372A" w:rsidP="00BC1A12"/>
    <w:p w14:paraId="3F647FBA" w14:textId="700B4156" w:rsidR="00BC1A12" w:rsidRDefault="00CF4E2C" w:rsidP="00CF4E2C">
      <w:pPr>
        <w:pStyle w:val="ListParagraph"/>
        <w:numPr>
          <w:ilvl w:val="0"/>
          <w:numId w:val="14"/>
        </w:numPr>
      </w:pPr>
      <w:r>
        <w:t>Which method would you like to use to generate the correlations between each frequency?</w:t>
      </w:r>
    </w:p>
    <w:p w14:paraId="7AD6805E" w14:textId="3977B21A" w:rsidR="009F1610" w:rsidRDefault="009F1610" w:rsidP="009F1610">
      <w:pPr>
        <w:pStyle w:val="ListParagraph"/>
        <w:numPr>
          <w:ilvl w:val="1"/>
          <w:numId w:val="14"/>
        </w:numPr>
      </w:pPr>
      <w:r>
        <w:t>‘ozkurt’, ‘canolty’, ‘tort’, ‘penny’  = methods based on filtering and using a Hilbert transform</w:t>
      </w:r>
    </w:p>
    <w:p w14:paraId="3FF864B7" w14:textId="6EA936BD" w:rsidR="009F1610" w:rsidRDefault="009F1610" w:rsidP="009F1610">
      <w:pPr>
        <w:pStyle w:val="ListParagraph"/>
        <w:numPr>
          <w:ilvl w:val="1"/>
          <w:numId w:val="14"/>
        </w:numPr>
      </w:pPr>
      <w:r>
        <w:t>‘vanwijk’ = method for a joint AAC and PAC estimation based on filtering and using the Hilbert transform</w:t>
      </w:r>
    </w:p>
    <w:p w14:paraId="6CA5E013" w14:textId="4AD10E07" w:rsidR="009F1610" w:rsidRDefault="009F1610" w:rsidP="009F1610">
      <w:pPr>
        <w:pStyle w:val="ListParagraph"/>
        <w:numPr>
          <w:ilvl w:val="1"/>
          <w:numId w:val="14"/>
        </w:numPr>
      </w:pPr>
      <w:r>
        <w:t xml:space="preserve">‘sigl’, </w:t>
      </w:r>
      <w:r w:rsidRPr="009F1610">
        <w:t>'nagashima', 'hagihira', 'bispectrum'</w:t>
      </w:r>
      <w:r>
        <w:t xml:space="preserve"> = methods for a PAC estimation based on bicoherence</w:t>
      </w:r>
    </w:p>
    <w:p w14:paraId="1533C080" w14:textId="7FF4E059" w:rsidR="009F1610" w:rsidRDefault="009F1610" w:rsidP="009F1610">
      <w:pPr>
        <w:pStyle w:val="ListParagraph"/>
        <w:numPr>
          <w:ilvl w:val="1"/>
          <w:numId w:val="14"/>
        </w:numPr>
      </w:pPr>
      <w:r>
        <w:t>‘colgin’, ‘jiang’ = PAC / PAC directionality estimation (respectively) based on filtering and computing coherence</w:t>
      </w:r>
    </w:p>
    <w:p w14:paraId="704FB27C" w14:textId="2278D141" w:rsidR="009F1610" w:rsidRDefault="009F1610" w:rsidP="009F1610">
      <w:pPr>
        <w:pStyle w:val="ListParagraph"/>
        <w:numPr>
          <w:ilvl w:val="1"/>
          <w:numId w:val="14"/>
        </w:numPr>
      </w:pPr>
      <w:r>
        <w:t>‘deprelatour’ = PAC estimation based on a driven autoregressive model</w:t>
      </w:r>
    </w:p>
    <w:p w14:paraId="1000783E" w14:textId="2CD89731" w:rsidR="006A363B" w:rsidRDefault="006A363B" w:rsidP="0027327F">
      <w:pPr>
        <w:pStyle w:val="ListParagraph"/>
        <w:numPr>
          <w:ilvl w:val="0"/>
          <w:numId w:val="14"/>
        </w:numPr>
      </w:pPr>
      <w:r>
        <w:t xml:space="preserve">More information on methods can be found </w:t>
      </w:r>
      <w:r w:rsidR="0027327F">
        <w:t>here:</w:t>
      </w:r>
      <w:r w:rsidR="00A4372A">
        <w:t xml:space="preserve"> </w:t>
      </w:r>
      <w:r w:rsidR="0027327F" w:rsidRPr="0027327F">
        <w:t>https://github.com/pactools/pactool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90"/>
        <w:gridCol w:w="306"/>
      </w:tblGrid>
      <w:tr w:rsidR="009F1610" w:rsidRPr="009F1610" w14:paraId="08DAA255" w14:textId="77777777" w:rsidTr="009F1610">
        <w:trPr>
          <w:gridAfter w:val="1"/>
        </w:trPr>
        <w:tc>
          <w:tcPr>
            <w:tcW w:w="0" w:type="auto"/>
            <w:shd w:val="clear" w:color="auto" w:fill="FFFFFF"/>
            <w:vAlign w:val="center"/>
            <w:hideMark/>
          </w:tcPr>
          <w:p w14:paraId="64FE3F98" w14:textId="77777777" w:rsidR="009F1610" w:rsidRPr="009F1610" w:rsidRDefault="009F1610" w:rsidP="009F1610">
            <w:pPr>
              <w:rPr>
                <w:rFonts w:ascii="Times New Roman" w:eastAsia="Times New Roman" w:hAnsi="Times New Roman" w:cs="Times New Roman"/>
              </w:rPr>
            </w:pPr>
          </w:p>
        </w:tc>
      </w:tr>
      <w:tr w:rsidR="009F1610" w:rsidRPr="009F1610" w14:paraId="61D0461E" w14:textId="77777777" w:rsidTr="0027327F">
        <w:tc>
          <w:tcPr>
            <w:tcW w:w="1290" w:type="dxa"/>
            <w:shd w:val="clear" w:color="auto" w:fill="FFFFFF"/>
            <w:noWrap/>
            <w:tcMar>
              <w:top w:w="0" w:type="dxa"/>
              <w:left w:w="150" w:type="dxa"/>
              <w:bottom w:w="0" w:type="dxa"/>
              <w:right w:w="150" w:type="dxa"/>
            </w:tcMar>
            <w:hideMark/>
          </w:tcPr>
          <w:p w14:paraId="6E7C7C69" w14:textId="77777777" w:rsidR="009F1610" w:rsidRPr="009F1610" w:rsidRDefault="009F1610" w:rsidP="009F1610">
            <w:pPr>
              <w:spacing w:line="300" w:lineRule="atLeast"/>
              <w:rPr>
                <w:rFonts w:ascii="Consolas" w:eastAsia="Times New Roman" w:hAnsi="Consolas" w:cs="Consolas"/>
                <w:color w:val="24292E"/>
                <w:sz w:val="18"/>
                <w:szCs w:val="18"/>
              </w:rPr>
            </w:pPr>
          </w:p>
        </w:tc>
        <w:tc>
          <w:tcPr>
            <w:tcW w:w="0" w:type="auto"/>
            <w:shd w:val="clear" w:color="auto" w:fill="FFFFFF"/>
            <w:tcMar>
              <w:top w:w="0" w:type="dxa"/>
              <w:left w:w="150" w:type="dxa"/>
              <w:bottom w:w="0" w:type="dxa"/>
              <w:right w:w="150" w:type="dxa"/>
            </w:tcMar>
            <w:hideMark/>
          </w:tcPr>
          <w:p w14:paraId="38BDBB89" w14:textId="77777777" w:rsidR="009F1610" w:rsidRPr="009F1610" w:rsidRDefault="009F1610" w:rsidP="009F1610">
            <w:pPr>
              <w:spacing w:line="300" w:lineRule="atLeast"/>
              <w:jc w:val="right"/>
              <w:rPr>
                <w:rFonts w:ascii="Times New Roman" w:eastAsia="Times New Roman" w:hAnsi="Times New Roman" w:cs="Times New Roman"/>
                <w:sz w:val="20"/>
                <w:szCs w:val="20"/>
              </w:rPr>
            </w:pPr>
          </w:p>
        </w:tc>
      </w:tr>
      <w:tr w:rsidR="009F1610" w:rsidRPr="009F1610" w14:paraId="7110D242" w14:textId="77777777" w:rsidTr="0027327F">
        <w:tc>
          <w:tcPr>
            <w:tcW w:w="1290" w:type="dxa"/>
            <w:shd w:val="clear" w:color="auto" w:fill="FFFFFF"/>
            <w:noWrap/>
            <w:tcMar>
              <w:top w:w="0" w:type="dxa"/>
              <w:left w:w="150" w:type="dxa"/>
              <w:bottom w:w="0" w:type="dxa"/>
              <w:right w:w="150" w:type="dxa"/>
            </w:tcMar>
            <w:hideMark/>
          </w:tcPr>
          <w:p w14:paraId="0E1ED474" w14:textId="77777777" w:rsidR="009F1610" w:rsidRPr="009F1610" w:rsidRDefault="009F1610" w:rsidP="009F1610">
            <w:pPr>
              <w:spacing w:line="300" w:lineRule="atLeast"/>
              <w:rPr>
                <w:rFonts w:ascii="Times New Roman" w:eastAsia="Times New Roman" w:hAnsi="Times New Roman" w:cs="Times New Roman"/>
                <w:sz w:val="20"/>
                <w:szCs w:val="20"/>
              </w:rPr>
            </w:pPr>
          </w:p>
        </w:tc>
        <w:tc>
          <w:tcPr>
            <w:tcW w:w="0" w:type="auto"/>
            <w:shd w:val="clear" w:color="auto" w:fill="FFFFFF"/>
            <w:vAlign w:val="center"/>
            <w:hideMark/>
          </w:tcPr>
          <w:p w14:paraId="4FC91AAA" w14:textId="77777777" w:rsidR="009F1610" w:rsidRPr="009F1610" w:rsidRDefault="009F1610" w:rsidP="009F1610">
            <w:pPr>
              <w:rPr>
                <w:rFonts w:ascii="Times New Roman" w:eastAsia="Times New Roman" w:hAnsi="Times New Roman" w:cs="Times New Roman"/>
                <w:sz w:val="20"/>
                <w:szCs w:val="20"/>
              </w:rPr>
            </w:pPr>
          </w:p>
        </w:tc>
      </w:tr>
    </w:tbl>
    <w:p w14:paraId="380C5034" w14:textId="7FBD9D0D" w:rsidR="009F1610" w:rsidRDefault="009F1610" w:rsidP="009F1610"/>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7967E26F" w14:textId="77777777" w:rsidTr="009B5C24">
        <w:tc>
          <w:tcPr>
            <w:tcW w:w="2695" w:type="dxa"/>
          </w:tcPr>
          <w:p w14:paraId="26E556C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73FFB9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CA4D3F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A65407D"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368D7933" w14:textId="77777777" w:rsidTr="009B5C24">
        <w:trPr>
          <w:trHeight w:val="260"/>
        </w:trPr>
        <w:tc>
          <w:tcPr>
            <w:tcW w:w="2695" w:type="dxa"/>
          </w:tcPr>
          <w:p w14:paraId="2166B32A" w14:textId="10D82BA1" w:rsidR="00BC1A12" w:rsidRPr="00E47127" w:rsidRDefault="00391E66" w:rsidP="009B5C24">
            <w:pPr>
              <w:autoSpaceDE w:val="0"/>
              <w:autoSpaceDN w:val="0"/>
              <w:adjustRightInd w:val="0"/>
              <w:rPr>
                <w:rFonts w:ascii="Times New Roman" w:hAnsi="Times New Roman" w:cs="Times New Roman"/>
              </w:rPr>
            </w:pPr>
            <w:r>
              <w:rPr>
                <w:rFonts w:ascii="Times New Roman" w:hAnsi="Times New Roman" w:cs="Times New Roman"/>
              </w:rPr>
              <w:t>grp_proc_info.pac_method</w:t>
            </w:r>
          </w:p>
        </w:tc>
        <w:tc>
          <w:tcPr>
            <w:tcW w:w="4050" w:type="dxa"/>
          </w:tcPr>
          <w:p w14:paraId="7BF40907" w14:textId="4AD5BE7F" w:rsidR="00BC1A12" w:rsidRPr="00E47127" w:rsidRDefault="00F80C88" w:rsidP="009B5C24">
            <w:pPr>
              <w:autoSpaceDE w:val="0"/>
              <w:autoSpaceDN w:val="0"/>
              <w:adjustRightInd w:val="0"/>
              <w:rPr>
                <w:rFonts w:ascii="Times New Roman" w:hAnsi="Times New Roman" w:cs="Times New Roman"/>
              </w:rPr>
            </w:pPr>
            <w:r>
              <w:rPr>
                <w:rFonts w:ascii="Times New Roman" w:hAnsi="Times New Roman" w:cs="Times New Roman"/>
              </w:rPr>
              <w:t>String, of method you would like to use to generate comodulogram</w:t>
            </w:r>
          </w:p>
        </w:tc>
        <w:tc>
          <w:tcPr>
            <w:tcW w:w="1463" w:type="dxa"/>
          </w:tcPr>
          <w:p w14:paraId="5C0B4947" w14:textId="57C8682B"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391E66">
              <w:rPr>
                <w:rFonts w:ascii="Times New Roman" w:hAnsi="Times New Roman" w:cs="Times New Roman"/>
              </w:rPr>
              <w:t>=‘canolty’;</w:t>
            </w:r>
          </w:p>
          <w:p w14:paraId="38070CD3" w14:textId="77777777" w:rsidR="00BC1A12" w:rsidRPr="00E47127" w:rsidRDefault="00BC1A12" w:rsidP="009B5C24">
            <w:pPr>
              <w:jc w:val="center"/>
              <w:rPr>
                <w:rFonts w:ascii="Times New Roman" w:hAnsi="Times New Roman" w:cs="Times New Roman"/>
              </w:rPr>
            </w:pPr>
          </w:p>
        </w:tc>
        <w:tc>
          <w:tcPr>
            <w:tcW w:w="2520" w:type="dxa"/>
          </w:tcPr>
          <w:p w14:paraId="0183C0F0" w14:textId="77777777" w:rsidR="00BC1A12" w:rsidRPr="00E47127" w:rsidRDefault="00BC1A12" w:rsidP="009B5C24">
            <w:pPr>
              <w:rPr>
                <w:rFonts w:ascii="Times New Roman" w:hAnsi="Times New Roman" w:cs="Times New Roman"/>
              </w:rPr>
            </w:pPr>
          </w:p>
        </w:tc>
      </w:tr>
    </w:tbl>
    <w:p w14:paraId="13BD1102" w14:textId="5B39727A" w:rsidR="0049622C" w:rsidRDefault="0049622C" w:rsidP="00BC1A12"/>
    <w:p w14:paraId="45E98A83" w14:textId="4C29053D" w:rsidR="00714B2C" w:rsidRPr="00714B2C" w:rsidRDefault="00714B2C" w:rsidP="00714B2C">
      <w:pPr>
        <w:pStyle w:val="ListParagraph"/>
        <w:numPr>
          <w:ilvl w:val="0"/>
          <w:numId w:val="14"/>
        </w:numPr>
      </w:pPr>
      <w:r>
        <w:rPr>
          <w:rFonts w:cs="Times New Roman"/>
        </w:rPr>
        <w:t xml:space="preserve">Reports </w:t>
      </w:r>
      <w:r w:rsidRPr="00714B2C">
        <w:rPr>
          <w:rFonts w:cs="Times New Roman"/>
        </w:rPr>
        <w:t>are figures showing a heatmap of the correlation matrix between all frequencies within the lower and higher frequency range. What reports should be saved? Because PAC is run on many channels and many participants, saving all reports can be overwhelming, so beapp has options to save reports for only certain participants or only certain channels. If pac_save_all_reports = 1, all reports will be saved regardless of the other specifications. If pac_save_all_reports = 0, and certain participants, channels, or channel groups are specified, only those corresponding reports will be saved. To not save any reports, keep pac_save_all_reports as 0 and do not specify any participants, channels, or channel groups to save.</w:t>
      </w:r>
    </w:p>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00A81B6D" w14:textId="77777777" w:rsidTr="009B5C24">
        <w:tc>
          <w:tcPr>
            <w:tcW w:w="2695" w:type="dxa"/>
          </w:tcPr>
          <w:p w14:paraId="40EC0708"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39D68EC1"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72F670A"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90DE2B"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1E66" w:rsidRPr="00E47127" w14:paraId="291E0532" w14:textId="77777777" w:rsidTr="009B5C24">
        <w:trPr>
          <w:trHeight w:val="260"/>
        </w:trPr>
        <w:tc>
          <w:tcPr>
            <w:tcW w:w="2695" w:type="dxa"/>
          </w:tcPr>
          <w:p w14:paraId="4C30C531" w14:textId="2C5AB20F" w:rsidR="00391E66" w:rsidRPr="00E47127" w:rsidRDefault="006D70FD" w:rsidP="009B5C24">
            <w:pPr>
              <w:autoSpaceDE w:val="0"/>
              <w:autoSpaceDN w:val="0"/>
              <w:adjustRightInd w:val="0"/>
              <w:rPr>
                <w:rFonts w:ascii="Times New Roman" w:hAnsi="Times New Roman" w:cs="Times New Roman"/>
              </w:rPr>
            </w:pPr>
            <w:r w:rsidRPr="006D70FD">
              <w:rPr>
                <w:rFonts w:ascii="Times New Roman" w:hAnsi="Times New Roman" w:cs="Times New Roman"/>
              </w:rPr>
              <w:t>grp_proc_info.pac_save_all_reports</w:t>
            </w:r>
          </w:p>
        </w:tc>
        <w:tc>
          <w:tcPr>
            <w:tcW w:w="4050" w:type="dxa"/>
          </w:tcPr>
          <w:p w14:paraId="0609C32B" w14:textId="1936D3D2" w:rsidR="00391E66" w:rsidRPr="00E47127" w:rsidRDefault="0049622C" w:rsidP="009B5C24">
            <w:pPr>
              <w:autoSpaceDE w:val="0"/>
              <w:autoSpaceDN w:val="0"/>
              <w:adjustRightInd w:val="0"/>
              <w:rPr>
                <w:rFonts w:ascii="Times New Roman" w:hAnsi="Times New Roman" w:cs="Times New Roman"/>
              </w:rPr>
            </w:pPr>
            <w:r>
              <w:rPr>
                <w:rFonts w:ascii="Times New Roman" w:hAnsi="Times New Roman" w:cs="Times New Roman"/>
              </w:rPr>
              <w:t>1 if all reports should be saved; 0 if either no</w:t>
            </w:r>
          </w:p>
        </w:tc>
        <w:tc>
          <w:tcPr>
            <w:tcW w:w="1463" w:type="dxa"/>
          </w:tcPr>
          <w:p w14:paraId="3F9109CF" w14:textId="1DBA572E" w:rsidR="00391E66" w:rsidRPr="00E47127" w:rsidRDefault="00391E66"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D70FD">
              <w:rPr>
                <w:rFonts w:ascii="Times New Roman" w:hAnsi="Times New Roman" w:cs="Times New Roman"/>
              </w:rPr>
              <w:t>= 1;</w:t>
            </w:r>
          </w:p>
          <w:p w14:paraId="3A322517" w14:textId="77777777" w:rsidR="00391E66" w:rsidRPr="00E47127" w:rsidRDefault="00391E66" w:rsidP="009B5C24">
            <w:pPr>
              <w:jc w:val="center"/>
              <w:rPr>
                <w:rFonts w:ascii="Times New Roman" w:hAnsi="Times New Roman" w:cs="Times New Roman"/>
              </w:rPr>
            </w:pPr>
          </w:p>
        </w:tc>
        <w:tc>
          <w:tcPr>
            <w:tcW w:w="2520" w:type="dxa"/>
          </w:tcPr>
          <w:p w14:paraId="30C5A37F" w14:textId="77777777" w:rsidR="00391E66" w:rsidRPr="00E47127" w:rsidRDefault="00391E66" w:rsidP="009B5C24">
            <w:pPr>
              <w:rPr>
                <w:rFonts w:ascii="Times New Roman" w:hAnsi="Times New Roman" w:cs="Times New Roman"/>
              </w:rPr>
            </w:pPr>
          </w:p>
        </w:tc>
      </w:tr>
      <w:tr w:rsidR="00CB37DF" w:rsidRPr="00E47127" w14:paraId="2DD0A6C5" w14:textId="77777777" w:rsidTr="009B5C24">
        <w:trPr>
          <w:trHeight w:val="260"/>
        </w:trPr>
        <w:tc>
          <w:tcPr>
            <w:tcW w:w="2695" w:type="dxa"/>
          </w:tcPr>
          <w:p w14:paraId="15C6DDED" w14:textId="208B70EE" w:rsidR="00CB37DF" w:rsidRPr="006D70FD" w:rsidRDefault="00CB37DF" w:rsidP="00CB37DF">
            <w:pPr>
              <w:autoSpaceDE w:val="0"/>
              <w:autoSpaceDN w:val="0"/>
              <w:adjustRightInd w:val="0"/>
              <w:rPr>
                <w:rFonts w:ascii="Times New Roman" w:hAnsi="Times New Roman" w:cs="Times New Roman"/>
              </w:rPr>
            </w:pPr>
            <w:r w:rsidRPr="006D70FD">
              <w:rPr>
                <w:rFonts w:ascii="Times New Roman" w:hAnsi="Times New Roman" w:cs="Times New Roman"/>
              </w:rPr>
              <w:t>grp_proc_info.pac_save_participants</w:t>
            </w:r>
          </w:p>
        </w:tc>
        <w:tc>
          <w:tcPr>
            <w:tcW w:w="4050" w:type="dxa"/>
          </w:tcPr>
          <w:p w14:paraId="093C8692" w14:textId="1EF38A1E"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Specify which participants to save</w:t>
            </w:r>
          </w:p>
        </w:tc>
        <w:tc>
          <w:tcPr>
            <w:tcW w:w="1463" w:type="dxa"/>
          </w:tcPr>
          <w:p w14:paraId="72034EBA" w14:textId="693CDBFC" w:rsidR="00CB37DF" w:rsidRPr="00E47127" w:rsidRDefault="00CB37DF" w:rsidP="00CB37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r>
              <w:rPr>
                <w:rFonts w:ascii="Times New Roman" w:hAnsi="Times New Roman" w:cs="Times New Roman"/>
              </w:rPr>
              <w:t>;</w:t>
            </w:r>
          </w:p>
        </w:tc>
        <w:tc>
          <w:tcPr>
            <w:tcW w:w="2520" w:type="dxa"/>
          </w:tcPr>
          <w:p w14:paraId="03F01E8D" w14:textId="1892AA32" w:rsidR="00CB37DF" w:rsidRPr="00E47127" w:rsidRDefault="00CB37DF" w:rsidP="00CB37DF">
            <w:pPr>
              <w:rPr>
                <w:rFonts w:ascii="Times New Roman" w:hAnsi="Times New Roman" w:cs="Times New Roman"/>
              </w:rPr>
            </w:pPr>
            <w:r>
              <w:rPr>
                <w:rFonts w:ascii="Times New Roman" w:hAnsi="Times New Roman" w:cs="Times New Roman"/>
              </w:rPr>
              <w:t>= {}; to not specify any participants</w:t>
            </w:r>
          </w:p>
        </w:tc>
      </w:tr>
      <w:tr w:rsidR="00CB37DF" w:rsidRPr="00E47127" w14:paraId="2F1CBB9C" w14:textId="77777777" w:rsidTr="009B5C24">
        <w:trPr>
          <w:trHeight w:val="260"/>
        </w:trPr>
        <w:tc>
          <w:tcPr>
            <w:tcW w:w="2695" w:type="dxa"/>
          </w:tcPr>
          <w:p w14:paraId="389A991A" w14:textId="5F74136A" w:rsidR="00CB37DF" w:rsidRPr="006D70FD" w:rsidRDefault="00CB37DF" w:rsidP="00CB37DF">
            <w:pPr>
              <w:autoSpaceDE w:val="0"/>
              <w:autoSpaceDN w:val="0"/>
              <w:adjustRightInd w:val="0"/>
              <w:rPr>
                <w:rFonts w:ascii="Times New Roman" w:hAnsi="Times New Roman" w:cs="Times New Roman"/>
              </w:rPr>
            </w:pPr>
            <w:r w:rsidRPr="007D260E">
              <w:rPr>
                <w:rFonts w:ascii="Times New Roman" w:hAnsi="Times New Roman" w:cs="Times New Roman"/>
              </w:rPr>
              <w:t>grp_proc_info.pac_save_channels</w:t>
            </w:r>
          </w:p>
        </w:tc>
        <w:tc>
          <w:tcPr>
            <w:tcW w:w="4050" w:type="dxa"/>
          </w:tcPr>
          <w:p w14:paraId="1DF04381" w14:textId="0646D24C" w:rsidR="00CB37DF" w:rsidRPr="00E47127" w:rsidRDefault="00D92493" w:rsidP="00CB37DF">
            <w:pPr>
              <w:autoSpaceDE w:val="0"/>
              <w:autoSpaceDN w:val="0"/>
              <w:adjustRightInd w:val="0"/>
              <w:rPr>
                <w:rFonts w:ascii="Times New Roman" w:hAnsi="Times New Roman" w:cs="Times New Roman"/>
              </w:rPr>
            </w:pPr>
            <w:r>
              <w:rPr>
                <w:rFonts w:ascii="Times New Roman" w:hAnsi="Times New Roman" w:cs="Times New Roman"/>
              </w:rPr>
              <w:t>Specify which channels to save</w:t>
            </w:r>
          </w:p>
        </w:tc>
        <w:tc>
          <w:tcPr>
            <w:tcW w:w="1463" w:type="dxa"/>
          </w:tcPr>
          <w:p w14:paraId="255A632A" w14:textId="1383BD31"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 xml:space="preserve">= </w:t>
            </w:r>
            <w:r w:rsidR="00D92493" w:rsidRPr="00E47127">
              <w:rPr>
                <w:rFonts w:ascii="Times New Roman" w:hAnsi="Times New Roman" w:cs="Times New Roman"/>
              </w:rPr>
              <w:t>[1,2];</w:t>
            </w:r>
          </w:p>
        </w:tc>
        <w:tc>
          <w:tcPr>
            <w:tcW w:w="2520" w:type="dxa"/>
          </w:tcPr>
          <w:p w14:paraId="179AF7AF" w14:textId="64B94FAE" w:rsidR="00CB37DF" w:rsidRPr="00E47127" w:rsidRDefault="00D92493" w:rsidP="00CB37DF">
            <w:pPr>
              <w:rPr>
                <w:rFonts w:ascii="Times New Roman" w:hAnsi="Times New Roman" w:cs="Times New Roman"/>
              </w:rPr>
            </w:pPr>
            <w:r>
              <w:rPr>
                <w:rFonts w:ascii="Times New Roman" w:hAnsi="Times New Roman" w:cs="Times New Roman"/>
              </w:rPr>
              <w:t>= []; to not specify any channels</w:t>
            </w:r>
          </w:p>
        </w:tc>
      </w:tr>
    </w:tbl>
    <w:p w14:paraId="00DD32A1" w14:textId="5A9F2D80" w:rsidR="00391E66" w:rsidRDefault="00391E66" w:rsidP="00BC1A12"/>
    <w:p w14:paraId="19779C00" w14:textId="79432624" w:rsidR="00577E8F" w:rsidRPr="0051147B" w:rsidRDefault="00577E8F" w:rsidP="00577E8F">
      <w:pPr>
        <w:pStyle w:val="ListParagraph"/>
        <w:numPr>
          <w:ilvl w:val="0"/>
          <w:numId w:val="14"/>
        </w:numPr>
        <w:rPr>
          <w:rFonts w:ascii="Times New Roman" w:hAnsi="Times New Roman" w:cs="Times New Roman"/>
        </w:rPr>
      </w:pPr>
      <w:r>
        <w:rPr>
          <w:rFonts w:ascii="Times New Roman" w:hAnsi="Times New Roman" w:cs="Times New Roman"/>
        </w:rPr>
        <w:t xml:space="preserve">Should an excel output be generated and saved? Excel outputs will contain the same output information as .mat, but may be easier to use for some users. </w:t>
      </w:r>
    </w:p>
    <w:p w14:paraId="1CA8628D" w14:textId="77777777" w:rsidR="00577E8F" w:rsidRDefault="00577E8F" w:rsidP="00577E8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77E8F" w:rsidRPr="00E47127" w14:paraId="0619206A" w14:textId="77777777" w:rsidTr="009B5C24">
        <w:tc>
          <w:tcPr>
            <w:tcW w:w="2695" w:type="dxa"/>
          </w:tcPr>
          <w:p w14:paraId="02D977B2"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BD18B2D"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0D5414C"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36EC6E"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77E8F" w:rsidRPr="00E47127" w14:paraId="4520A149" w14:textId="77777777" w:rsidTr="009B5C24">
        <w:trPr>
          <w:trHeight w:val="602"/>
        </w:trPr>
        <w:tc>
          <w:tcPr>
            <w:tcW w:w="2695" w:type="dxa"/>
          </w:tcPr>
          <w:p w14:paraId="0CFD3E14" w14:textId="6420C17C" w:rsidR="00577E8F" w:rsidRPr="00E47127" w:rsidRDefault="00577E8F" w:rsidP="009B5C24">
            <w:pPr>
              <w:autoSpaceDE w:val="0"/>
              <w:autoSpaceDN w:val="0"/>
              <w:adjustRightInd w:val="0"/>
              <w:rPr>
                <w:rFonts w:ascii="Times New Roman" w:hAnsi="Times New Roman" w:cs="Times New Roman"/>
              </w:rPr>
            </w:pPr>
            <w:r w:rsidRPr="0051147B">
              <w:rPr>
                <w:rFonts w:ascii="Times New Roman" w:hAnsi="Times New Roman" w:cs="Times New Roman"/>
              </w:rPr>
              <w:t>grp_proc_info.</w:t>
            </w:r>
            <w:r>
              <w:rPr>
                <w:rFonts w:ascii="Times New Roman" w:hAnsi="Times New Roman" w:cs="Times New Roman"/>
              </w:rPr>
              <w:t>pac</w:t>
            </w:r>
            <w:r w:rsidRPr="0051147B">
              <w:rPr>
                <w:rFonts w:ascii="Times New Roman" w:hAnsi="Times New Roman" w:cs="Times New Roman"/>
              </w:rPr>
              <w:t>_xlsout_on</w:t>
            </w:r>
          </w:p>
        </w:tc>
        <w:tc>
          <w:tcPr>
            <w:tcW w:w="4050" w:type="dxa"/>
          </w:tcPr>
          <w:p w14:paraId="6A434840" w14:textId="77777777" w:rsidR="00577E8F" w:rsidRPr="00E47127" w:rsidRDefault="00577E8F"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3237A7ED" w14:textId="77777777" w:rsidR="00577E8F" w:rsidRPr="00E47127" w:rsidRDefault="00577E8F"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1C31FF6C" w14:textId="77777777" w:rsidR="00577E8F" w:rsidRPr="00E47127" w:rsidRDefault="00577E8F" w:rsidP="009B5C24">
            <w:pPr>
              <w:rPr>
                <w:rFonts w:ascii="Times New Roman" w:hAnsi="Times New Roman" w:cs="Times New Roman"/>
              </w:rPr>
            </w:pPr>
          </w:p>
        </w:tc>
      </w:tr>
    </w:tbl>
    <w:p w14:paraId="5D83844E" w14:textId="69DD205B" w:rsidR="00577E8F" w:rsidRDefault="00577E8F" w:rsidP="00BC1A12"/>
    <w:p w14:paraId="22CF8808" w14:textId="0E17CAE3" w:rsidR="00391E66" w:rsidRDefault="00882AF3" w:rsidP="00882AF3">
      <w:pPr>
        <w:pStyle w:val="ListParagraph"/>
        <w:numPr>
          <w:ilvl w:val="0"/>
          <w:numId w:val="14"/>
        </w:numPr>
      </w:pPr>
      <w:r>
        <w:t>If you only want to analyze specific channels, what channels should be analyzed?</w:t>
      </w:r>
      <w:r w:rsidR="00AE79BC">
        <w:t xml:space="preserve"> </w:t>
      </w:r>
    </w:p>
    <w:p w14:paraId="5F33C65E" w14:textId="772EC6A4" w:rsidR="00391E66" w:rsidRDefault="00391E66"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2471763A" w14:textId="77777777" w:rsidTr="009B5C24">
        <w:tc>
          <w:tcPr>
            <w:tcW w:w="2695" w:type="dxa"/>
          </w:tcPr>
          <w:p w14:paraId="5E37CDAF"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1DDA8B24"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18B260"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28005F6"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D40ED" w:rsidRPr="00E47127" w14:paraId="15A94081" w14:textId="77777777" w:rsidTr="009B5C24">
        <w:trPr>
          <w:trHeight w:val="260"/>
        </w:trPr>
        <w:tc>
          <w:tcPr>
            <w:tcW w:w="2695" w:type="dxa"/>
          </w:tcPr>
          <w:p w14:paraId="2FD149F7" w14:textId="2652156B" w:rsidR="00CD40ED" w:rsidRPr="00E47127" w:rsidRDefault="00CD40ED" w:rsidP="00CD40ED">
            <w:pPr>
              <w:autoSpaceDE w:val="0"/>
              <w:autoSpaceDN w:val="0"/>
              <w:adjustRightInd w:val="0"/>
              <w:rPr>
                <w:rFonts w:ascii="Times New Roman" w:hAnsi="Times New Roman" w:cs="Times New Roman"/>
              </w:rPr>
            </w:pPr>
            <w:r w:rsidRPr="007D260E">
              <w:rPr>
                <w:rFonts w:ascii="Times New Roman" w:hAnsi="Times New Roman" w:cs="Times New Roman"/>
              </w:rPr>
              <w:t>grp_proc_info.pac_chans_to_analyze</w:t>
            </w:r>
          </w:p>
        </w:tc>
        <w:tc>
          <w:tcPr>
            <w:tcW w:w="4050" w:type="dxa"/>
          </w:tcPr>
          <w:p w14:paraId="0B0F59BB" w14:textId="09086F58" w:rsidR="00CD40ED" w:rsidRPr="00E47127" w:rsidRDefault="00CD40ED" w:rsidP="00CD40ED">
            <w:pPr>
              <w:autoSpaceDE w:val="0"/>
              <w:autoSpaceDN w:val="0"/>
              <w:adjustRightInd w:val="0"/>
              <w:rPr>
                <w:rFonts w:ascii="Times New Roman" w:hAnsi="Times New Roman" w:cs="Times New Roman"/>
              </w:rPr>
            </w:pPr>
            <w:r w:rsidRPr="00E47127">
              <w:rPr>
                <w:rFonts w:ascii="Times New Roman" w:hAnsi="Times New Roman" w:cs="Times New Roman"/>
              </w:rPr>
              <w:t>List channels to analyze if only some channels should be analyzed</w:t>
            </w:r>
          </w:p>
        </w:tc>
        <w:tc>
          <w:tcPr>
            <w:tcW w:w="1463" w:type="dxa"/>
          </w:tcPr>
          <w:p w14:paraId="7127EC68" w14:textId="5A0DEC59" w:rsidR="00CD40ED" w:rsidRPr="00E47127" w:rsidRDefault="00CD40ED" w:rsidP="00614A66">
            <w:pPr>
              <w:rPr>
                <w:rFonts w:ascii="Times New Roman" w:hAnsi="Times New Roman" w:cs="Times New Roman"/>
              </w:rPr>
            </w:pPr>
            <w:r>
              <w:rPr>
                <w:rFonts w:ascii="Times New Roman" w:hAnsi="Times New Roman" w:cs="Times New Roman"/>
              </w:rPr>
              <w:t>=</w:t>
            </w:r>
            <w:r w:rsidRPr="00E47127">
              <w:rPr>
                <w:rFonts w:ascii="Times New Roman" w:hAnsi="Times New Roman" w:cs="Times New Roman"/>
              </w:rPr>
              <w:t>[</w:t>
            </w:r>
            <w:r w:rsidR="00614A66">
              <w:rPr>
                <w:rFonts w:ascii="Times New Roman" w:hAnsi="Times New Roman" w:cs="Times New Roman"/>
              </w:rPr>
              <w:t>1,2,6</w:t>
            </w:r>
            <w:r w:rsidRPr="00E47127">
              <w:rPr>
                <w:rFonts w:ascii="Times New Roman" w:hAnsi="Times New Roman" w:cs="Times New Roman"/>
              </w:rPr>
              <w:t>];</w:t>
            </w:r>
          </w:p>
        </w:tc>
        <w:tc>
          <w:tcPr>
            <w:tcW w:w="2520" w:type="dxa"/>
          </w:tcPr>
          <w:p w14:paraId="23A54087" w14:textId="3882A51A" w:rsidR="00CD40ED" w:rsidRPr="00E47127" w:rsidRDefault="00CD40ED" w:rsidP="00CD40ED">
            <w:pPr>
              <w:rPr>
                <w:rFonts w:ascii="Times New Roman" w:hAnsi="Times New Roman" w:cs="Times New Roman"/>
              </w:rPr>
            </w:pPr>
            <w:r>
              <w:rPr>
                <w:rFonts w:ascii="Times New Roman" w:hAnsi="Times New Roman" w:cs="Times New Roman"/>
              </w:rPr>
              <w:t>= []; to analyze all channels</w:t>
            </w:r>
            <w:r w:rsidR="00AE79BC">
              <w:rPr>
                <w:rFonts w:ascii="Times New Roman" w:hAnsi="Times New Roman" w:cs="Times New Roman"/>
              </w:rPr>
              <w:t>. Here, 1 corresponds to the first channel with data (not necessarily channel E1!)</w:t>
            </w:r>
          </w:p>
        </w:tc>
      </w:tr>
    </w:tbl>
    <w:p w14:paraId="6E97F812" w14:textId="5714AD4B" w:rsidR="00917687" w:rsidRDefault="00917687" w:rsidP="00BC1A12"/>
    <w:p w14:paraId="6F408A0E" w14:textId="700BA1E7" w:rsidR="00391E66" w:rsidRDefault="00391E66" w:rsidP="00BC1A12"/>
    <w:p w14:paraId="4683F1F6" w14:textId="1FF2FBB6" w:rsidR="00830198" w:rsidRDefault="00830198" w:rsidP="00830198">
      <w:pPr>
        <w:pStyle w:val="Heading3"/>
      </w:pPr>
      <w:r>
        <w:t xml:space="preserve">BYCYCLE </w:t>
      </w:r>
      <w:r w:rsidRPr="00C44DC2">
        <w:t>SPECIFICATIONS</w:t>
      </w:r>
    </w:p>
    <w:p w14:paraId="47AF472A" w14:textId="2A49EC21" w:rsidR="00EF5A03" w:rsidRDefault="00EF5A03" w:rsidP="00EF5A03"/>
    <w:p w14:paraId="1E67FA7F" w14:textId="39FCA794" w:rsidR="00EF5A03" w:rsidRDefault="00EF5A03" w:rsidP="00EF5A03">
      <w:pPr>
        <w:pStyle w:val="ListParagraph"/>
        <w:numPr>
          <w:ilvl w:val="0"/>
          <w:numId w:val="14"/>
        </w:numPr>
      </w:pPr>
      <w:r>
        <w:t>What frequency bands do you want to analyze?</w:t>
      </w:r>
    </w:p>
    <w:p w14:paraId="2CB5AB7D" w14:textId="77777777" w:rsidR="00EF5A03" w:rsidRPr="00EF5A03" w:rsidRDefault="00EF5A03" w:rsidP="00EF5A03">
      <w:pPr>
        <w:pStyle w:val="ListParagraph"/>
        <w:ind w:left="360"/>
      </w:pPr>
    </w:p>
    <w:tbl>
      <w:tblPr>
        <w:tblStyle w:val="TableGrid"/>
        <w:tblW w:w="10728" w:type="dxa"/>
        <w:tblLayout w:type="fixed"/>
        <w:tblLook w:val="04A0" w:firstRow="1" w:lastRow="0" w:firstColumn="1" w:lastColumn="0" w:noHBand="0" w:noVBand="1"/>
      </w:tblPr>
      <w:tblGrid>
        <w:gridCol w:w="2695"/>
        <w:gridCol w:w="4050"/>
        <w:gridCol w:w="1463"/>
        <w:gridCol w:w="2520"/>
      </w:tblGrid>
      <w:tr w:rsidR="00B17EB5" w:rsidRPr="00E47127" w14:paraId="0F62A074" w14:textId="77777777" w:rsidTr="002D0620">
        <w:tc>
          <w:tcPr>
            <w:tcW w:w="2695" w:type="dxa"/>
          </w:tcPr>
          <w:p w14:paraId="39265B38"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F864B50"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2E03F8FB"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9738282"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17EB5" w:rsidRPr="00E47127" w14:paraId="27E5860A" w14:textId="77777777" w:rsidTr="002D0620">
        <w:trPr>
          <w:trHeight w:val="260"/>
        </w:trPr>
        <w:tc>
          <w:tcPr>
            <w:tcW w:w="2695" w:type="dxa"/>
          </w:tcPr>
          <w:p w14:paraId="55B232D8" w14:textId="4904657D" w:rsidR="00B17EB5" w:rsidRPr="00E47127" w:rsidRDefault="00B17EB5" w:rsidP="002D0620">
            <w:pPr>
              <w:autoSpaceDE w:val="0"/>
              <w:autoSpaceDN w:val="0"/>
              <w:adjustRightInd w:val="0"/>
              <w:rPr>
                <w:rFonts w:ascii="Times New Roman" w:hAnsi="Times New Roman" w:cs="Times New Roman"/>
              </w:rPr>
            </w:pPr>
            <w:r>
              <w:t>grp_proc_info.bycycle_freq_bands</w:t>
            </w:r>
          </w:p>
        </w:tc>
        <w:tc>
          <w:tcPr>
            <w:tcW w:w="4050" w:type="dxa"/>
          </w:tcPr>
          <w:p w14:paraId="305564DB" w14:textId="437199EA" w:rsidR="00B17EB5" w:rsidRPr="00E47127" w:rsidRDefault="002D0620" w:rsidP="002D0620">
            <w:pPr>
              <w:autoSpaceDE w:val="0"/>
              <w:autoSpaceDN w:val="0"/>
              <w:adjustRightInd w:val="0"/>
              <w:rPr>
                <w:rFonts w:ascii="Times New Roman" w:hAnsi="Times New Roman" w:cs="Times New Roman"/>
              </w:rPr>
            </w:pPr>
            <w:r>
              <w:rPr>
                <w:rFonts w:ascii="Times New Roman" w:hAnsi="Times New Roman" w:cs="Times New Roman"/>
              </w:rPr>
              <w:t>Enter minimum, maximum of each frequency range to analyze</w:t>
            </w:r>
          </w:p>
        </w:tc>
        <w:tc>
          <w:tcPr>
            <w:tcW w:w="1463" w:type="dxa"/>
          </w:tcPr>
          <w:p w14:paraId="570AFDF9" w14:textId="4F84B102" w:rsidR="00B17EB5" w:rsidRPr="00E47127" w:rsidRDefault="00B17EB5" w:rsidP="002D0620">
            <w:pPr>
              <w:rPr>
                <w:rFonts w:ascii="Times New Roman" w:hAnsi="Times New Roman" w:cs="Times New Roman"/>
              </w:rPr>
            </w:pPr>
            <w:r>
              <w:t>=[6,8;8,10];</w:t>
            </w:r>
          </w:p>
        </w:tc>
        <w:tc>
          <w:tcPr>
            <w:tcW w:w="2520" w:type="dxa"/>
          </w:tcPr>
          <w:p w14:paraId="5BBE202F" w14:textId="71F7C6C2" w:rsidR="00B17EB5" w:rsidRPr="00E47127" w:rsidRDefault="000A3F02" w:rsidP="002D0620">
            <w:pPr>
              <w:rPr>
                <w:rFonts w:ascii="Times New Roman" w:hAnsi="Times New Roman" w:cs="Times New Roman"/>
              </w:rPr>
            </w:pPr>
            <w:r>
              <w:rPr>
                <w:rFonts w:ascii="Times New Roman" w:hAnsi="Times New Roman" w:cs="Times New Roman"/>
              </w:rPr>
              <w:t>Separate ranges with a semicolon</w:t>
            </w:r>
          </w:p>
        </w:tc>
      </w:tr>
    </w:tbl>
    <w:p w14:paraId="630CAC36" w14:textId="2EC1F45A" w:rsidR="00B17EB5" w:rsidRDefault="00B17EB5" w:rsidP="00B17EB5"/>
    <w:p w14:paraId="61C7DD63" w14:textId="03A4D15B" w:rsidR="00FE0478" w:rsidRDefault="00FE0478" w:rsidP="00FE0478">
      <w:pPr>
        <w:pStyle w:val="ListParagraph"/>
        <w:numPr>
          <w:ilvl w:val="0"/>
          <w:numId w:val="14"/>
        </w:numPr>
      </w:pPr>
      <w:r>
        <w:t>Do you want to generate, and save, figures?</w:t>
      </w:r>
    </w:p>
    <w:p w14:paraId="061D9D40" w14:textId="5D723489" w:rsidR="00B17EB5" w:rsidRDefault="00B17EB5" w:rsidP="00B17EB5"/>
    <w:tbl>
      <w:tblPr>
        <w:tblStyle w:val="TableGrid"/>
        <w:tblW w:w="10728" w:type="dxa"/>
        <w:tblLayout w:type="fixed"/>
        <w:tblLook w:val="04A0" w:firstRow="1" w:lastRow="0" w:firstColumn="1" w:lastColumn="0" w:noHBand="0" w:noVBand="1"/>
      </w:tblPr>
      <w:tblGrid>
        <w:gridCol w:w="2695"/>
        <w:gridCol w:w="4050"/>
        <w:gridCol w:w="1463"/>
        <w:gridCol w:w="2520"/>
      </w:tblGrid>
      <w:tr w:rsidR="00EF5A03" w:rsidRPr="00E47127" w14:paraId="6D45D2F3" w14:textId="77777777" w:rsidTr="00E85400">
        <w:tc>
          <w:tcPr>
            <w:tcW w:w="2695" w:type="dxa"/>
          </w:tcPr>
          <w:p w14:paraId="69E0D37E"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711E6BE7"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71E6E23"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573F9E0"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EF5A03" w:rsidRPr="00E47127" w14:paraId="28AEF9B0" w14:textId="77777777" w:rsidTr="00E85400">
        <w:trPr>
          <w:trHeight w:val="260"/>
        </w:trPr>
        <w:tc>
          <w:tcPr>
            <w:tcW w:w="2695" w:type="dxa"/>
          </w:tcPr>
          <w:p w14:paraId="2ABAA68B" w14:textId="77B18F29" w:rsidR="00EF5A03" w:rsidRPr="00E47127" w:rsidRDefault="00EF5A03" w:rsidP="00E85400">
            <w:pPr>
              <w:autoSpaceDE w:val="0"/>
              <w:autoSpaceDN w:val="0"/>
              <w:adjustRightInd w:val="0"/>
              <w:rPr>
                <w:rFonts w:ascii="Times New Roman" w:hAnsi="Times New Roman" w:cs="Times New Roman"/>
              </w:rPr>
            </w:pPr>
            <w:r w:rsidRPr="00EF5A03">
              <w:rPr>
                <w:rFonts w:ascii="Times New Roman" w:hAnsi="Times New Roman" w:cs="Times New Roman"/>
              </w:rPr>
              <w:t>grp_proc_info.bycycle_gen_reports</w:t>
            </w:r>
          </w:p>
        </w:tc>
        <w:tc>
          <w:tcPr>
            <w:tcW w:w="4050" w:type="dxa"/>
          </w:tcPr>
          <w:p w14:paraId="5593FC7C" w14:textId="4CDBE025" w:rsidR="00EF5A03" w:rsidRPr="00E47127" w:rsidRDefault="00E156FA" w:rsidP="00E85400">
            <w:pPr>
              <w:autoSpaceDE w:val="0"/>
              <w:autoSpaceDN w:val="0"/>
              <w:adjustRightInd w:val="0"/>
              <w:rPr>
                <w:rFonts w:ascii="Times New Roman" w:hAnsi="Times New Roman" w:cs="Times New Roman"/>
              </w:rPr>
            </w:pPr>
            <w:r>
              <w:rPr>
                <w:rFonts w:ascii="Times New Roman" w:hAnsi="Times New Roman" w:cs="Times New Roman"/>
              </w:rPr>
              <w:t>Generate figures, including bycycle metrics over the input signal, and histograms of bycycle metrics</w:t>
            </w:r>
          </w:p>
        </w:tc>
        <w:tc>
          <w:tcPr>
            <w:tcW w:w="1463" w:type="dxa"/>
          </w:tcPr>
          <w:p w14:paraId="294A00A8" w14:textId="5D49E548" w:rsidR="00EF5A03" w:rsidRPr="00E47127" w:rsidRDefault="00A907DD" w:rsidP="00E85400">
            <w:pPr>
              <w:rPr>
                <w:rFonts w:ascii="Times New Roman" w:hAnsi="Times New Roman" w:cs="Times New Roman"/>
              </w:rPr>
            </w:pPr>
            <w:r>
              <w:rPr>
                <w:rFonts w:ascii="Times New Roman" w:hAnsi="Times New Roman" w:cs="Times New Roman"/>
              </w:rPr>
              <w:t>=true;</w:t>
            </w:r>
          </w:p>
        </w:tc>
        <w:tc>
          <w:tcPr>
            <w:tcW w:w="2520" w:type="dxa"/>
          </w:tcPr>
          <w:p w14:paraId="1707FE2E" w14:textId="1111C44F" w:rsidR="00EF5A03" w:rsidRPr="00E47127" w:rsidRDefault="00EF5A03" w:rsidP="00E85400">
            <w:pPr>
              <w:rPr>
                <w:rFonts w:ascii="Times New Roman" w:hAnsi="Times New Roman" w:cs="Times New Roman"/>
              </w:rPr>
            </w:pPr>
          </w:p>
        </w:tc>
      </w:tr>
      <w:tr w:rsidR="00EF5A03" w:rsidRPr="00E47127" w14:paraId="484AFCD1" w14:textId="77777777" w:rsidTr="00E85400">
        <w:trPr>
          <w:trHeight w:val="260"/>
        </w:trPr>
        <w:tc>
          <w:tcPr>
            <w:tcW w:w="2695" w:type="dxa"/>
          </w:tcPr>
          <w:p w14:paraId="27977497" w14:textId="0C6FC861" w:rsidR="00EF5A03" w:rsidRPr="00E47127" w:rsidRDefault="00EF5A03" w:rsidP="00E85400">
            <w:pPr>
              <w:autoSpaceDE w:val="0"/>
              <w:autoSpaceDN w:val="0"/>
              <w:adjustRightInd w:val="0"/>
              <w:rPr>
                <w:rFonts w:ascii="Times New Roman" w:hAnsi="Times New Roman" w:cs="Times New Roman"/>
              </w:rPr>
            </w:pPr>
            <w:r w:rsidRPr="00EF5A03">
              <w:rPr>
                <w:rFonts w:ascii="Times New Roman" w:hAnsi="Times New Roman" w:cs="Times New Roman"/>
              </w:rPr>
              <w:t>grp_proc_info.bycycle_save_reports</w:t>
            </w:r>
          </w:p>
        </w:tc>
        <w:tc>
          <w:tcPr>
            <w:tcW w:w="4050" w:type="dxa"/>
          </w:tcPr>
          <w:p w14:paraId="786095C6" w14:textId="06B90FE2" w:rsidR="00EF5A03" w:rsidRPr="00E47127" w:rsidRDefault="00E156FA" w:rsidP="00E85400">
            <w:pPr>
              <w:autoSpaceDE w:val="0"/>
              <w:autoSpaceDN w:val="0"/>
              <w:adjustRightInd w:val="0"/>
              <w:rPr>
                <w:rFonts w:ascii="Times New Roman" w:hAnsi="Times New Roman" w:cs="Times New Roman"/>
              </w:rPr>
            </w:pPr>
            <w:r>
              <w:rPr>
                <w:rFonts w:ascii="Times New Roman" w:hAnsi="Times New Roman" w:cs="Times New Roman"/>
              </w:rPr>
              <w:t>Save figures</w:t>
            </w:r>
          </w:p>
        </w:tc>
        <w:tc>
          <w:tcPr>
            <w:tcW w:w="1463" w:type="dxa"/>
          </w:tcPr>
          <w:p w14:paraId="2C5ED3BA" w14:textId="2A744AB4" w:rsidR="00EF5A03" w:rsidRPr="00E47127" w:rsidRDefault="00A907DD" w:rsidP="00E85400">
            <w:pPr>
              <w:rPr>
                <w:rFonts w:ascii="Times New Roman" w:hAnsi="Times New Roman" w:cs="Times New Roman"/>
              </w:rPr>
            </w:pPr>
            <w:r>
              <w:rPr>
                <w:rFonts w:ascii="Times New Roman" w:hAnsi="Times New Roman" w:cs="Times New Roman"/>
              </w:rPr>
              <w:t>=false;</w:t>
            </w:r>
          </w:p>
        </w:tc>
        <w:tc>
          <w:tcPr>
            <w:tcW w:w="2520" w:type="dxa"/>
          </w:tcPr>
          <w:p w14:paraId="4CED57B8" w14:textId="77777777" w:rsidR="00EF5A03" w:rsidRPr="00E47127" w:rsidRDefault="00EF5A03" w:rsidP="00E85400">
            <w:pPr>
              <w:rPr>
                <w:rFonts w:ascii="Times New Roman" w:hAnsi="Times New Roman" w:cs="Times New Roman"/>
              </w:rPr>
            </w:pPr>
          </w:p>
        </w:tc>
      </w:tr>
    </w:tbl>
    <w:p w14:paraId="49481BC6" w14:textId="2A95420E" w:rsidR="00B17EB5" w:rsidRDefault="00B17EB5" w:rsidP="00BC1A12"/>
    <w:p w14:paraId="465503EA" w14:textId="0AAB6C76" w:rsidR="00830198" w:rsidRDefault="007D236A" w:rsidP="00BC1A12">
      <w:pPr>
        <w:rPr>
          <w:i/>
        </w:rPr>
      </w:pPr>
      <w:r>
        <w:rPr>
          <w:i/>
        </w:rPr>
        <w:t>Output:</w:t>
      </w:r>
    </w:p>
    <w:p w14:paraId="6D6C9B32" w14:textId="44ED29D9" w:rsidR="007D236A" w:rsidRPr="004544D6" w:rsidRDefault="004544D6" w:rsidP="00BC1A12">
      <w:r>
        <w:t>The output from the bycycle module is the results cell</w:t>
      </w:r>
      <w:r w:rsidR="00585FA3">
        <w:t xml:space="preserve"> array</w:t>
      </w:r>
      <w:r>
        <w:t xml:space="preserve">, where each row corresponds to each condition analyzed, and each column corresponds to each frequency band analyzed (see frequencies). </w:t>
      </w:r>
      <w:r w:rsidR="008E4D63">
        <w:t xml:space="preserve">Within each cell, the bycycle metrics are stored. </w:t>
      </w:r>
      <w:r w:rsidR="00585FA3">
        <w:t>Bycycle outputs a number of metrics on a per cycle basis. Each cycles’</w:t>
      </w:r>
      <w:r w:rsidR="003A6A11">
        <w:t xml:space="preserve"> metrics are</w:t>
      </w:r>
      <w:r w:rsidR="00585FA3">
        <w:t xml:space="preserve"> stored as a row. </w:t>
      </w:r>
      <w:r w:rsidR="00EF78CA">
        <w:t xml:space="preserve">Each column corresponds to each metric – see var_names for more details. </w:t>
      </w:r>
      <w:r w:rsidR="00657CBD">
        <w:t>All segment’s</w:t>
      </w:r>
      <w:r w:rsidR="00585FA3">
        <w:t xml:space="preserve"> cycle statistics are appended together into one 2D array (stored as a cell in the results cell array). </w:t>
      </w:r>
    </w:p>
    <w:p w14:paraId="389094EC" w14:textId="77777777" w:rsidR="007D236A" w:rsidRPr="007D236A" w:rsidRDefault="007D236A" w:rsidP="00BC1A12">
      <w:pPr>
        <w:rPr>
          <w:i/>
        </w:rPr>
      </w:pPr>
    </w:p>
    <w:p w14:paraId="6BC28D0F" w14:textId="6B484714" w:rsidR="00C66F14" w:rsidRPr="00C44DC2" w:rsidRDefault="00C66F14" w:rsidP="00760217">
      <w:pPr>
        <w:pStyle w:val="Heading2"/>
      </w:pPr>
      <w:bookmarkStart w:id="64" w:name="_Toc535504444"/>
      <w:r w:rsidRPr="00C44DC2">
        <w:lastRenderedPageBreak/>
        <w:t>Advanced</w:t>
      </w:r>
      <w:r w:rsidR="00E37EA0" w:rsidRPr="00C44DC2">
        <w:t xml:space="preserve"> User Settings</w:t>
      </w:r>
      <w:r w:rsidR="00A306A5" w:rsidRPr="00C44DC2">
        <w:t>:</w:t>
      </w:r>
      <w:bookmarkEnd w:id="64"/>
    </w:p>
    <w:bookmarkEnd w:id="62"/>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user_inputs\beapp_advinputs.m. These will only be applied if grp_proc_info.adv_inputs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r w:rsidRPr="00C44DC2">
              <w:rPr>
                <w:rFonts w:ascii="Times New Roman" w:hAnsi="Times New Roman" w:cs="Times New Roman"/>
              </w:rPr>
              <w:t>grp_proc_info.beapp_dir_warn_off</w:t>
            </w:r>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Only use a subselection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rerun_fselect_table.mat in user_inputs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Pr>
                <w:rFonts w:ascii="Times New Roman" w:hAnsi="Times New Roman" w:cs="Times New Roman"/>
              </w:rPr>
              <w:t>use_rerun_table</w:t>
            </w:r>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Replace bad channels with NaN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rmv_bad_chan_on</w:t>
            </w:r>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NaN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r w:rsidRPr="00853F0A">
              <w:rPr>
                <w:rFonts w:ascii="Times New Roman" w:hAnsi="Times New Roman" w:cs="Times New Roman"/>
                <w:color w:val="000000"/>
              </w:rPr>
              <w:t>grp_proc_info.mff_seg_throw_out_bad_segments</w:t>
            </w:r>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start_nsec</w:t>
            </w:r>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end_nsec</w:t>
            </w:r>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r>
        <w:rPr>
          <w:rFonts w:ascii="Times New Roman" w:hAnsi="Times New Roman" w:cs="Times New Roman"/>
        </w:rPr>
        <w:t>Rereferenc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w:t>
            </w:r>
            <w:r>
              <w:rPr>
                <w:rFonts w:ascii="Times New Roman" w:hAnsi="Times New Roman" w:cs="Times New Roman"/>
                <w:color w:val="000000"/>
              </w:rPr>
              <w:t>beapp_csdlp_interp_flex</w:t>
            </w:r>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 but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color w:val="000000"/>
              </w:rPr>
              <w:t>grp_proc_info.segment_linear_detrend</w:t>
            </w:r>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n</w:t>
            </w:r>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rder</w:t>
            </w:r>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Pr="0029715F" w:rsidRDefault="00486192" w:rsidP="00486192">
      <w:pPr>
        <w:tabs>
          <w:tab w:val="left" w:pos="1845"/>
        </w:tabs>
        <w:rPr>
          <w:rFonts w:ascii="Times New Roman" w:hAnsi="Times New Roman" w:cs="Times New Roman"/>
          <w:sz w:val="28"/>
          <w:szCs w:val="28"/>
        </w:rPr>
      </w:pPr>
      <w:r w:rsidRPr="0029715F">
        <w:rPr>
          <w:rFonts w:ascii="Times New Roman" w:hAnsi="Times New Roman" w:cs="Times New Roman"/>
          <w:sz w:val="28"/>
          <w:szCs w:val="28"/>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742FC8B5" w:rsidR="004B27FF" w:rsidRPr="0029715F" w:rsidRDefault="00885650" w:rsidP="00486192">
      <w:pPr>
        <w:tabs>
          <w:tab w:val="left" w:pos="1845"/>
        </w:tabs>
        <w:rPr>
          <w:rFonts w:ascii="Times New Roman" w:hAnsi="Times New Roman" w:cs="Times New Roman"/>
        </w:rPr>
      </w:pPr>
      <w:r w:rsidRPr="0029715F">
        <w:rPr>
          <w:rFonts w:ascii="Times New Roman" w:hAnsi="Times New Roman" w:cs="Times New Roman"/>
        </w:rPr>
        <w:t>PSD Specifications:</w:t>
      </w:r>
    </w:p>
    <w:p w14:paraId="6833CD33" w14:textId="1AEB76DA" w:rsidR="008C3E7A" w:rsidRDefault="008C3E7A" w:rsidP="00486192">
      <w:pPr>
        <w:tabs>
          <w:tab w:val="left" w:pos="1845"/>
        </w:tabs>
        <w:rPr>
          <w:rFonts w:ascii="Times New Roman" w:hAnsi="Times New Roman" w:cs="Times New Roman"/>
        </w:rPr>
      </w:pPr>
    </w:p>
    <w:p w14:paraId="34DD16E3" w14:textId="15FB6198" w:rsidR="006B0D2D" w:rsidRPr="0088177F" w:rsidRDefault="0088177F" w:rsidP="00486192">
      <w:pPr>
        <w:tabs>
          <w:tab w:val="left" w:pos="1845"/>
        </w:tabs>
        <w:rPr>
          <w:rFonts w:ascii="Times New Roman" w:hAnsi="Times New Roman" w:cs="Times New Roman"/>
          <w:i/>
        </w:rPr>
      </w:pPr>
      <w:r w:rsidRPr="0088177F">
        <w:rPr>
          <w:rFonts w:ascii="Times New Roman" w:hAnsi="Times New Roman" w:cs="Times New Roman"/>
          <w:i/>
        </w:rPr>
        <w:t>PSD Reports:</w:t>
      </w:r>
    </w:p>
    <w:p w14:paraId="6F82D11C" w14:textId="77777777" w:rsidR="008C3E7A" w:rsidRPr="00635F83" w:rsidRDefault="008C3E7A" w:rsidP="008C3E7A">
      <w:pPr>
        <w:tabs>
          <w:tab w:val="left" w:pos="1845"/>
        </w:tabs>
        <w:rPr>
          <w:rFonts w:ascii="Times New Roman" w:hAnsi="Times New Roman" w:cs="Times New Roman"/>
        </w:rPr>
      </w:pPr>
      <w:r w:rsidRPr="00635F83">
        <w:rPr>
          <w:rFonts w:ascii="Times New Roman" w:hAnsi="Times New Roman" w:cs="Times New Roman"/>
        </w:rPr>
        <w:t xml:space="preserve">Reports can calculate power as either absolute or relative. </w:t>
      </w:r>
    </w:p>
    <w:p w14:paraId="089D17A9" w14:textId="77777777" w:rsidR="008C3E7A" w:rsidRPr="00A431A1" w:rsidRDefault="008C3E7A" w:rsidP="008C3E7A">
      <w:pPr>
        <w:pStyle w:val="ListParagraph"/>
        <w:numPr>
          <w:ilvl w:val="0"/>
          <w:numId w:val="14"/>
        </w:numPr>
        <w:tabs>
          <w:tab w:val="left" w:pos="1845"/>
        </w:tabs>
        <w:rPr>
          <w:rFonts w:ascii="Times New Roman" w:hAnsi="Times New Roman" w:cs="Times New Roman"/>
        </w:rPr>
      </w:pPr>
      <w:r w:rsidRPr="008C5648">
        <w:rPr>
          <w:rFonts w:ascii="Times New Roman" w:hAnsi="Times New Roman" w:cs="Times New Roman"/>
          <w:i/>
        </w:rPr>
        <w:t>Absolute</w:t>
      </w:r>
      <w:r w:rsidRPr="00A431A1">
        <w:rPr>
          <w:rFonts w:ascii="Times New Roman" w:hAnsi="Times New Roman" w:cs="Times New Roman"/>
        </w:rPr>
        <w:t xml:space="preserve"> power will be calculated per frequency (total power at each frequency in frequency band / number of frequencies in frequency band)</w:t>
      </w:r>
    </w:p>
    <w:p w14:paraId="0DA164DF" w14:textId="77777777" w:rsidR="008C3E7A" w:rsidRDefault="008C3E7A" w:rsidP="008C3E7A">
      <w:pPr>
        <w:pStyle w:val="ListParagraph"/>
        <w:numPr>
          <w:ilvl w:val="0"/>
          <w:numId w:val="14"/>
        </w:numPr>
        <w:tabs>
          <w:tab w:val="left" w:pos="1845"/>
        </w:tabs>
        <w:rPr>
          <w:rFonts w:ascii="Times New Roman" w:hAnsi="Times New Roman" w:cs="Times New Roman"/>
        </w:rPr>
      </w:pPr>
      <w:r w:rsidRPr="008C5648">
        <w:rPr>
          <w:rFonts w:ascii="Times New Roman" w:hAnsi="Times New Roman" w:cs="Times New Roman"/>
          <w:i/>
        </w:rPr>
        <w:t>Relative</w:t>
      </w:r>
      <w:r w:rsidRPr="00A431A1">
        <w:rPr>
          <w:rFonts w:ascii="Times New Roman" w:hAnsi="Times New Roman" w:cs="Times New Roman"/>
        </w:rPr>
        <w:t xml:space="preserve"> power will be calculated as the total power in frequency band / total power at all frequencies</w:t>
      </w:r>
    </w:p>
    <w:p w14:paraId="03A77484" w14:textId="77777777" w:rsidR="008C3E7A" w:rsidRPr="00A431A1" w:rsidRDefault="008C3E7A" w:rsidP="008C3E7A">
      <w:pPr>
        <w:pStyle w:val="ListParagraph"/>
        <w:tabs>
          <w:tab w:val="left" w:pos="1845"/>
        </w:tabs>
        <w:ind w:left="360"/>
        <w:rPr>
          <w:rFonts w:ascii="Times New Roman" w:hAnsi="Times New Roman" w:cs="Times New Roman"/>
        </w:rPr>
      </w:pPr>
    </w:p>
    <w:p w14:paraId="4A2D9397" w14:textId="77777777" w:rsidR="008C3E7A" w:rsidRDefault="008C3E7A" w:rsidP="008C3E7A">
      <w:pPr>
        <w:tabs>
          <w:tab w:val="left" w:pos="1845"/>
        </w:tabs>
        <w:rPr>
          <w:rFonts w:ascii="Times New Roman" w:hAnsi="Times New Roman" w:cs="Times New Roman"/>
        </w:rPr>
      </w:pPr>
      <w:r w:rsidRPr="00635F83">
        <w:rPr>
          <w:rFonts w:ascii="Times New Roman" w:hAnsi="Times New Roman" w:cs="Times New Roman"/>
        </w:rPr>
        <w:t>Absolute or relative power will initially be calculated per each segment. The mean, median, or standard deviation of these results across all segments can then be output, depending on which options are selected.</w:t>
      </w:r>
    </w:p>
    <w:p w14:paraId="5183E511" w14:textId="77777777" w:rsidR="008C3E7A" w:rsidRPr="00635F83" w:rsidRDefault="008C3E7A" w:rsidP="008C3E7A">
      <w:pPr>
        <w:tabs>
          <w:tab w:val="left" w:pos="1845"/>
        </w:tabs>
        <w:rPr>
          <w:rFonts w:ascii="Times New Roman" w:hAnsi="Times New Roman" w:cs="Times New Roman"/>
        </w:rPr>
      </w:pPr>
    </w:p>
    <w:p w14:paraId="4BF79584" w14:textId="77777777" w:rsidR="008C3E7A" w:rsidRDefault="008C3E7A" w:rsidP="008C3E7A">
      <w:pPr>
        <w:tabs>
          <w:tab w:val="left" w:pos="1845"/>
        </w:tabs>
        <w:rPr>
          <w:rFonts w:ascii="Times New Roman" w:hAnsi="Times New Roman" w:cs="Times New Roman"/>
        </w:rPr>
      </w:pPr>
      <w:r w:rsidRPr="00635F83">
        <w:rPr>
          <w:rFonts w:ascii="Times New Roman" w:hAnsi="Times New Roman" w:cs="Times New Roman"/>
        </w:rPr>
        <w:t>One report will always be output at this stage. Additional reports will be output if the user selects the log or log10 options; these reports will compute a natural log or log10 transformation on the outputs here. These reports will contain a _log_ or _log10_ in their name.</w:t>
      </w:r>
    </w:p>
    <w:p w14:paraId="04DEB999" w14:textId="77777777" w:rsidR="008C3E7A" w:rsidRPr="00C44DC2" w:rsidRDefault="008C3E7A" w:rsidP="00486192">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pmtm_l</w:t>
            </w:r>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multitaper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av_on</w:t>
            </w:r>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sd_on</w:t>
            </w:r>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raw_on</w:t>
            </w:r>
          </w:p>
        </w:tc>
        <w:tc>
          <w:tcPr>
            <w:tcW w:w="3870" w:type="dxa"/>
          </w:tcPr>
          <w:p w14:paraId="4BD55F4E" w14:textId="1C21F4B2" w:rsidR="00DD0DE3" w:rsidRPr="00C44DC2" w:rsidRDefault="00074405" w:rsidP="005B2673">
            <w:pPr>
              <w:autoSpaceDE w:val="0"/>
              <w:autoSpaceDN w:val="0"/>
              <w:adjustRightInd w:val="0"/>
              <w:rPr>
                <w:rFonts w:ascii="Times New Roman" w:hAnsi="Times New Roman" w:cs="Times New Roman"/>
              </w:rPr>
            </w:pPr>
            <w:r>
              <w:rPr>
                <w:rFonts w:ascii="Times New Roman" w:hAnsi="Times New Roman" w:cs="Times New Roman"/>
              </w:rPr>
              <w:t>Report absolute</w:t>
            </w:r>
            <w:r w:rsidR="00DD0DE3" w:rsidRPr="00C44DC2">
              <w:rPr>
                <w:rFonts w:ascii="Times New Roman" w:hAnsi="Times New Roman" w:cs="Times New Roman"/>
              </w:rPr>
              <w:t xml:space="preserve">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lastRenderedPageBreak/>
              <w:t>grp_proc_info.beapp_xlsout_norm_on</w:t>
            </w:r>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3F46344E" w:rsidR="00A049E8" w:rsidRPr="00C44DC2" w:rsidRDefault="00DD0DE3" w:rsidP="00635F8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w:t>
            </w:r>
            <w:r w:rsidR="00635F83">
              <w:rPr>
                <w:rFonts w:ascii="Times New Roman" w:hAnsi="Times New Roman" w:cs="Times New Roman"/>
              </w:rPr>
              <w:t>relative</w:t>
            </w:r>
            <w:r w:rsidR="00672AD1">
              <w:rPr>
                <w:rFonts w:ascii="Times New Roman" w:hAnsi="Times New Roman" w:cs="Times New Roman"/>
              </w:rPr>
              <w:t xml:space="preserve"> </w:t>
            </w:r>
            <w:r w:rsidRPr="00C44DC2">
              <w:rPr>
                <w:rFonts w:ascii="Times New Roman" w:hAnsi="Times New Roman" w:cs="Times New Roman"/>
              </w:rPr>
              <w:t>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_on</w:t>
            </w:r>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01072465" w:rsidR="00A049E8" w:rsidRDefault="00A049E8" w:rsidP="00D16AD6">
      <w:pPr>
        <w:tabs>
          <w:tab w:val="left" w:pos="1845"/>
        </w:tabs>
        <w:rPr>
          <w:rFonts w:ascii="Times New Roman" w:hAnsi="Times New Roman" w:cs="Times New Roman"/>
        </w:rPr>
      </w:pPr>
    </w:p>
    <w:p w14:paraId="4659C70F" w14:textId="77777777" w:rsidR="005D1F99" w:rsidRDefault="005D1F99" w:rsidP="00635F83">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mx_on</w:t>
            </w:r>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av_on</w:t>
            </w:r>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46ABF259" w:rsidR="00885650" w:rsidRDefault="00885650" w:rsidP="00D16AD6">
      <w:pPr>
        <w:tabs>
          <w:tab w:val="left" w:pos="1845"/>
        </w:tabs>
        <w:rPr>
          <w:rFonts w:ascii="Times New Roman" w:hAnsi="Times New Roman" w:cs="Times New Roman"/>
        </w:rPr>
      </w:pPr>
    </w:p>
    <w:p w14:paraId="3E8532C4" w14:textId="361961CF" w:rsidR="00917687" w:rsidRDefault="00917687" w:rsidP="00643B67">
      <w:pPr>
        <w:tabs>
          <w:tab w:val="left" w:pos="1845"/>
        </w:tabs>
        <w:rPr>
          <w:rFonts w:ascii="Times New Roman" w:hAnsi="Times New Roman" w:cs="Times New Roman"/>
        </w:rPr>
      </w:pPr>
      <w:r>
        <w:rPr>
          <w:rFonts w:ascii="Times New Roman" w:hAnsi="Times New Roman" w:cs="Times New Roman"/>
        </w:rPr>
        <w:t>PAC Specifications (TODO):</w:t>
      </w:r>
    </w:p>
    <w:p w14:paraId="764E4634" w14:textId="7272D83A" w:rsidR="00917687" w:rsidRDefault="00917687" w:rsidP="00643B67">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0F549E" w:rsidRPr="00C44DC2" w14:paraId="757A7AFE" w14:textId="77777777" w:rsidTr="00E85400">
        <w:tc>
          <w:tcPr>
            <w:tcW w:w="4225" w:type="dxa"/>
          </w:tcPr>
          <w:p w14:paraId="77B7160A"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45D56E7A"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7FC0714"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AA84C0E"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F549E" w:rsidRPr="00C44DC2" w14:paraId="26E33732" w14:textId="77777777" w:rsidTr="00E85400">
        <w:tc>
          <w:tcPr>
            <w:tcW w:w="4225" w:type="dxa"/>
          </w:tcPr>
          <w:p w14:paraId="76CD4E2B" w14:textId="5BB29996" w:rsidR="000F549E" w:rsidRPr="00C44DC2" w:rsidRDefault="00B107B8" w:rsidP="00B107B8">
            <w:pPr>
              <w:autoSpaceDE w:val="0"/>
              <w:autoSpaceDN w:val="0"/>
              <w:adjustRightInd w:val="0"/>
              <w:rPr>
                <w:rFonts w:ascii="Times New Roman" w:hAnsi="Times New Roman" w:cs="Times New Roman"/>
              </w:rPr>
            </w:pPr>
            <w:r w:rsidRPr="00B107B8">
              <w:rPr>
                <w:rFonts w:ascii="Times New Roman" w:hAnsi="Times New Roman" w:cs="Times New Roman"/>
              </w:rPr>
              <w:t xml:space="preserve">grp_proc_info.pac_save_amp_dist </w:t>
            </w:r>
          </w:p>
        </w:tc>
        <w:tc>
          <w:tcPr>
            <w:tcW w:w="3060" w:type="dxa"/>
          </w:tcPr>
          <w:p w14:paraId="3D3CB70A" w14:textId="4CC8CCC3" w:rsidR="000F549E" w:rsidRPr="00C44DC2" w:rsidRDefault="00B107B8" w:rsidP="00E85400">
            <w:pPr>
              <w:autoSpaceDE w:val="0"/>
              <w:autoSpaceDN w:val="0"/>
              <w:adjustRightInd w:val="0"/>
              <w:rPr>
                <w:rFonts w:ascii="Times New Roman" w:hAnsi="Times New Roman" w:cs="Times New Roman"/>
              </w:rPr>
            </w:pPr>
            <w:r>
              <w:rPr>
                <w:rFonts w:ascii="Times New Roman" w:hAnsi="Times New Roman" w:cs="Times New Roman"/>
              </w:rPr>
              <w:t>Save the binned high frequency amplitude distribution.</w:t>
            </w:r>
            <w:r w:rsidR="006E2A9C">
              <w:rPr>
                <w:rFonts w:ascii="Times New Roman" w:hAnsi="Times New Roman" w:cs="Times New Roman"/>
              </w:rPr>
              <w:t xml:space="preserve"> </w:t>
            </w:r>
          </w:p>
        </w:tc>
        <w:tc>
          <w:tcPr>
            <w:tcW w:w="1260" w:type="dxa"/>
          </w:tcPr>
          <w:p w14:paraId="5D46D85E" w14:textId="6DBAFA1D" w:rsidR="000F549E" w:rsidRPr="00C44DC2" w:rsidRDefault="00B107B8" w:rsidP="00E85400">
            <w:pPr>
              <w:autoSpaceDE w:val="0"/>
              <w:autoSpaceDN w:val="0"/>
              <w:adjustRightInd w:val="0"/>
              <w:rPr>
                <w:rFonts w:ascii="Times New Roman" w:hAnsi="Times New Roman" w:cs="Times New Roman"/>
              </w:rPr>
            </w:pPr>
            <w:r w:rsidRPr="00B107B8">
              <w:rPr>
                <w:rFonts w:ascii="Times New Roman" w:hAnsi="Times New Roman" w:cs="Times New Roman"/>
              </w:rPr>
              <w:t>= 1;</w:t>
            </w:r>
          </w:p>
        </w:tc>
        <w:tc>
          <w:tcPr>
            <w:tcW w:w="923" w:type="dxa"/>
          </w:tcPr>
          <w:p w14:paraId="01E770E8" w14:textId="77777777" w:rsidR="000F549E" w:rsidRPr="00C44DC2" w:rsidRDefault="000F549E" w:rsidP="00E85400">
            <w:pPr>
              <w:autoSpaceDE w:val="0"/>
              <w:autoSpaceDN w:val="0"/>
              <w:adjustRightInd w:val="0"/>
              <w:rPr>
                <w:rFonts w:ascii="Times New Roman" w:hAnsi="Times New Roman" w:cs="Times New Roman"/>
              </w:rPr>
            </w:pPr>
          </w:p>
        </w:tc>
      </w:tr>
    </w:tbl>
    <w:p w14:paraId="3ADE2826" w14:textId="75182E86" w:rsidR="000F549E" w:rsidRPr="002147EB" w:rsidRDefault="002147EB" w:rsidP="002147EB">
      <w:pPr>
        <w:pStyle w:val="ListParagraph"/>
        <w:numPr>
          <w:ilvl w:val="0"/>
          <w:numId w:val="40"/>
        </w:numPr>
        <w:tabs>
          <w:tab w:val="left" w:pos="1845"/>
        </w:tabs>
        <w:rPr>
          <w:rFonts w:ascii="Times New Roman" w:hAnsi="Times New Roman" w:cs="Times New Roman"/>
        </w:rPr>
      </w:pPr>
      <w:r>
        <w:rPr>
          <w:rFonts w:ascii="Times New Roman" w:hAnsi="Times New Roman" w:cs="Times New Roman"/>
        </w:rPr>
        <w:t>Note: In the amp_dist variable, dimensions are as follows: 1 = high frequency, 2 = low frequency, 3 = phase bins, 4 = channels</w:t>
      </w:r>
      <w:r w:rsidR="00201ED3">
        <w:rPr>
          <w:rFonts w:ascii="Times New Roman" w:hAnsi="Times New Roman" w:cs="Times New Roman"/>
        </w:rPr>
        <w:t xml:space="preserve"> (5 = surrogates, if z-scores are computed)</w:t>
      </w:r>
    </w:p>
    <w:p w14:paraId="473A6660" w14:textId="77777777" w:rsidR="002147EB" w:rsidRDefault="002147EB" w:rsidP="00643B67">
      <w:pPr>
        <w:tabs>
          <w:tab w:val="left" w:pos="1845"/>
        </w:tabs>
        <w:rPr>
          <w:rFonts w:ascii="Times New Roman" w:hAnsi="Times New Roman" w:cs="Times New Roman"/>
        </w:rPr>
      </w:pPr>
    </w:p>
    <w:p w14:paraId="0D0CAE1D" w14:textId="16F95568" w:rsidR="00643B67" w:rsidRDefault="00643B67" w:rsidP="00643B67">
      <w:pPr>
        <w:tabs>
          <w:tab w:val="left" w:pos="1845"/>
        </w:tabs>
        <w:rPr>
          <w:rFonts w:ascii="Times New Roman" w:hAnsi="Times New Roman" w:cs="Times New Roman"/>
        </w:rPr>
      </w:pPr>
      <w:r>
        <w:rPr>
          <w:rFonts w:ascii="Times New Roman" w:hAnsi="Times New Roman" w:cs="Times New Roman"/>
        </w:rPr>
        <w:t>BYCYCLE Specifications:</w:t>
      </w:r>
    </w:p>
    <w:p w14:paraId="3145131F" w14:textId="77777777" w:rsidR="00D97D98" w:rsidRDefault="00D97D98" w:rsidP="00643B67">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055237" w:rsidRPr="00C44DC2" w14:paraId="0C68734F" w14:textId="77777777" w:rsidTr="00E85400">
        <w:tc>
          <w:tcPr>
            <w:tcW w:w="4225" w:type="dxa"/>
          </w:tcPr>
          <w:p w14:paraId="281DBC30"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17C94FA3"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100DDA9"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39444DC6"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55237" w:rsidRPr="00C44DC2" w14:paraId="11FF6199" w14:textId="77777777" w:rsidTr="00E85400">
        <w:tc>
          <w:tcPr>
            <w:tcW w:w="4225" w:type="dxa"/>
          </w:tcPr>
          <w:p w14:paraId="1E1C5107" w14:textId="6BF289FB" w:rsidR="00055237" w:rsidRPr="00C44DC2" w:rsidRDefault="00055237"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_set_num_segs</w:t>
            </w:r>
          </w:p>
        </w:tc>
        <w:tc>
          <w:tcPr>
            <w:tcW w:w="3060" w:type="dxa"/>
          </w:tcPr>
          <w:p w14:paraId="3F5D3D47" w14:textId="280FF40A" w:rsidR="00055237" w:rsidRPr="00C44DC2" w:rsidRDefault="00055237" w:rsidP="00E85400">
            <w:pPr>
              <w:autoSpaceDE w:val="0"/>
              <w:autoSpaceDN w:val="0"/>
              <w:adjustRightInd w:val="0"/>
              <w:rPr>
                <w:rFonts w:ascii="Times New Roman" w:hAnsi="Times New Roman" w:cs="Times New Roman"/>
              </w:rPr>
            </w:pPr>
          </w:p>
        </w:tc>
        <w:tc>
          <w:tcPr>
            <w:tcW w:w="1260" w:type="dxa"/>
          </w:tcPr>
          <w:p w14:paraId="09A45914" w14:textId="13E9B9A5" w:rsidR="00055237" w:rsidRPr="00C44DC2" w:rsidRDefault="00461243" w:rsidP="00E85400">
            <w:pPr>
              <w:autoSpaceDE w:val="0"/>
              <w:autoSpaceDN w:val="0"/>
              <w:adjustRightInd w:val="0"/>
              <w:rPr>
                <w:rFonts w:ascii="Times New Roman" w:hAnsi="Times New Roman" w:cs="Times New Roman"/>
              </w:rPr>
            </w:pPr>
            <w:r>
              <w:rPr>
                <w:rFonts w:ascii="Times New Roman" w:hAnsi="Times New Roman" w:cs="Times New Roman"/>
              </w:rPr>
              <w:t xml:space="preserve">= </w:t>
            </w:r>
            <w:r w:rsidR="00055237">
              <w:rPr>
                <w:rFonts w:ascii="Times New Roman" w:hAnsi="Times New Roman" w:cs="Times New Roman"/>
              </w:rPr>
              <w:t>0;</w:t>
            </w:r>
          </w:p>
        </w:tc>
        <w:tc>
          <w:tcPr>
            <w:tcW w:w="923" w:type="dxa"/>
          </w:tcPr>
          <w:p w14:paraId="00FA00DA"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1AC8A53B" w14:textId="77777777" w:rsidTr="00E85400">
        <w:tc>
          <w:tcPr>
            <w:tcW w:w="4225" w:type="dxa"/>
          </w:tcPr>
          <w:p w14:paraId="0D4FD91E" w14:textId="72904E0A" w:rsidR="00055237" w:rsidRPr="00C44DC2" w:rsidRDefault="00055237"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_num_segs</w:t>
            </w:r>
          </w:p>
        </w:tc>
        <w:tc>
          <w:tcPr>
            <w:tcW w:w="3060" w:type="dxa"/>
          </w:tcPr>
          <w:p w14:paraId="4B490B28" w14:textId="564B768D" w:rsidR="00055237" w:rsidRPr="00C44DC2" w:rsidRDefault="00055237" w:rsidP="00E85400">
            <w:pPr>
              <w:autoSpaceDE w:val="0"/>
              <w:autoSpaceDN w:val="0"/>
              <w:adjustRightInd w:val="0"/>
              <w:rPr>
                <w:rFonts w:ascii="Times New Roman" w:hAnsi="Times New Roman" w:cs="Times New Roman"/>
              </w:rPr>
            </w:pPr>
          </w:p>
        </w:tc>
        <w:tc>
          <w:tcPr>
            <w:tcW w:w="1260" w:type="dxa"/>
          </w:tcPr>
          <w:p w14:paraId="4C3DE904" w14:textId="3ECF3F77" w:rsidR="00055237" w:rsidRPr="00C44DC2" w:rsidRDefault="00461243" w:rsidP="00055237">
            <w:pPr>
              <w:autoSpaceDE w:val="0"/>
              <w:autoSpaceDN w:val="0"/>
              <w:adjustRightInd w:val="0"/>
              <w:rPr>
                <w:rFonts w:ascii="Times New Roman" w:hAnsi="Times New Roman" w:cs="Times New Roman"/>
              </w:rPr>
            </w:pPr>
            <w:r>
              <w:rPr>
                <w:rFonts w:ascii="Times New Roman" w:hAnsi="Times New Roman" w:cs="Times New Roman"/>
              </w:rPr>
              <w:t xml:space="preserve">= </w:t>
            </w:r>
            <w:r w:rsidR="00055237">
              <w:rPr>
                <w:rFonts w:ascii="Times New Roman" w:hAnsi="Times New Roman" w:cs="Times New Roman"/>
              </w:rPr>
              <w:t>6;</w:t>
            </w:r>
          </w:p>
          <w:p w14:paraId="7E211AC3" w14:textId="31C8D19A" w:rsidR="00055237" w:rsidRPr="00C44DC2" w:rsidRDefault="00055237" w:rsidP="00E85400">
            <w:pPr>
              <w:autoSpaceDE w:val="0"/>
              <w:autoSpaceDN w:val="0"/>
              <w:adjustRightInd w:val="0"/>
              <w:rPr>
                <w:rFonts w:ascii="Times New Roman" w:hAnsi="Times New Roman" w:cs="Times New Roman"/>
              </w:rPr>
            </w:pPr>
          </w:p>
        </w:tc>
        <w:tc>
          <w:tcPr>
            <w:tcW w:w="923" w:type="dxa"/>
          </w:tcPr>
          <w:p w14:paraId="570CA2A6" w14:textId="77777777" w:rsidR="00055237" w:rsidRPr="00C44DC2" w:rsidRDefault="00055237" w:rsidP="00E85400">
            <w:pPr>
              <w:autoSpaceDE w:val="0"/>
              <w:autoSpaceDN w:val="0"/>
              <w:adjustRightInd w:val="0"/>
              <w:rPr>
                <w:rFonts w:ascii="Times New Roman" w:hAnsi="Times New Roman" w:cs="Times New Roman"/>
              </w:rPr>
            </w:pPr>
          </w:p>
        </w:tc>
      </w:tr>
    </w:tbl>
    <w:p w14:paraId="4D7D226A" w14:textId="2A21B2E3" w:rsidR="00643B67" w:rsidRDefault="00643B67" w:rsidP="00D16AD6">
      <w:pPr>
        <w:tabs>
          <w:tab w:val="left" w:pos="1845"/>
        </w:tabs>
        <w:rPr>
          <w:rFonts w:ascii="Times New Roman" w:hAnsi="Times New Roman" w:cs="Times New Roman"/>
        </w:rPr>
      </w:pPr>
    </w:p>
    <w:p w14:paraId="1C7E69A9" w14:textId="24FF151F" w:rsidR="005C421F" w:rsidRPr="00E84434" w:rsidRDefault="00E34C5E" w:rsidP="005C421F">
      <w:pPr>
        <w:pStyle w:val="ListParagraph"/>
        <w:numPr>
          <w:ilvl w:val="0"/>
          <w:numId w:val="39"/>
        </w:numPr>
        <w:tabs>
          <w:tab w:val="left" w:pos="1845"/>
        </w:tabs>
        <w:rPr>
          <w:rFonts w:ascii="Times New Roman" w:hAnsi="Times New Roman" w:cs="Times New Roman"/>
        </w:rPr>
      </w:pPr>
      <w:r>
        <w:rPr>
          <w:rFonts w:ascii="Times New Roman" w:hAnsi="Times New Roman" w:cs="Times New Roman"/>
        </w:rPr>
        <w:t xml:space="preserve">Parameters for burst detection – what thresholds does </w:t>
      </w:r>
      <w:r w:rsidR="006F7E0C">
        <w:rPr>
          <w:rFonts w:ascii="Times New Roman" w:hAnsi="Times New Roman" w:cs="Times New Roman"/>
        </w:rPr>
        <w:t>a cycle</w:t>
      </w:r>
      <w:r>
        <w:rPr>
          <w:rFonts w:ascii="Times New Roman" w:hAnsi="Times New Roman" w:cs="Times New Roman"/>
        </w:rPr>
        <w:t xml:space="preserve"> need to surpass to be considered a burst? </w:t>
      </w:r>
      <w:r w:rsidR="00C26965">
        <w:rPr>
          <w:rFonts w:ascii="Times New Roman" w:hAnsi="Times New Roman" w:cs="Times New Roman"/>
        </w:rPr>
        <w:t xml:space="preserve">See </w:t>
      </w:r>
      <w:hyperlink r:id="rId53" w:anchor="sphx-glr-auto-tutorials-plot-2-bycycle-algorithm-py" w:history="1">
        <w:r w:rsidR="00C26965">
          <w:rPr>
            <w:rStyle w:val="Hyperlink"/>
          </w:rPr>
          <w:t>https://bycycle-tools.github.io/bycycle/auto_tutorials/plot_2_bycycle_algorithm.html#sphx-glr-auto-tutorials-plot-2-bycycle-algorithm-py</w:t>
        </w:r>
      </w:hyperlink>
      <w:r w:rsidR="00C26965">
        <w:t xml:space="preserve"> for further details</w:t>
      </w:r>
      <w:r w:rsidR="000E2FD2">
        <w:t xml:space="preserve">  (some descriptions copied here)</w:t>
      </w:r>
    </w:p>
    <w:p w14:paraId="2DBC414B" w14:textId="77777777" w:rsidR="00E34C5E" w:rsidRDefault="00E34C5E"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055237" w:rsidRPr="00C44DC2" w14:paraId="04BBD36B" w14:textId="77777777" w:rsidTr="00E85400">
        <w:tc>
          <w:tcPr>
            <w:tcW w:w="4225" w:type="dxa"/>
          </w:tcPr>
          <w:p w14:paraId="210EA798"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4A4023F9"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9B0D250"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F810C26"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55237" w:rsidRPr="00C44DC2" w14:paraId="38BA0405" w14:textId="77777777" w:rsidTr="00E85400">
        <w:tc>
          <w:tcPr>
            <w:tcW w:w="4225" w:type="dxa"/>
          </w:tcPr>
          <w:p w14:paraId="34AA5988" w14:textId="03ACD8C6" w:rsidR="00055237" w:rsidRPr="00C44DC2" w:rsidRDefault="00461243"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amplitude_fraction_threshold</w:t>
            </w:r>
          </w:p>
        </w:tc>
        <w:tc>
          <w:tcPr>
            <w:tcW w:w="3060" w:type="dxa"/>
          </w:tcPr>
          <w:p w14:paraId="06398FF3" w14:textId="17B9D144" w:rsidR="00055237" w:rsidRPr="00C44DC2" w:rsidRDefault="003170F0" w:rsidP="00E85400">
            <w:pPr>
              <w:autoSpaceDE w:val="0"/>
              <w:autoSpaceDN w:val="0"/>
              <w:adjustRightInd w:val="0"/>
              <w:rPr>
                <w:rFonts w:ascii="Times New Roman" w:hAnsi="Times New Roman" w:cs="Times New Roman"/>
              </w:rPr>
            </w:pPr>
            <w:r>
              <w:rPr>
                <w:rFonts w:ascii="Times New Roman" w:hAnsi="Times New Roman" w:cs="Times New Roman"/>
              </w:rPr>
              <w:t>Amplitude threshold to be considered a burst</w:t>
            </w:r>
          </w:p>
        </w:tc>
        <w:tc>
          <w:tcPr>
            <w:tcW w:w="1260" w:type="dxa"/>
          </w:tcPr>
          <w:p w14:paraId="6DAEA093" w14:textId="77777777" w:rsidR="00461243" w:rsidRPr="00643B67" w:rsidRDefault="00461243" w:rsidP="00461243">
            <w:pPr>
              <w:tabs>
                <w:tab w:val="left" w:pos="1845"/>
              </w:tabs>
              <w:rPr>
                <w:rFonts w:ascii="Times New Roman" w:hAnsi="Times New Roman" w:cs="Times New Roman"/>
              </w:rPr>
            </w:pPr>
            <w:r w:rsidRPr="00643B67">
              <w:rPr>
                <w:rFonts w:ascii="Times New Roman" w:hAnsi="Times New Roman" w:cs="Times New Roman"/>
              </w:rPr>
              <w:t>= .3;</w:t>
            </w:r>
          </w:p>
          <w:p w14:paraId="69541313" w14:textId="77777777" w:rsidR="00055237" w:rsidRPr="00C44DC2" w:rsidRDefault="00055237" w:rsidP="00E85400">
            <w:pPr>
              <w:autoSpaceDE w:val="0"/>
              <w:autoSpaceDN w:val="0"/>
              <w:adjustRightInd w:val="0"/>
              <w:rPr>
                <w:rFonts w:ascii="Times New Roman" w:hAnsi="Times New Roman" w:cs="Times New Roman"/>
              </w:rPr>
            </w:pPr>
          </w:p>
        </w:tc>
        <w:tc>
          <w:tcPr>
            <w:tcW w:w="923" w:type="dxa"/>
          </w:tcPr>
          <w:p w14:paraId="596CA9C6"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3F64F989" w14:textId="77777777" w:rsidTr="00E85400">
        <w:tc>
          <w:tcPr>
            <w:tcW w:w="4225" w:type="dxa"/>
          </w:tcPr>
          <w:p w14:paraId="53390DA8" w14:textId="5858D1B2"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amplitude_consistency_threshold</w:t>
            </w:r>
          </w:p>
        </w:tc>
        <w:tc>
          <w:tcPr>
            <w:tcW w:w="3060" w:type="dxa"/>
          </w:tcPr>
          <w:p w14:paraId="578A5959"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 xml:space="preserve">amplitude consistency - consecutive rises and decays </w:t>
            </w:r>
            <w:r w:rsidRPr="005C421F">
              <w:rPr>
                <w:rFonts w:ascii="Times New Roman" w:hAnsi="Times New Roman" w:cs="Times New Roman"/>
              </w:rPr>
              <w:lastRenderedPageBreak/>
              <w:t>should be comparable in magnitude.</w:t>
            </w:r>
          </w:p>
          <w:p w14:paraId="7192A2C4" w14:textId="77777777" w:rsidR="00CE7469" w:rsidRPr="005C421F" w:rsidRDefault="00CE7469" w:rsidP="00CE7469">
            <w:pPr>
              <w:tabs>
                <w:tab w:val="left" w:pos="1845"/>
              </w:tabs>
              <w:rPr>
                <w:rFonts w:ascii="Times New Roman" w:hAnsi="Times New Roman" w:cs="Times New Roman"/>
              </w:rPr>
            </w:pPr>
          </w:p>
          <w:p w14:paraId="217B2793"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The amplitude consistency of a cycle is equal to the maximum relative difference between rises and decay amplitudes across all pairs of adjacent rises and decays that include one of the flanks in the cycle (3 pairs)</w:t>
            </w:r>
          </w:p>
          <w:p w14:paraId="0CA9FB50" w14:textId="77777777" w:rsidR="00CE7469" w:rsidRPr="005C421F" w:rsidRDefault="00CE7469" w:rsidP="00CE7469">
            <w:pPr>
              <w:tabs>
                <w:tab w:val="left" w:pos="1845"/>
              </w:tabs>
              <w:rPr>
                <w:rFonts w:ascii="Times New Roman" w:hAnsi="Times New Roman" w:cs="Times New Roman"/>
              </w:rPr>
            </w:pPr>
          </w:p>
          <w:p w14:paraId="701AD56C"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e.g. if a rise is 10mV and a decay is 7mV, then its amplitude consistency is 0.7.</w:t>
            </w:r>
          </w:p>
          <w:p w14:paraId="4ECDB7B4" w14:textId="77777777" w:rsidR="00055237" w:rsidRPr="00C44DC2" w:rsidRDefault="00055237" w:rsidP="00E85400">
            <w:pPr>
              <w:autoSpaceDE w:val="0"/>
              <w:autoSpaceDN w:val="0"/>
              <w:adjustRightInd w:val="0"/>
              <w:rPr>
                <w:rFonts w:ascii="Times New Roman" w:hAnsi="Times New Roman" w:cs="Times New Roman"/>
              </w:rPr>
            </w:pPr>
          </w:p>
        </w:tc>
        <w:tc>
          <w:tcPr>
            <w:tcW w:w="1260" w:type="dxa"/>
          </w:tcPr>
          <w:p w14:paraId="793886DF" w14:textId="089B1A44" w:rsidR="00441E56" w:rsidRPr="00643B67" w:rsidRDefault="00441E56" w:rsidP="00441E56">
            <w:pPr>
              <w:tabs>
                <w:tab w:val="left" w:pos="1845"/>
              </w:tabs>
              <w:rPr>
                <w:rFonts w:ascii="Times New Roman" w:hAnsi="Times New Roman" w:cs="Times New Roman"/>
              </w:rPr>
            </w:pPr>
            <w:r w:rsidRPr="00643B67">
              <w:rPr>
                <w:rFonts w:ascii="Times New Roman" w:hAnsi="Times New Roman" w:cs="Times New Roman"/>
              </w:rPr>
              <w:lastRenderedPageBreak/>
              <w:t>= .4;</w:t>
            </w:r>
          </w:p>
          <w:p w14:paraId="2A6DBFE2" w14:textId="77777777" w:rsidR="00055237" w:rsidRPr="00C44DC2" w:rsidRDefault="00055237" w:rsidP="00E85400">
            <w:pPr>
              <w:autoSpaceDE w:val="0"/>
              <w:autoSpaceDN w:val="0"/>
              <w:adjustRightInd w:val="0"/>
              <w:rPr>
                <w:rFonts w:ascii="Times New Roman" w:hAnsi="Times New Roman" w:cs="Times New Roman"/>
              </w:rPr>
            </w:pPr>
          </w:p>
        </w:tc>
        <w:tc>
          <w:tcPr>
            <w:tcW w:w="923" w:type="dxa"/>
          </w:tcPr>
          <w:p w14:paraId="4F670CDA"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3ECE91FE" w14:textId="77777777" w:rsidTr="00E85400">
        <w:tc>
          <w:tcPr>
            <w:tcW w:w="4225" w:type="dxa"/>
          </w:tcPr>
          <w:p w14:paraId="2159E299" w14:textId="25AF7E68"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period_consistency_threshold</w:t>
            </w:r>
          </w:p>
        </w:tc>
        <w:tc>
          <w:tcPr>
            <w:tcW w:w="3060" w:type="dxa"/>
          </w:tcPr>
          <w:p w14:paraId="2D775F1D"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period consistency - consecutive cycles should be comparable in duration</w:t>
            </w:r>
          </w:p>
          <w:p w14:paraId="578895E7" w14:textId="77777777" w:rsidR="00CE7469" w:rsidRPr="005C421F" w:rsidRDefault="00CE7469" w:rsidP="00CE7469">
            <w:pPr>
              <w:tabs>
                <w:tab w:val="left" w:pos="1845"/>
              </w:tabs>
              <w:rPr>
                <w:rFonts w:ascii="Times New Roman" w:hAnsi="Times New Roman" w:cs="Times New Roman"/>
              </w:rPr>
            </w:pPr>
          </w:p>
          <w:p w14:paraId="2DEBABDD" w14:textId="68D9FCBC"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The period consistency is equal to the maximu</w:t>
            </w:r>
            <w:r w:rsidR="00E84434">
              <w:rPr>
                <w:rFonts w:ascii="Times New Roman" w:hAnsi="Times New Roman" w:cs="Times New Roman"/>
              </w:rPr>
              <w:t>m</w:t>
            </w:r>
            <w:r w:rsidRPr="005C421F">
              <w:rPr>
                <w:rFonts w:ascii="Times New Roman" w:hAnsi="Times New Roman" w:cs="Times New Roman"/>
              </w:rPr>
              <w:t xml:space="preserve"> relative difference between all pairs of adjacent periods that include the cycle of interest (2 pairs: current + previous cycles and current + next cycles)</w:t>
            </w:r>
          </w:p>
          <w:p w14:paraId="452D1B2C" w14:textId="77777777" w:rsidR="00CE7469" w:rsidRPr="005C421F" w:rsidRDefault="00CE7469" w:rsidP="00CE7469">
            <w:pPr>
              <w:tabs>
                <w:tab w:val="left" w:pos="1845"/>
              </w:tabs>
              <w:rPr>
                <w:rFonts w:ascii="Times New Roman" w:hAnsi="Times New Roman" w:cs="Times New Roman"/>
              </w:rPr>
            </w:pPr>
          </w:p>
          <w:p w14:paraId="6E783150"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e.g. if the previous, current, and next cycles have periods 60ms, 100ms, and 120ms, respectively, then the period consistency is min(60/100, 100/120) = 0.6.</w:t>
            </w:r>
          </w:p>
          <w:p w14:paraId="1056BDAF" w14:textId="77777777" w:rsidR="00055237" w:rsidRPr="00C44DC2" w:rsidRDefault="00055237" w:rsidP="00E85400">
            <w:pPr>
              <w:autoSpaceDE w:val="0"/>
              <w:autoSpaceDN w:val="0"/>
              <w:adjustRightInd w:val="0"/>
              <w:rPr>
                <w:rFonts w:ascii="Times New Roman" w:hAnsi="Times New Roman" w:cs="Times New Roman"/>
              </w:rPr>
            </w:pPr>
          </w:p>
        </w:tc>
        <w:tc>
          <w:tcPr>
            <w:tcW w:w="1260" w:type="dxa"/>
          </w:tcPr>
          <w:p w14:paraId="7890F3AF" w14:textId="77777777" w:rsidR="00441E56" w:rsidRPr="00643B67" w:rsidRDefault="00441E56" w:rsidP="00441E56">
            <w:pPr>
              <w:tabs>
                <w:tab w:val="left" w:pos="1845"/>
              </w:tabs>
              <w:rPr>
                <w:rFonts w:ascii="Times New Roman" w:hAnsi="Times New Roman" w:cs="Times New Roman"/>
              </w:rPr>
            </w:pPr>
            <w:r w:rsidRPr="00643B67">
              <w:rPr>
                <w:rFonts w:ascii="Times New Roman" w:hAnsi="Times New Roman" w:cs="Times New Roman"/>
              </w:rPr>
              <w:t>= .5;</w:t>
            </w:r>
          </w:p>
          <w:p w14:paraId="6AB79B98" w14:textId="77777777" w:rsidR="00055237" w:rsidRPr="00C44DC2" w:rsidRDefault="00055237" w:rsidP="00E85400">
            <w:pPr>
              <w:autoSpaceDE w:val="0"/>
              <w:autoSpaceDN w:val="0"/>
              <w:adjustRightInd w:val="0"/>
              <w:rPr>
                <w:rFonts w:ascii="Times New Roman" w:hAnsi="Times New Roman" w:cs="Times New Roman"/>
              </w:rPr>
            </w:pPr>
          </w:p>
        </w:tc>
        <w:tc>
          <w:tcPr>
            <w:tcW w:w="923" w:type="dxa"/>
          </w:tcPr>
          <w:p w14:paraId="20D8F8D4"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5970BC78" w14:textId="77777777" w:rsidTr="00E85400">
        <w:tc>
          <w:tcPr>
            <w:tcW w:w="4225" w:type="dxa"/>
          </w:tcPr>
          <w:p w14:paraId="5AC05CE4" w14:textId="44D440EE"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monotonicity_threshold</w:t>
            </w:r>
          </w:p>
        </w:tc>
        <w:tc>
          <w:tcPr>
            <w:tcW w:w="3060" w:type="dxa"/>
          </w:tcPr>
          <w:p w14:paraId="7CB5443E"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monotonicity - the rise and decay flanks of the cycle should be mostly monotonic</w:t>
            </w:r>
          </w:p>
          <w:p w14:paraId="51080B8A" w14:textId="77777777" w:rsidR="00CE7469" w:rsidRPr="005C421F" w:rsidRDefault="00CE7469" w:rsidP="00CE7469">
            <w:pPr>
              <w:tabs>
                <w:tab w:val="left" w:pos="1845"/>
              </w:tabs>
              <w:rPr>
                <w:rFonts w:ascii="Times New Roman" w:hAnsi="Times New Roman" w:cs="Times New Roman"/>
              </w:rPr>
            </w:pPr>
          </w:p>
          <w:p w14:paraId="3CAF8147"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The monotonicity is the fraction of samples that the instantaneous derivative (numpy.diff) is consistent with the direction of the flank.</w:t>
            </w:r>
          </w:p>
          <w:p w14:paraId="33FF59F5" w14:textId="77777777" w:rsidR="00CE7469" w:rsidRPr="005C421F" w:rsidRDefault="00CE7469" w:rsidP="00CE7469">
            <w:pPr>
              <w:tabs>
                <w:tab w:val="left" w:pos="1845"/>
              </w:tabs>
              <w:rPr>
                <w:rFonts w:ascii="Times New Roman" w:hAnsi="Times New Roman" w:cs="Times New Roman"/>
              </w:rPr>
            </w:pPr>
          </w:p>
          <w:p w14:paraId="662AEBAF"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e.g. if in the rise, the instantaneous derivative is 90% positive, and in the decay, the instantaneous derivative is 80% negative, then the monotonicity of the cycle would be 0.85 ((0.9+0.8)/2)</w:t>
            </w:r>
          </w:p>
          <w:p w14:paraId="20B88473" w14:textId="77777777" w:rsidR="00055237" w:rsidRPr="00C44DC2" w:rsidRDefault="00055237" w:rsidP="00E85400">
            <w:pPr>
              <w:autoSpaceDE w:val="0"/>
              <w:autoSpaceDN w:val="0"/>
              <w:adjustRightInd w:val="0"/>
              <w:rPr>
                <w:rFonts w:ascii="Times New Roman" w:hAnsi="Times New Roman" w:cs="Times New Roman"/>
              </w:rPr>
            </w:pPr>
          </w:p>
        </w:tc>
        <w:tc>
          <w:tcPr>
            <w:tcW w:w="1260" w:type="dxa"/>
          </w:tcPr>
          <w:p w14:paraId="61BDFFA6" w14:textId="16840ED7" w:rsidR="00055237" w:rsidRPr="00C44DC2" w:rsidRDefault="00441E56" w:rsidP="00E85400">
            <w:pPr>
              <w:autoSpaceDE w:val="0"/>
              <w:autoSpaceDN w:val="0"/>
              <w:adjustRightInd w:val="0"/>
              <w:rPr>
                <w:rFonts w:ascii="Times New Roman" w:hAnsi="Times New Roman" w:cs="Times New Roman"/>
              </w:rPr>
            </w:pPr>
            <w:r>
              <w:rPr>
                <w:rFonts w:ascii="Times New Roman" w:hAnsi="Times New Roman" w:cs="Times New Roman"/>
              </w:rPr>
              <w:lastRenderedPageBreak/>
              <w:t>= .8;</w:t>
            </w:r>
          </w:p>
        </w:tc>
        <w:tc>
          <w:tcPr>
            <w:tcW w:w="923" w:type="dxa"/>
          </w:tcPr>
          <w:p w14:paraId="51057545"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6DDBABB4" w14:textId="77777777" w:rsidTr="00E85400">
        <w:tc>
          <w:tcPr>
            <w:tcW w:w="4225" w:type="dxa"/>
          </w:tcPr>
          <w:p w14:paraId="10557BC9" w14:textId="76903534"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N_cycles_min</w:t>
            </w:r>
          </w:p>
        </w:tc>
        <w:tc>
          <w:tcPr>
            <w:tcW w:w="3060" w:type="dxa"/>
          </w:tcPr>
          <w:p w14:paraId="3A7A87A4" w14:textId="36E22EFD" w:rsidR="00055237" w:rsidRPr="00C44DC2" w:rsidRDefault="00BA45B8" w:rsidP="00E85400">
            <w:pPr>
              <w:autoSpaceDE w:val="0"/>
              <w:autoSpaceDN w:val="0"/>
              <w:adjustRightInd w:val="0"/>
              <w:rPr>
                <w:rFonts w:ascii="Times New Roman" w:hAnsi="Times New Roman" w:cs="Times New Roman"/>
              </w:rPr>
            </w:pPr>
            <w:r>
              <w:rPr>
                <w:rFonts w:ascii="Times New Roman" w:hAnsi="Times New Roman" w:cs="Times New Roman"/>
              </w:rPr>
              <w:t>Minumum n cycles needed to be considered a burst</w:t>
            </w:r>
          </w:p>
        </w:tc>
        <w:tc>
          <w:tcPr>
            <w:tcW w:w="1260" w:type="dxa"/>
          </w:tcPr>
          <w:p w14:paraId="09B26C35" w14:textId="393965FB" w:rsidR="00055237" w:rsidRPr="00C44DC2" w:rsidRDefault="00441E56" w:rsidP="00E85400">
            <w:pPr>
              <w:autoSpaceDE w:val="0"/>
              <w:autoSpaceDN w:val="0"/>
              <w:adjustRightInd w:val="0"/>
              <w:rPr>
                <w:rFonts w:ascii="Times New Roman" w:hAnsi="Times New Roman" w:cs="Times New Roman"/>
              </w:rPr>
            </w:pPr>
            <w:r>
              <w:rPr>
                <w:rFonts w:ascii="Times New Roman" w:hAnsi="Times New Roman" w:cs="Times New Roman"/>
              </w:rPr>
              <w:t>= 3;</w:t>
            </w:r>
          </w:p>
        </w:tc>
        <w:tc>
          <w:tcPr>
            <w:tcW w:w="923" w:type="dxa"/>
          </w:tcPr>
          <w:p w14:paraId="1CEDE7A0" w14:textId="77777777" w:rsidR="00055237" w:rsidRPr="00C44DC2" w:rsidRDefault="00055237" w:rsidP="00E85400">
            <w:pPr>
              <w:autoSpaceDE w:val="0"/>
              <w:autoSpaceDN w:val="0"/>
              <w:adjustRightInd w:val="0"/>
              <w:rPr>
                <w:rFonts w:ascii="Times New Roman" w:hAnsi="Times New Roman" w:cs="Times New Roman"/>
              </w:rPr>
            </w:pPr>
          </w:p>
        </w:tc>
      </w:tr>
    </w:tbl>
    <w:p w14:paraId="588E1E59" w14:textId="77777777" w:rsidR="00643B67" w:rsidRDefault="00643B67" w:rsidP="00D16AD6">
      <w:pPr>
        <w:tabs>
          <w:tab w:val="left" w:pos="1845"/>
        </w:tabs>
        <w:rPr>
          <w:rFonts w:ascii="Times New Roman" w:hAnsi="Times New Roman" w:cs="Times New Roman"/>
        </w:rPr>
      </w:pPr>
    </w:p>
    <w:p w14:paraId="5E17AFBC" w14:textId="77777777" w:rsidR="00921808" w:rsidRDefault="00921808" w:rsidP="00B5180A">
      <w:pPr>
        <w:rPr>
          <w:rFonts w:ascii="Times New Roman" w:hAnsi="Times New Roman" w:cs="Times New Roman"/>
          <w:b/>
          <w:sz w:val="32"/>
          <w:szCs w:val="32"/>
        </w:rPr>
      </w:pPr>
      <w:bookmarkStart w:id="65" w:name="Rerunning_BEAPP_Modules"/>
    </w:p>
    <w:p w14:paraId="0DA1E74D" w14:textId="41330A1C" w:rsidR="00022C11" w:rsidRPr="002355A3" w:rsidRDefault="002355A3" w:rsidP="00EE58CA">
      <w:pPr>
        <w:pStyle w:val="Heading1"/>
      </w:pPr>
      <w:bookmarkStart w:id="66" w:name="_Toc535504445"/>
      <w:r>
        <w:t>Rerunning BEAPP modules</w:t>
      </w:r>
      <w:bookmarkEnd w:id="66"/>
      <w:r>
        <w:t xml:space="preserve"> </w:t>
      </w:r>
    </w:p>
    <w:bookmarkEnd w:id="65"/>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dataset, and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6E3BF721"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w:t>
      </w:r>
      <w:r w:rsidR="006A4FB1">
        <w:rPr>
          <w:rFonts w:ascii="Times New Roman" w:hAnsi="Times New Roman" w:cs="Times New Roman"/>
        </w:rPr>
        <w:t>current run tag</w:t>
      </w:r>
      <w:r w:rsidRPr="00C44DC2">
        <w:rPr>
          <w:rFonts w:ascii="Times New Roman" w:hAnsi="Times New Roman" w:cs="Times New Roman"/>
        </w:rPr>
        <w:t xml:space="preserve"> input, or mute the appended tag (choosing to overwrite the files for the modules you’re rerunning) by setting </w:t>
      </w:r>
      <w:r w:rsidR="006A4FB1">
        <w:rPr>
          <w:rFonts w:ascii="Times New Roman" w:hAnsi="Times New Roman" w:cs="Times New Roman"/>
        </w:rPr>
        <w:t xml:space="preserve">current run tag to </w:t>
      </w:r>
      <w:r w:rsidRPr="00C44DC2">
        <w:rPr>
          <w:rFonts w:ascii="Times New Roman" w:hAnsi="Times New Roman" w:cs="Times New Roman"/>
        </w:rPr>
        <w:t xml:space="preserve"> ‘NONE’. If you’d like to rerun modules from directories that have a tag appended to them (directories from runs where </w:t>
      </w:r>
      <w:r w:rsidR="006A4FB1">
        <w:rPr>
          <w:rFonts w:ascii="Times New Roman" w:hAnsi="Times New Roman" w:cs="Times New Roman"/>
        </w:rPr>
        <w:t>the current run tag</w:t>
      </w:r>
      <w:r w:rsidRPr="00C44DC2">
        <w:rPr>
          <w:rFonts w:ascii="Times New Roman" w:hAnsi="Times New Roman" w:cs="Times New Roman"/>
        </w:rPr>
        <w:t xml:space="preserve"> was not empty, or where timestamps were appended), you can specify this </w:t>
      </w:r>
      <w:r w:rsidR="006A4FB1">
        <w:rPr>
          <w:rFonts w:ascii="Times New Roman" w:hAnsi="Times New Roman" w:cs="Times New Roman"/>
        </w:rPr>
        <w:t>as the previous run tag</w:t>
      </w:r>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3AC2D89B"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grp_proc_info.src_unique_nets.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4D55A3B3" w14:textId="44AF7374" w:rsidR="00F5172D" w:rsidRPr="0076149E" w:rsidRDefault="00B5180A" w:rsidP="0076149E">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r w:rsidR="00252604" w:rsidRPr="00252604">
        <w:rPr>
          <w:rFonts w:ascii="Times New Roman" w:hAnsi="Times New Roman" w:cs="Times New Roman"/>
          <w:color w:val="000000"/>
        </w:rPr>
        <w:t>grp_proc_info.beapp_use_rerun_table = 1</w:t>
      </w:r>
      <w:r w:rsidR="00252604">
        <w:rPr>
          <w:rFonts w:ascii="Times New Roman" w:hAnsi="Times New Roman" w:cs="Times New Roman"/>
          <w:color w:val="000000"/>
        </w:rPr>
        <w:t>. By default, this will use the files listed in the rerun_fselect_table.mat in user_inputs</w:t>
      </w:r>
      <w:r w:rsidR="00BC7A35">
        <w:rPr>
          <w:rFonts w:ascii="Times New Roman" w:hAnsi="Times New Roman" w:cs="Times New Roman"/>
          <w:color w:val="000000"/>
        </w:rPr>
        <w:t xml:space="preserve"> (and optionally, net types, sampling rates, and linenois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beapp_file_info_table" w:history="1">
        <w:r w:rsidR="00C3053E" w:rsidRPr="006A4FB1">
          <w:rPr>
            <w:rStyle w:val="Hyperlink"/>
            <w:rFonts w:ascii="Times New Roman" w:hAnsi="Times New Roman" w:cs="Times New Roman"/>
          </w:rPr>
          <w:t>Generating</w:t>
        </w:r>
      </w:hyperlink>
      <w:r w:rsidR="00C3053E">
        <w:rPr>
          <w:rStyle w:val="Hyperlink"/>
          <w:rFonts w:ascii="Times New Roman" w:hAnsi="Times New Roman" w:cs="Times New Roman"/>
        </w:rPr>
        <w:t xml:space="preserve"> a BEAPP File Info Table</w:t>
      </w:r>
    </w:p>
    <w:p w14:paraId="06CF190C" w14:textId="6C95651D" w:rsidR="002355A3" w:rsidRDefault="00546269" w:rsidP="00EE58CA">
      <w:pPr>
        <w:pStyle w:val="Heading1"/>
      </w:pPr>
      <w:bookmarkStart w:id="67" w:name="_Toc535504446"/>
      <w:r w:rsidRPr="00C44DC2">
        <w:t>Saving</w:t>
      </w:r>
      <w:r w:rsidR="00684FDE" w:rsidRPr="00C44DC2">
        <w:t>/Reusing</w:t>
      </w:r>
      <w:r w:rsidR="00C65D3C" w:rsidRPr="00C44DC2">
        <w:t xml:space="preserve"> User Input Templates</w:t>
      </w:r>
      <w:r w:rsidR="00C45BD1" w:rsidRPr="00C44DC2">
        <w:t xml:space="preserve"> or File Information Tables</w:t>
      </w:r>
      <w:bookmarkEnd w:id="67"/>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lastRenderedPageBreak/>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beapp_userinputs.m and beapp_advinputs.m as usual, and then save each file with a new name using Save As in Matlab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26FF3099" w14:textId="4A65AAAE" w:rsidR="00894B5E" w:rsidRPr="00666FAD"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r w:rsidR="003F1D37">
        <w:rPr>
          <w:rFonts w:ascii="Times New Roman" w:hAnsi="Times New Roman" w:cs="Times New Roman"/>
        </w:rPr>
        <w:t>beapp</w:t>
      </w:r>
      <w:r w:rsidRPr="00C44DC2">
        <w:rPr>
          <w:rFonts w:ascii="Times New Roman" w:hAnsi="Times New Roman" w:cs="Times New Roman"/>
        </w:rPr>
        <w:t>_file_info_tables used for different datasets as well.  Users wishing to do this should create the tables as normal, and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r w:rsidR="003F1D37">
          <w:rPr>
            <w:rStyle w:val="Hyperlink"/>
            <w:rFonts w:ascii="Times New Roman" w:hAnsi="Times New Roman" w:cs="Times New Roman"/>
          </w:rPr>
          <w:t>beapp</w:t>
        </w:r>
        <w:r w:rsidR="00684FDE" w:rsidRPr="00EA2947">
          <w:rPr>
            <w:rStyle w:val="Hyperlink"/>
            <w:rFonts w:ascii="Times New Roman" w:hAnsi="Times New Roman" w:cs="Times New Roman"/>
          </w:rPr>
          <w:t>_file_info_table</w:t>
        </w:r>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Matlab variable name. </w:t>
      </w: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EE58CA">
      <w:pPr>
        <w:pStyle w:val="Heading1"/>
      </w:pPr>
      <w:bookmarkStart w:id="68" w:name="_Toc535504447"/>
      <w:r>
        <w:lastRenderedPageBreak/>
        <w:t>Using Templates and Saved Tab</w:t>
      </w:r>
      <w:r w:rsidR="00654BBF">
        <w:t>les</w:t>
      </w:r>
      <w:bookmarkEnd w:id="68"/>
    </w:p>
    <w:p w14:paraId="47B585BA" w14:textId="2F375A68"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w:t>
      </w:r>
      <w:r w:rsidR="009325F1">
        <w:rPr>
          <w:rFonts w:ascii="Times New Roman" w:hAnsi="Times New Roman" w:cs="Times New Roman"/>
        </w:rPr>
        <w:t>beapp_file_info_table</w:t>
      </w:r>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 xml:space="preserve">in /user_inputs/beapp_set_input_file_locations.m.  Any of these left blank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user_input_location</w:t>
            </w:r>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adv_user_input_location</w:t>
            </w:r>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adv_settings.m’};</w:t>
            </w:r>
          </w:p>
        </w:tc>
      </w:tr>
      <w:tr w:rsidR="00F5172D" w:rsidRPr="00C44DC2" w14:paraId="37D57FE7" w14:textId="77777777" w:rsidTr="00022C11">
        <w:trPr>
          <w:trHeight w:val="620"/>
        </w:trPr>
        <w:tc>
          <w:tcPr>
            <w:tcW w:w="2785" w:type="dxa"/>
          </w:tcPr>
          <w:p w14:paraId="735D40F1" w14:textId="30FC701F"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sidR="009325F1">
              <w:rPr>
                <w:rFonts w:ascii="Times New Roman" w:hAnsi="Times New Roman" w:cs="Times New Roman"/>
                <w:color w:val="000000"/>
              </w:rPr>
              <w:t>beapp</w:t>
            </w:r>
            <w:r w:rsidRPr="00C44DC2">
              <w:rPr>
                <w:rFonts w:ascii="Times New Roman" w:hAnsi="Times New Roman" w:cs="Times New Roman"/>
                <w:color w:val="000000"/>
              </w:rPr>
              <w:t>_file_info_table_location</w:t>
            </w:r>
          </w:p>
        </w:tc>
        <w:tc>
          <w:tcPr>
            <w:tcW w:w="4230" w:type="dxa"/>
          </w:tcPr>
          <w:p w14:paraId="5B91452D" w14:textId="1883DEDD"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sidR="009325F1">
              <w:rPr>
                <w:rFonts w:ascii="Times New Roman" w:hAnsi="Times New Roman" w:cs="Times New Roman"/>
              </w:rPr>
              <w:t>beapp</w:t>
            </w:r>
            <w:r w:rsidRPr="00C44DC2">
              <w:rPr>
                <w:rFonts w:ascii="Times New Roman" w:hAnsi="Times New Roman" w:cs="Times New Roman"/>
              </w:rPr>
              <w:t xml:space="preserve">_file_info_table  </w:t>
            </w:r>
          </w:p>
        </w:tc>
        <w:tc>
          <w:tcPr>
            <w:tcW w:w="6570" w:type="dxa"/>
          </w:tcPr>
          <w:p w14:paraId="6F17B147" w14:textId="70653382"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sidR="00A876AE">
              <w:rPr>
                <w:rFonts w:ascii="Times New Roman" w:hAnsi="Times New Roman" w:cs="Times New Roman"/>
              </w:rPr>
              <w:t>beapp</w:t>
            </w:r>
            <w:r w:rsidRPr="00C44DC2">
              <w:rPr>
                <w:rFonts w:ascii="Times New Roman" w:hAnsi="Times New Roman" w:cs="Times New Roman"/>
              </w:rPr>
              <w:t>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Pr>
                <w:rFonts w:ascii="Times New Roman" w:hAnsi="Times New Roman" w:cs="Times New Roman"/>
                <w:color w:val="000000"/>
              </w:rPr>
              <w:t>rerun_fselect</w:t>
            </w:r>
            <w:r w:rsidRPr="00C44DC2">
              <w:rPr>
                <w:rFonts w:ascii="Times New Roman" w:hAnsi="Times New Roman" w:cs="Times New Roman"/>
                <w:color w:val="000000"/>
              </w:rPr>
              <w:t>_table_location</w:t>
            </w:r>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Pr>
                <w:rFonts w:ascii="Times New Roman" w:hAnsi="Times New Roman" w:cs="Times New Roman"/>
              </w:rPr>
              <w:t>rerun_fselect_table</w:t>
            </w:r>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BDF25E3" w14:textId="48F72B7F" w:rsidR="00BD2F09" w:rsidRPr="00C44DC2" w:rsidRDefault="00C66F14" w:rsidP="00EE58CA">
      <w:pPr>
        <w:pStyle w:val="Heading1"/>
      </w:pPr>
      <w:bookmarkStart w:id="69" w:name="Running_BEAPP_with_Different_Formats"/>
      <w:bookmarkStart w:id="70" w:name="_Toc535504448"/>
      <w:r w:rsidRPr="00C44DC2">
        <w:lastRenderedPageBreak/>
        <w:t>Running BEAPP with Different Source File Formats</w:t>
      </w:r>
      <w:bookmarkEnd w:id="69"/>
      <w:bookmarkEnd w:id="70"/>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EE58CA">
      <w:pPr>
        <w:pStyle w:val="Heading3"/>
      </w:pPr>
      <w:bookmarkStart w:id="71" w:name="_Toc535504449"/>
      <w:r w:rsidRPr="00C44DC2">
        <w:t>Unsegmented MFF (EGI) Files (Baseline or Event Related</w:t>
      </w:r>
      <w:r w:rsidR="007B3E3F" w:rsidRPr="00C44DC2">
        <w:t>, 1 or More NetStation Epochs</w:t>
      </w:r>
      <w:r w:rsidRPr="00C44DC2">
        <w:t>)</w:t>
      </w:r>
      <w:bookmarkEnd w:id="71"/>
    </w:p>
    <w:p w14:paraId="354DE226" w14:textId="0DFB9901" w:rsidR="008518C4" w:rsidRPr="00C44DC2" w:rsidRDefault="008518C4" w:rsidP="00AD1D4E">
      <w:pPr>
        <w:tabs>
          <w:tab w:val="left" w:pos="1845"/>
        </w:tabs>
        <w:rPr>
          <w:rFonts w:ascii="Times New Roman" w:hAnsi="Times New Roman" w:cs="Times New Roman"/>
          <w:b/>
        </w:rPr>
      </w:pPr>
    </w:p>
    <w:p w14:paraId="13207AA2" w14:textId="1702A085"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settings, and set </w:t>
      </w:r>
      <w:r w:rsidR="00AB165C" w:rsidRPr="00C44DC2">
        <w:rPr>
          <w:rFonts w:ascii="Times New Roman" w:hAnsi="Times New Roman" w:cs="Times New Roman"/>
        </w:rPr>
        <w:t>gr</w:t>
      </w:r>
      <w:r w:rsidR="007B3E3F" w:rsidRPr="00C44DC2">
        <w:rPr>
          <w:rFonts w:ascii="Times New Roman" w:hAnsi="Times New Roman" w:cs="Times New Roman"/>
        </w:rPr>
        <w:t>p_proc_info.src_format_typ = 2</w:t>
      </w:r>
      <w:r w:rsidR="00917EA1">
        <w:rPr>
          <w:rFonts w:ascii="Times New Roman" w:hAnsi="Times New Roman" w:cs="Times New Roman"/>
        </w:rPr>
        <w:t xml:space="preserve"> (or select continuous MFF in the GUI)</w:t>
      </w:r>
      <w:r w:rsidR="007B3E3F" w:rsidRPr="00C44DC2">
        <w:rPr>
          <w:rFonts w:ascii="Times New Roman" w:hAnsi="Times New Roman" w:cs="Times New Roman"/>
        </w:rPr>
        <w:t xml:space="preserve">. </w:t>
      </w:r>
      <w:r w:rsidR="00682305" w:rsidRPr="00C44DC2">
        <w:rPr>
          <w:rFonts w:ascii="Times New Roman" w:hAnsi="Times New Roman" w:cs="Times New Roman"/>
        </w:rPr>
        <w:t xml:space="preserve">MFF files with multiple NetStation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r w:rsidR="00936E7A">
        <w:rPr>
          <w:rFonts w:ascii="Times New Roman" w:hAnsi="Times New Roman" w:cs="Times New Roman"/>
        </w:rPr>
        <w:t>beapp</w:t>
      </w:r>
      <w:r w:rsidR="001575D8"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001575D8" w:rsidRPr="00C44DC2">
        <w:rPr>
          <w:rFonts w:ascii="Times New Roman" w:hAnsi="Times New Roman" w:cs="Times New Roman"/>
        </w:rPr>
        <w:t>.’</w:t>
      </w:r>
      <w:r w:rsidR="007B3E3F" w:rsidRPr="00C44DC2">
        <w:rPr>
          <w:rFonts w:ascii="Times New Roman" w:hAnsi="Times New Roman" w:cs="Times New Roman"/>
        </w:rPr>
        <w:t xml:space="preserve"> </w:t>
      </w:r>
      <w:r w:rsidR="00917EA1">
        <w:rPr>
          <w:rFonts w:ascii="Times New Roman" w:hAnsi="Times New Roman" w:cs="Times New Roman"/>
        </w:rPr>
        <w:t xml:space="preserve">(or select the corresponding checkbox in the GUI). </w:t>
      </w:r>
      <w:r w:rsidR="007B3E3F" w:rsidRPr="00C44DC2">
        <w:rPr>
          <w:rFonts w:ascii="Times New Roman" w:hAnsi="Times New Roman" w:cs="Times New Roman"/>
        </w:rPr>
        <w:t>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r w:rsidR="007B3E3F" w:rsidRPr="00C44DC2">
        <w:rPr>
          <w:rFonts w:ascii="Times New Roman" w:hAnsi="Times New Roman" w:cs="Times New Roman"/>
        </w:rPr>
        <w:t xml:space="preserve">grp_proc_info.src_unique_nets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r w:rsidR="00917EA1">
        <w:rPr>
          <w:rFonts w:ascii="Times New Roman" w:hAnsi="Times New Roman" w:cs="Times New Roman"/>
        </w:rPr>
        <w:t xml:space="preserve"> In the GUI, entering all relevant net types is required. </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EE58CA">
      <w:pPr>
        <w:pStyle w:val="Heading3"/>
      </w:pPr>
      <w:bookmarkStart w:id="72" w:name="_Toc535504450"/>
      <w:r w:rsidRPr="00C44DC2">
        <w:t>Segmented MFF (EGI) Files (Baseline or Event Related)</w:t>
      </w:r>
      <w:bookmarkEnd w:id="72"/>
    </w:p>
    <w:p w14:paraId="6ADE4D83" w14:textId="77777777" w:rsidR="001575D8" w:rsidRPr="00C44DC2" w:rsidRDefault="001575D8" w:rsidP="001575D8">
      <w:pPr>
        <w:tabs>
          <w:tab w:val="left" w:pos="1845"/>
        </w:tabs>
        <w:rPr>
          <w:rFonts w:ascii="Times New Roman" w:hAnsi="Times New Roman" w:cs="Times New Roman"/>
          <w:b/>
        </w:rPr>
      </w:pPr>
    </w:p>
    <w:p w14:paraId="435E6865" w14:textId="15066D69"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To run segmented MFF files you’ll need to enter the appropriate source directory and user settings, and set grp_proc_info.src_format_typ = 3</w:t>
      </w:r>
      <w:r w:rsidR="00917EA1">
        <w:rPr>
          <w:rFonts w:ascii="Times New Roman" w:hAnsi="Times New Roman" w:cs="Times New Roman"/>
        </w:rPr>
        <w:t>/select segmented .MFFs in the GUI</w:t>
      </w:r>
      <w:r w:rsidRPr="00C44DC2">
        <w:rPr>
          <w:rFonts w:ascii="Times New Roman" w:hAnsi="Times New Roman" w:cs="Times New Roman"/>
        </w:rPr>
        <w:t xml:space="preserve">. If your files have different event tag offsets, you’ll need to indicate individual file names and file offsets in the </w:t>
      </w:r>
      <w:r w:rsidR="00936E7A">
        <w:rPr>
          <w:rFonts w:ascii="Times New Roman" w:hAnsi="Times New Roman" w:cs="Times New Roman"/>
        </w:rPr>
        <w:t>beapp</w:t>
      </w:r>
      <w:r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Pr="00C44DC2">
        <w:rPr>
          <w:rFonts w:ascii="Times New Roman" w:hAnsi="Times New Roman" w:cs="Times New Roman"/>
        </w:rPr>
        <w:t>.’</w:t>
      </w:r>
      <w:r w:rsidR="00FF634F" w:rsidRPr="00FF634F">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E58CA">
      <w:pPr>
        <w:pStyle w:val="Heading3"/>
        <w:rPr>
          <w:lang w:val="fr-FR"/>
        </w:rPr>
      </w:pPr>
      <w:bookmarkStart w:id="73" w:name="_Toc535504451"/>
      <w:r w:rsidRPr="00C44DC2">
        <w:rPr>
          <w:lang w:val="fr-FR"/>
        </w:rPr>
        <w:t>.Mat exports (from EGI, Biosemi, ANT, etc.)</w:t>
      </w:r>
      <w:bookmarkEnd w:id="73"/>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72978B6C" w:rsidR="00AE190B" w:rsidRDefault="00AE190B" w:rsidP="00EC6890">
      <w:pPr>
        <w:tabs>
          <w:tab w:val="left" w:pos="1845"/>
        </w:tabs>
        <w:rPr>
          <w:rFonts w:ascii="Times New Roman" w:hAnsi="Times New Roman" w:cs="Times New Roman"/>
        </w:rPr>
      </w:pPr>
      <w:r w:rsidRPr="00C44DC2">
        <w:rPr>
          <w:rFonts w:ascii="Times New Roman" w:hAnsi="Times New Roman" w:cs="Times New Roman"/>
        </w:rPr>
        <w:t>BEAPP has the ability to run Matlab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Each .mat file must contain a variable with the (unsegmented) EEG data. The name of this variable can be whatever you typically use in your exports, but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grp_proc_info.src_eeg_vnam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beapp</w:t>
      </w:r>
      <w:r w:rsidR="004C62B1" w:rsidRPr="00C44DC2">
        <w:rPr>
          <w:rFonts w:ascii="Times New Roman" w:hAnsi="Times New Roman" w:cs="Times New Roman"/>
        </w:rPr>
        <w:t xml:space="preserve">_file_info_table in the user_inputs folder, and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r w:rsidR="00656804">
        <w:rPr>
          <w:rFonts w:ascii="Times New Roman" w:hAnsi="Times New Roman" w:cs="Times New Roman"/>
        </w:rPr>
        <w:t>beapp</w:t>
      </w:r>
      <w:r w:rsidR="004C62B1" w:rsidRPr="00C44DC2">
        <w:rPr>
          <w:rFonts w:ascii="Times New Roman" w:hAnsi="Times New Roman" w:cs="Times New Roman"/>
        </w:rPr>
        <w:t xml:space="preserve">_file_info_tabl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3ACC92A4" w14:textId="39E1D7D6" w:rsidR="00936E7A" w:rsidRDefault="00936E7A" w:rsidP="00EC6890">
      <w:pPr>
        <w:tabs>
          <w:tab w:val="left" w:pos="1845"/>
        </w:tabs>
        <w:rPr>
          <w:rFonts w:ascii="Times New Roman" w:hAnsi="Times New Roman" w:cs="Times New Roman"/>
        </w:rPr>
      </w:pPr>
    </w:p>
    <w:p w14:paraId="3A696A90" w14:textId="0060AA38" w:rsidR="00936E7A" w:rsidRPr="00C44DC2" w:rsidRDefault="00936E7A" w:rsidP="00936E7A">
      <w:pPr>
        <w:pStyle w:val="Heading3"/>
        <w:rPr>
          <w:lang w:val="fr-FR"/>
        </w:rPr>
      </w:pPr>
      <w:bookmarkStart w:id="74" w:name="_Toc535504452"/>
      <w:r w:rsidRPr="00C44DC2">
        <w:rPr>
          <w:lang w:val="fr-FR"/>
        </w:rPr>
        <w:t>.</w:t>
      </w:r>
      <w:r>
        <w:rPr>
          <w:lang w:val="fr-FR"/>
        </w:rPr>
        <w:t>Set (EEGLAB)</w:t>
      </w:r>
      <w:r w:rsidRPr="00C44DC2">
        <w:rPr>
          <w:lang w:val="fr-FR"/>
        </w:rPr>
        <w:t xml:space="preserve"> </w:t>
      </w:r>
      <w:r>
        <w:rPr>
          <w:lang w:val="fr-FR"/>
        </w:rPr>
        <w:t>Files</w:t>
      </w:r>
      <w:bookmarkEnd w:id="74"/>
      <w:r w:rsidRPr="00C44DC2">
        <w:rPr>
          <w:lang w:val="fr-FR"/>
        </w:rPr>
        <w:t xml:space="preserve"> </w:t>
      </w:r>
    </w:p>
    <w:p w14:paraId="7929EC1A" w14:textId="77777777" w:rsidR="00936E7A" w:rsidRPr="00C44DC2" w:rsidRDefault="00936E7A" w:rsidP="00936E7A">
      <w:pPr>
        <w:tabs>
          <w:tab w:val="left" w:pos="1845"/>
        </w:tabs>
        <w:rPr>
          <w:rFonts w:ascii="Times New Roman" w:hAnsi="Times New Roman" w:cs="Times New Roman"/>
          <w:b/>
          <w:lang w:val="fr-FR"/>
        </w:rPr>
      </w:pPr>
    </w:p>
    <w:p w14:paraId="02827719" w14:textId="18273AA7" w:rsidR="00FF634F" w:rsidRPr="00C44DC2" w:rsidRDefault="00936E7A" w:rsidP="00FF634F">
      <w:pPr>
        <w:autoSpaceDE w:val="0"/>
        <w:autoSpaceDN w:val="0"/>
        <w:adjustRightInd w:val="0"/>
        <w:rPr>
          <w:rFonts w:ascii="Times New Roman" w:hAnsi="Times New Roman" w:cs="Times New Roman"/>
        </w:rPr>
      </w:pPr>
      <w:r w:rsidRPr="00C44DC2">
        <w:rPr>
          <w:rFonts w:ascii="Times New Roman" w:hAnsi="Times New Roman" w:cs="Times New Roman"/>
        </w:rPr>
        <w:t xml:space="preserve">BEAPP has the ability to run </w:t>
      </w:r>
      <w:r>
        <w:rPr>
          <w:rFonts w:ascii="Times New Roman" w:hAnsi="Times New Roman" w:cs="Times New Roman"/>
        </w:rPr>
        <w:t>EEGLAB files</w:t>
      </w:r>
      <w:r w:rsidRPr="00C44DC2">
        <w:rPr>
          <w:rFonts w:ascii="Times New Roman" w:hAnsi="Times New Roman" w:cs="Times New Roman"/>
        </w:rPr>
        <w:t xml:space="preserve"> from a variety of acquisition setups</w:t>
      </w:r>
      <w:r>
        <w:rPr>
          <w:rFonts w:ascii="Times New Roman" w:hAnsi="Times New Roman" w:cs="Times New Roman"/>
        </w:rPr>
        <w:t>, provided they have not been previously segmented (at least in the beta version). For</w:t>
      </w:r>
      <w:r w:rsidRPr="00C44DC2">
        <w:rPr>
          <w:rFonts w:ascii="Times New Roman" w:hAnsi="Times New Roman" w:cs="Times New Roman"/>
        </w:rPr>
        <w:t xml:space="preserve"> all files you would like to run, you must add a line with the file name</w:t>
      </w:r>
      <w:r>
        <w:rPr>
          <w:rFonts w:ascii="Times New Roman" w:hAnsi="Times New Roman" w:cs="Times New Roman"/>
        </w:rPr>
        <w:t xml:space="preserve"> </w:t>
      </w:r>
      <w:r w:rsidR="00E24BBD">
        <w:rPr>
          <w:rFonts w:ascii="Times New Roman" w:hAnsi="Times New Roman" w:cs="Times New Roman"/>
        </w:rPr>
        <w:t xml:space="preserve">and </w:t>
      </w:r>
      <w:r w:rsidRPr="00C44DC2">
        <w:rPr>
          <w:rFonts w:ascii="Times New Roman" w:hAnsi="Times New Roman" w:cs="Times New Roman"/>
        </w:rPr>
        <w:t>EEG net type to the</w:t>
      </w:r>
      <w:r>
        <w:rPr>
          <w:rFonts w:ascii="Times New Roman" w:hAnsi="Times New Roman" w:cs="Times New Roman"/>
        </w:rPr>
        <w:t xml:space="preserve"> beapp</w:t>
      </w:r>
      <w:r w:rsidRPr="00C44DC2">
        <w:rPr>
          <w:rFonts w:ascii="Times New Roman" w:hAnsi="Times New Roman" w:cs="Times New Roman"/>
        </w:rPr>
        <w:t>_file_info_table in the user_inputs folder</w:t>
      </w:r>
      <w:r>
        <w:rPr>
          <w:rFonts w:ascii="Times New Roman" w:hAnsi="Times New Roman" w:cs="Times New Roman"/>
        </w:rPr>
        <w:t xml:space="preserve"> (or another table you’ve selected in the user inputs)</w:t>
      </w:r>
      <w:r w:rsidRPr="00C44DC2">
        <w:rPr>
          <w:rFonts w:ascii="Times New Roman" w:hAnsi="Times New Roman" w:cs="Times New Roman"/>
        </w:rPr>
        <w:t xml:space="preserve">, and re-save the table (and only the table). Files that do not exist in BOTH the source directory and the </w:t>
      </w:r>
      <w:r>
        <w:rPr>
          <w:rFonts w:ascii="Times New Roman" w:hAnsi="Times New Roman" w:cs="Times New Roman"/>
        </w:rPr>
        <w:lastRenderedPageBreak/>
        <w:t>beapp</w:t>
      </w:r>
      <w:r w:rsidRPr="00C44DC2">
        <w:rPr>
          <w:rFonts w:ascii="Times New Roman" w:hAnsi="Times New Roman" w:cs="Times New Roman"/>
        </w:rPr>
        <w:t xml:space="preserve">_file_info_table will NOT be run through the pipeline. </w:t>
      </w:r>
      <w:r w:rsidR="00FF634F">
        <w:rPr>
          <w:rFonts w:ascii="Times New Roman" w:hAnsi="Times New Roman" w:cs="Times New Roman"/>
        </w:rPr>
        <w:t xml:space="preserve"> </w:t>
      </w:r>
      <w:r w:rsidR="00FF634F" w:rsidRPr="00C44DC2">
        <w:rPr>
          <w:rFonts w:ascii="Times New Roman" w:hAnsi="Times New Roman" w:cs="Times New Roman"/>
        </w:rPr>
        <w:t xml:space="preserve">If your files have different event tag offsets, you’ll need to indicate individual file names and file offsets in the </w:t>
      </w:r>
      <w:r w:rsidR="00FF634F">
        <w:rPr>
          <w:rFonts w:ascii="Times New Roman" w:hAnsi="Times New Roman" w:cs="Times New Roman"/>
        </w:rPr>
        <w:t>beapp</w:t>
      </w:r>
      <w:r w:rsidR="00FF634F" w:rsidRPr="00C44DC2">
        <w:rPr>
          <w:rFonts w:ascii="Times New Roman" w:hAnsi="Times New Roman" w:cs="Times New Roman"/>
        </w:rPr>
        <w:t>_file_info_table in the user inputs, and change grp_proc_info.event_tag_offsets = ‘</w:t>
      </w:r>
      <w:r w:rsidR="00FF634F">
        <w:rPr>
          <w:rFonts w:ascii="Times New Roman" w:hAnsi="Times New Roman" w:cs="Times New Roman"/>
        </w:rPr>
        <w:t>input_table</w:t>
      </w:r>
      <w:r w:rsidR="00FF634F" w:rsidRPr="00C44DC2">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p>
    <w:p w14:paraId="2D9B9BF5" w14:textId="2AA0905F" w:rsidR="00873429" w:rsidRPr="00C44DC2" w:rsidRDefault="00873429" w:rsidP="00EC6890">
      <w:pPr>
        <w:tabs>
          <w:tab w:val="left" w:pos="1845"/>
        </w:tabs>
        <w:rPr>
          <w:rFonts w:ascii="Times New Roman" w:hAnsi="Times New Roman" w:cs="Times New Roman"/>
        </w:rPr>
      </w:pPr>
    </w:p>
    <w:p w14:paraId="1519F93B" w14:textId="3A342610" w:rsidR="00684FDE" w:rsidRDefault="00684FDE" w:rsidP="00EE58CA">
      <w:pPr>
        <w:pStyle w:val="Heading3"/>
      </w:pPr>
      <w:bookmarkStart w:id="75" w:name="_Toc535504453"/>
      <w:bookmarkStart w:id="76" w:name="Gen_mat_file_info_table"/>
      <w:bookmarkStart w:id="77" w:name="Gen_beapp_file_info_table"/>
      <w:r w:rsidRPr="005E0D72">
        <w:t>Generating a</w:t>
      </w:r>
      <w:r w:rsidR="004E761C" w:rsidRPr="005E0D72">
        <w:t xml:space="preserve"> </w:t>
      </w:r>
      <w:r w:rsidR="002B5880">
        <w:t>BEAPP File Info Table</w:t>
      </w:r>
      <w:r w:rsidRPr="005E0D72">
        <w:t>:</w:t>
      </w:r>
      <w:bookmarkEnd w:id="75"/>
    </w:p>
    <w:p w14:paraId="7DA513F1" w14:textId="564623F7" w:rsidR="00F72C94" w:rsidRDefault="00F72C94" w:rsidP="00EC6890">
      <w:pPr>
        <w:tabs>
          <w:tab w:val="left" w:pos="1845"/>
        </w:tabs>
        <w:rPr>
          <w:rFonts w:ascii="Times New Roman" w:hAnsi="Times New Roman" w:cs="Times New Roman"/>
          <w:b/>
        </w:rPr>
      </w:pPr>
    </w:p>
    <w:p w14:paraId="5BDE90E6" w14:textId="63DC9CE5" w:rsidR="00F72C94" w:rsidRDefault="00F72C94" w:rsidP="00EC6890">
      <w:pPr>
        <w:tabs>
          <w:tab w:val="left" w:pos="1845"/>
        </w:tabs>
        <w:rPr>
          <w:rFonts w:ascii="Times New Roman" w:hAnsi="Times New Roman" w:cs="Times New Roman"/>
        </w:rPr>
      </w:pPr>
      <w:r w:rsidRPr="00C53740">
        <w:rPr>
          <w:rFonts w:ascii="Times New Roman" w:hAnsi="Times New Roman" w:cs="Times New Roman"/>
        </w:rPr>
        <w:t>Users should generate BEAPP file info tables when running .mat files or when running files with line noise or offset information that varies within the dataset. Current table options include file names</w:t>
      </w:r>
      <w:r w:rsidR="00C53740">
        <w:rPr>
          <w:rFonts w:ascii="Times New Roman" w:hAnsi="Times New Roman" w:cs="Times New Roman"/>
        </w:rPr>
        <w:t>(FileName)</w:t>
      </w:r>
      <w:r w:rsidRPr="00C53740">
        <w:rPr>
          <w:rFonts w:ascii="Times New Roman" w:hAnsi="Times New Roman" w:cs="Times New Roman"/>
        </w:rPr>
        <w:t>, sampling rates</w:t>
      </w:r>
      <w:r w:rsidR="00C53740">
        <w:rPr>
          <w:rFonts w:ascii="Times New Roman" w:hAnsi="Times New Roman" w:cs="Times New Roman"/>
        </w:rPr>
        <w:t>(SamplingRate)</w:t>
      </w:r>
      <w:r w:rsidRPr="00C53740">
        <w:rPr>
          <w:rFonts w:ascii="Times New Roman" w:hAnsi="Times New Roman" w:cs="Times New Roman"/>
        </w:rPr>
        <w:t>, net types</w:t>
      </w:r>
      <w:r w:rsidR="00C53740">
        <w:rPr>
          <w:rFonts w:ascii="Times New Roman" w:hAnsi="Times New Roman" w:cs="Times New Roman"/>
        </w:rPr>
        <w:t xml:space="preserve"> (NetType)</w:t>
      </w:r>
      <w:r w:rsidRPr="00C53740">
        <w:rPr>
          <w:rFonts w:ascii="Times New Roman" w:hAnsi="Times New Roman" w:cs="Times New Roman"/>
        </w:rPr>
        <w:t>, event offsets</w:t>
      </w:r>
      <w:r w:rsidR="00C53740">
        <w:rPr>
          <w:rFonts w:ascii="Times New Roman" w:hAnsi="Times New Roman" w:cs="Times New Roman"/>
        </w:rPr>
        <w:t>(FileOffset)</w:t>
      </w:r>
      <w:r w:rsidRPr="00C53740">
        <w:rPr>
          <w:rFonts w:ascii="Times New Roman" w:hAnsi="Times New Roman" w:cs="Times New Roman"/>
        </w:rPr>
        <w:t>, and line noise frequencies</w:t>
      </w:r>
      <w:r w:rsidR="00C53740">
        <w:rPr>
          <w:rFonts w:ascii="Times New Roman" w:hAnsi="Times New Roman" w:cs="Times New Roman"/>
        </w:rPr>
        <w:t>(</w:t>
      </w:r>
      <w:r w:rsidR="00C53740" w:rsidRPr="00C53740">
        <w:rPr>
          <w:rFonts w:ascii="Times New Roman" w:hAnsi="Times New Roman" w:cs="Times New Roman"/>
        </w:rPr>
        <w:t>Line_Noise_Freq</w:t>
      </w:r>
      <w:r w:rsidR="00C53740">
        <w:rPr>
          <w:rFonts w:ascii="Times New Roman" w:hAnsi="Times New Roman" w:cs="Times New Roman"/>
        </w:rPr>
        <w:t>)</w:t>
      </w:r>
      <w:r w:rsidRPr="00C53740">
        <w:rPr>
          <w:rFonts w:ascii="Times New Roman" w:hAnsi="Times New Roman" w:cs="Times New Roman"/>
        </w:rPr>
        <w:t xml:space="preserve">. </w:t>
      </w:r>
      <w:r w:rsidR="00C53740">
        <w:rPr>
          <w:rFonts w:ascii="Times New Roman" w:hAnsi="Times New Roman" w:cs="Times New Roman"/>
        </w:rPr>
        <w:t xml:space="preserve">The table must always include these columns, but </w:t>
      </w:r>
      <w:r w:rsidR="00C53740" w:rsidRPr="00C53740">
        <w:rPr>
          <w:rFonts w:ascii="Times New Roman" w:hAnsi="Times New Roman" w:cs="Times New Roman"/>
        </w:rPr>
        <w:t>Information that is not required can be left as NaNs or ‘’ if not applicable.</w:t>
      </w:r>
    </w:p>
    <w:p w14:paraId="217BE0B3" w14:textId="77777777" w:rsidR="00C53740" w:rsidRPr="00C53740" w:rsidRDefault="00C53740" w:rsidP="00EC6890">
      <w:pPr>
        <w:tabs>
          <w:tab w:val="left" w:pos="1845"/>
        </w:tabs>
        <w:rPr>
          <w:rFonts w:ascii="Times New Roman" w:hAnsi="Times New Roman" w:cs="Times New Roman"/>
        </w:rPr>
      </w:pPr>
    </w:p>
    <w:p w14:paraId="03643401" w14:textId="77777777" w:rsidR="00F72C94" w:rsidRPr="00C53740" w:rsidRDefault="00F72C94" w:rsidP="00C53740">
      <w:pPr>
        <w:tabs>
          <w:tab w:val="left" w:pos="1845"/>
        </w:tabs>
        <w:rPr>
          <w:rFonts w:ascii="Times New Roman" w:hAnsi="Times New Roman" w:cs="Times New Roman"/>
        </w:rPr>
      </w:pPr>
      <w:r w:rsidRPr="00C53740">
        <w:rPr>
          <w:rFonts w:ascii="Times New Roman" w:hAnsi="Times New Roman" w:cs="Times New Roman"/>
        </w:rPr>
        <w:t>To run .mat files, the BEAPP file info table :</w:t>
      </w:r>
    </w:p>
    <w:p w14:paraId="4F233268" w14:textId="4A3AA6D3" w:rsidR="00F72C94" w:rsidRPr="00C53740"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Must include values for : filenames, sampling rates, and net type names</w:t>
      </w:r>
    </w:p>
    <w:p w14:paraId="3EC5EB43" w14:textId="2C3E72F5" w:rsidR="00F72C94"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Can include:  line noise frequencies.</w:t>
      </w:r>
    </w:p>
    <w:p w14:paraId="72CCE483" w14:textId="6CA4DBE2" w:rsidR="00C53740" w:rsidRDefault="00C53740" w:rsidP="00C53740">
      <w:pPr>
        <w:tabs>
          <w:tab w:val="left" w:pos="1845"/>
        </w:tabs>
        <w:rPr>
          <w:rFonts w:ascii="Times New Roman" w:hAnsi="Times New Roman" w:cs="Times New Roman"/>
        </w:rPr>
      </w:pPr>
      <w:r>
        <w:rPr>
          <w:rFonts w:ascii="Times New Roman" w:hAnsi="Times New Roman" w:cs="Times New Roman"/>
        </w:rPr>
        <w:t xml:space="preserve">For non-mat files, only the filenames and the values that vary by file need to be populated. </w:t>
      </w:r>
    </w:p>
    <w:p w14:paraId="0B946F55" w14:textId="77777777" w:rsidR="00C53740" w:rsidRPr="00C53740" w:rsidRDefault="00C53740" w:rsidP="00C53740">
      <w:pPr>
        <w:tabs>
          <w:tab w:val="left" w:pos="1845"/>
        </w:tabs>
        <w:rPr>
          <w:rFonts w:ascii="Times New Roman" w:hAnsi="Times New Roman" w:cs="Times New Roman"/>
        </w:rPr>
      </w:pPr>
    </w:p>
    <w:bookmarkEnd w:id="76"/>
    <w:bookmarkEnd w:id="77"/>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Matlab, all from different sites and collected with different nets. The user has placed them all in the source directory example_data:</w:t>
      </w:r>
    </w:p>
    <w:p w14:paraId="22FDCD72" w14:textId="77777777" w:rsidR="000C2DBB" w:rsidRPr="00C44DC2" w:rsidRDefault="000C2DBB" w:rsidP="00EC6890">
      <w:pPr>
        <w:tabs>
          <w:tab w:val="left" w:pos="1845"/>
        </w:tabs>
        <w:rPr>
          <w:rFonts w:ascii="Times New Roman" w:hAnsi="Times New Roman" w:cs="Times New Roman"/>
        </w:rPr>
      </w:pPr>
    </w:p>
    <w:p w14:paraId="4F1EE60C" w14:textId="77777777" w:rsidR="00270A44" w:rsidRDefault="00F63866" w:rsidP="00270A44">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2DE9C7F4" wp14:editId="484F2826">
            <wp:extent cx="6291587" cy="1230086"/>
            <wp:effectExtent l="0" t="0" r="0" b="8255"/>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54">
                      <a:extLst>
                        <a:ext uri="{28A0092B-C50C-407E-A947-70E740481C1C}">
                          <a14:useLocalDpi xmlns:a14="http://schemas.microsoft.com/office/drawing/2010/main" val="0"/>
                        </a:ext>
                      </a:extLst>
                    </a:blip>
                    <a:srcRect b="31073"/>
                    <a:stretch/>
                  </pic:blipFill>
                  <pic:spPr bwMode="auto">
                    <a:xfrm>
                      <a:off x="0" y="0"/>
                      <a:ext cx="6397368" cy="1250768"/>
                    </a:xfrm>
                    <a:prstGeom prst="rect">
                      <a:avLst/>
                    </a:prstGeom>
                    <a:noFill/>
                    <a:ln>
                      <a:noFill/>
                    </a:ln>
                    <a:extLst>
                      <a:ext uri="{53640926-AAD7-44D8-BBD7-CCE9431645EC}">
                        <a14:shadowObscured xmlns:a14="http://schemas.microsoft.com/office/drawing/2010/main"/>
                      </a:ext>
                    </a:extLst>
                  </pic:spPr>
                </pic:pic>
              </a:graphicData>
            </a:graphic>
          </wp:inline>
        </w:drawing>
      </w:r>
      <w:r w:rsidR="00270A44" w:rsidRPr="00270A44">
        <w:rPr>
          <w:rFonts w:ascii="Times New Roman" w:hAnsi="Times New Roman" w:cs="Times New Roman"/>
        </w:rPr>
        <w:t xml:space="preserve"> </w:t>
      </w:r>
    </w:p>
    <w:p w14:paraId="28545516" w14:textId="77777777" w:rsidR="00270A44" w:rsidRDefault="00270A44" w:rsidP="00270A44">
      <w:pPr>
        <w:tabs>
          <w:tab w:val="left" w:pos="1845"/>
        </w:tabs>
        <w:rPr>
          <w:rFonts w:ascii="Times New Roman" w:hAnsi="Times New Roman" w:cs="Times New Roman"/>
        </w:rPr>
      </w:pPr>
    </w:p>
    <w:p w14:paraId="2832A9AE" w14:textId="6F6C49B3"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In Matlab the user has then navigated to /user_inputs/</w:t>
      </w:r>
      <w:r>
        <w:rPr>
          <w:rFonts w:ascii="Times New Roman" w:hAnsi="Times New Roman" w:cs="Times New Roman"/>
        </w:rPr>
        <w:t>beapp</w:t>
      </w:r>
      <w:r w:rsidRPr="00C44DC2">
        <w:rPr>
          <w:rFonts w:ascii="Times New Roman" w:hAnsi="Times New Roman" w:cs="Times New Roman"/>
        </w:rPr>
        <w:t xml:space="preserve">_file_info_table and opened the file by double clicking, before opening the </w:t>
      </w:r>
      <w:r>
        <w:rPr>
          <w:rFonts w:ascii="Times New Roman" w:hAnsi="Times New Roman" w:cs="Times New Roman"/>
        </w:rPr>
        <w:t>beapp</w:t>
      </w:r>
      <w:r w:rsidRPr="00C44DC2">
        <w:rPr>
          <w:rFonts w:ascii="Times New Roman" w:hAnsi="Times New Roman" w:cs="Times New Roman"/>
        </w:rPr>
        <w:t xml:space="preserve">_file_info_table variable from the Matlab workspace. </w:t>
      </w:r>
    </w:p>
    <w:p w14:paraId="3AA42FE2" w14:textId="77777777" w:rsidR="00270A44" w:rsidRPr="00C44DC2" w:rsidRDefault="00270A44" w:rsidP="00270A44">
      <w:pPr>
        <w:tabs>
          <w:tab w:val="left" w:pos="1845"/>
        </w:tabs>
        <w:rPr>
          <w:rFonts w:ascii="Times New Roman" w:hAnsi="Times New Roman" w:cs="Times New Roman"/>
        </w:rPr>
      </w:pPr>
    </w:p>
    <w:p w14:paraId="47CDC95E" w14:textId="18E883AC"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reference_data/net_library_options.mat exactly, unless a new net type is being introduced.  In that case, the user can use a consistent, new net name for all of the relevant files, as they will be prompted to add the net later. Note that having additional </w:t>
      </w:r>
      <w:r>
        <w:rPr>
          <w:rFonts w:ascii="Times New Roman" w:hAnsi="Times New Roman" w:cs="Times New Roman"/>
        </w:rPr>
        <w:t xml:space="preserve">file </w:t>
      </w:r>
      <w:r w:rsidRPr="00C44DC2">
        <w:rPr>
          <w:rFonts w:ascii="Times New Roman" w:hAnsi="Times New Roman" w:cs="Times New Roman"/>
        </w:rPr>
        <w:t xml:space="preserve">listings in the table is fine – only files listed in the table that are also present in the current source directory will be run. </w:t>
      </w:r>
    </w:p>
    <w:p w14:paraId="2B102544" w14:textId="77777777" w:rsidR="00270A44" w:rsidRPr="00C44DC2" w:rsidRDefault="00270A44" w:rsidP="00270A44">
      <w:pPr>
        <w:tabs>
          <w:tab w:val="left" w:pos="1845"/>
        </w:tabs>
        <w:rPr>
          <w:rFonts w:ascii="Times New Roman" w:hAnsi="Times New Roman" w:cs="Times New Roman"/>
        </w:rPr>
      </w:pPr>
    </w:p>
    <w:p w14:paraId="675D8CFE" w14:textId="7A469740" w:rsidR="00873429" w:rsidRPr="00C44DC2" w:rsidRDefault="00270A44"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Pr>
          <w:noProof/>
        </w:rPr>
        <w:lastRenderedPageBreak/>
        <w:drawing>
          <wp:inline distT="0" distB="0" distL="0" distR="0" wp14:anchorId="01257095" wp14:editId="466B2EA0">
            <wp:extent cx="5943600" cy="3425177"/>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425177"/>
                    </a:xfrm>
                    <a:prstGeom prst="rect">
                      <a:avLst/>
                    </a:prstGeom>
                  </pic:spPr>
                </pic:pic>
              </a:graphicData>
            </a:graphic>
          </wp:inline>
        </w:drawing>
      </w:r>
    </w:p>
    <w:p w14:paraId="692EE090" w14:textId="74FF0A9A"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lastRenderedPageBreak/>
        <w:t xml:space="preserve">Once the table has been updated, the user should close the variable and save just the </w:t>
      </w:r>
      <w:r w:rsidR="00E7727B">
        <w:rPr>
          <w:rFonts w:ascii="Times New Roman" w:hAnsi="Times New Roman" w:cs="Times New Roman"/>
        </w:rPr>
        <w:t>beapp</w:t>
      </w:r>
      <w:r w:rsidRPr="00C44DC2">
        <w:rPr>
          <w:rFonts w:ascii="Times New Roman" w:hAnsi="Times New Roman" w:cs="Times New Roman"/>
        </w:rPr>
        <w:t xml:space="preserve">_file_info_table variable into </w:t>
      </w:r>
      <w:r w:rsidR="00E7727B">
        <w:rPr>
          <w:rFonts w:ascii="Times New Roman" w:hAnsi="Times New Roman" w:cs="Times New Roman"/>
        </w:rPr>
        <w:t>beapp</w:t>
      </w:r>
      <w:r w:rsidRPr="00C44DC2">
        <w:rPr>
          <w:rFonts w:ascii="Times New Roman" w:hAnsi="Times New Roman" w:cs="Times New Roman"/>
        </w:rPr>
        <w:t>_file_info_table.mat in the user_inputs folder by navigating to the user_inputs directory in Matlab, and then entering the following into the Matlab command window:</w:t>
      </w:r>
    </w:p>
    <w:p w14:paraId="4669E574" w14:textId="77777777" w:rsidR="00F72C94" w:rsidRPr="00C44DC2" w:rsidRDefault="00F72C94" w:rsidP="00F72C94">
      <w:pPr>
        <w:tabs>
          <w:tab w:val="left" w:pos="1845"/>
        </w:tabs>
        <w:rPr>
          <w:rFonts w:ascii="Times New Roman" w:hAnsi="Times New Roman" w:cs="Times New Roman"/>
        </w:rPr>
      </w:pPr>
    </w:p>
    <w:p w14:paraId="6794779E"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r>
        <w:rPr>
          <w:rFonts w:ascii="Times New Roman" w:hAnsi="Times New Roman" w:cs="Times New Roman"/>
        </w:rPr>
        <w:t>beapp</w:t>
      </w:r>
      <w:r w:rsidRPr="00C44DC2">
        <w:rPr>
          <w:rFonts w:ascii="Times New Roman" w:hAnsi="Times New Roman" w:cs="Times New Roman"/>
        </w:rPr>
        <w:t>_file_info_table.mat','</w:t>
      </w:r>
      <w:r>
        <w:rPr>
          <w:rFonts w:ascii="Times New Roman" w:hAnsi="Times New Roman" w:cs="Times New Roman"/>
        </w:rPr>
        <w:t>beapp</w:t>
      </w:r>
      <w:r w:rsidRPr="00C44DC2">
        <w:rPr>
          <w:rFonts w:ascii="Times New Roman" w:hAnsi="Times New Roman" w:cs="Times New Roman"/>
        </w:rPr>
        <w:t>_file_info_table');</w:t>
      </w:r>
    </w:p>
    <w:p w14:paraId="45BDD87E" w14:textId="77777777" w:rsidR="00F72C94" w:rsidRPr="00C44DC2" w:rsidRDefault="00F72C94" w:rsidP="00F72C94">
      <w:pPr>
        <w:tabs>
          <w:tab w:val="left" w:pos="1845"/>
        </w:tabs>
        <w:rPr>
          <w:rFonts w:ascii="Times New Roman" w:hAnsi="Times New Roman" w:cs="Times New Roman"/>
        </w:rPr>
      </w:pPr>
    </w:p>
    <w:p w14:paraId="1F27296D"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Users wishing to save a copy of the table with a different name (for reuse when switching between datsets) should instead enter the command:</w:t>
      </w:r>
    </w:p>
    <w:p w14:paraId="3C6CF14C" w14:textId="77777777" w:rsidR="00F72C94" w:rsidRPr="00C44DC2" w:rsidRDefault="00F72C94" w:rsidP="00F72C94">
      <w:pPr>
        <w:tabs>
          <w:tab w:val="left" w:pos="1845"/>
        </w:tabs>
        <w:rPr>
          <w:rFonts w:ascii="Times New Roman" w:hAnsi="Times New Roman" w:cs="Times New Roman"/>
        </w:rPr>
      </w:pPr>
    </w:p>
    <w:p w14:paraId="3A71BB04"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desired_table_name.mat’,’</w:t>
      </w:r>
      <w:r>
        <w:rPr>
          <w:rFonts w:ascii="Times New Roman" w:hAnsi="Times New Roman" w:cs="Times New Roman"/>
        </w:rPr>
        <w:t>beapp</w:t>
      </w:r>
      <w:r w:rsidRPr="00C44DC2">
        <w:rPr>
          <w:rFonts w:ascii="Times New Roman" w:hAnsi="Times New Roman" w:cs="Times New Roman"/>
        </w:rPr>
        <w:t>_file_info_table’);</w:t>
      </w:r>
    </w:p>
    <w:p w14:paraId="38204A17" w14:textId="77777777" w:rsidR="00F72C94" w:rsidRPr="00C44DC2" w:rsidRDefault="00F72C94" w:rsidP="00F72C94">
      <w:pPr>
        <w:tabs>
          <w:tab w:val="left" w:pos="1845"/>
        </w:tabs>
        <w:rPr>
          <w:rFonts w:ascii="Times New Roman" w:hAnsi="Times New Roman" w:cs="Times New Roman"/>
        </w:rPr>
      </w:pPr>
    </w:p>
    <w:p w14:paraId="76311D1E" w14:textId="77777777" w:rsidR="00F72C94" w:rsidRDefault="00F72C94" w:rsidP="00F72C94">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w:t>
      </w:r>
      <w:r>
        <w:rPr>
          <w:rFonts w:ascii="Times New Roman" w:hAnsi="Times New Roman" w:cs="Times New Roman"/>
        </w:rPr>
        <w:t>at</w:t>
      </w:r>
      <w:r w:rsidRPr="00C44DC2">
        <w:rPr>
          <w:rFonts w:ascii="Times New Roman" w:hAnsi="Times New Roman" w:cs="Times New Roman"/>
        </w:rPr>
        <w:t xml:space="preserve"> /reference_data/example_scripts</w:t>
      </w:r>
      <w:r>
        <w:rPr>
          <w:rFonts w:ascii="Times New Roman" w:hAnsi="Times New Roman" w:cs="Times New Roman"/>
        </w:rPr>
        <w:t>/</w:t>
      </w:r>
      <w:r w:rsidRPr="00C44DC2">
        <w:rPr>
          <w:rFonts w:ascii="Times New Roman" w:hAnsi="Times New Roman" w:cs="Times New Roman"/>
        </w:rPr>
        <w:t>gen_</w:t>
      </w:r>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_basic_case</w:t>
      </w:r>
      <w:r w:rsidRPr="00C44DC2">
        <w:rPr>
          <w:rFonts w:ascii="Times New Roman" w:hAnsi="Times New Roman" w:cs="Times New Roman"/>
        </w:rPr>
        <w:t>.m .  Users are encouraged to modify this script to generate this table for their own data.</w:t>
      </w:r>
      <w:r>
        <w:rPr>
          <w:rFonts w:ascii="Times New Roman" w:hAnsi="Times New Roman" w:cs="Times New Roman"/>
        </w:rPr>
        <w:t xml:space="preserve"> While this script assumes all of the files have the same net type, sampling rate, and line noise frequency, an example for generating the beapp_file_info_table automatically for a more complex case can be found under  </w:t>
      </w:r>
      <w:r w:rsidRPr="00C44DC2">
        <w:rPr>
          <w:rFonts w:ascii="Times New Roman" w:hAnsi="Times New Roman" w:cs="Times New Roman"/>
        </w:rPr>
        <w:t>/reference_data/example_script</w:t>
      </w:r>
      <w:r>
        <w:rPr>
          <w:rFonts w:ascii="Times New Roman" w:hAnsi="Times New Roman" w:cs="Times New Roman"/>
        </w:rPr>
        <w:t>/</w:t>
      </w:r>
      <w:r w:rsidRPr="00F934A3">
        <w:rPr>
          <w:rFonts w:ascii="Times New Roman" w:hAnsi="Times New Roman" w:cs="Times New Roman"/>
        </w:rPr>
        <w:t>ISP_gen_beapp_file_info_table</w:t>
      </w:r>
      <w:r w:rsidRPr="00C44DC2">
        <w:rPr>
          <w:rFonts w:ascii="Times New Roman" w:hAnsi="Times New Roman" w:cs="Times New Roman"/>
        </w:rPr>
        <w:t>.</w:t>
      </w:r>
    </w:p>
    <w:p w14:paraId="37C0A757" w14:textId="77777777" w:rsidR="00675D45" w:rsidRDefault="00675D45" w:rsidP="00F72C94">
      <w:pPr>
        <w:tabs>
          <w:tab w:val="left" w:pos="1845"/>
        </w:tabs>
        <w:rPr>
          <w:rFonts w:ascii="Times New Roman" w:hAnsi="Times New Roman" w:cs="Times New Roman"/>
        </w:rPr>
      </w:pPr>
    </w:p>
    <w:p w14:paraId="624D450C" w14:textId="77777777" w:rsidR="00675D45" w:rsidRDefault="00675D45" w:rsidP="00F72C94">
      <w:pPr>
        <w:tabs>
          <w:tab w:val="left" w:pos="1845"/>
        </w:tabs>
        <w:rPr>
          <w:rFonts w:ascii="Times New Roman" w:hAnsi="Times New Roman" w:cs="Times New Roman"/>
        </w:rPr>
      </w:pPr>
    </w:p>
    <w:p w14:paraId="495EBE3E" w14:textId="31D4E990" w:rsidR="00675D45" w:rsidRPr="00C44DC2" w:rsidRDefault="00675D45" w:rsidP="00675D45">
      <w:pPr>
        <w:tabs>
          <w:tab w:val="left" w:pos="1845"/>
        </w:tabs>
        <w:rPr>
          <w:rFonts w:ascii="Times New Roman" w:hAnsi="Times New Roman" w:cs="Times New Roman"/>
        </w:rPr>
      </w:pPr>
      <w:r>
        <w:rPr>
          <w:rFonts w:ascii="Times New Roman" w:hAnsi="Times New Roman" w:cs="Times New Roman"/>
        </w:rPr>
        <w:t xml:space="preserve">Note: Users wishing to generate a rerun_fselect_table can use the same process, selecting the rerun_fselect_table.mat file in the user_inputs, entering appropriate file information , and saving the table as a variable, rerun_fselect_table, inside rerun_fselect_table.mat. As with the </w:t>
      </w:r>
      <w:r w:rsidR="00E7727B">
        <w:rPr>
          <w:rFonts w:ascii="Times New Roman" w:hAnsi="Times New Roman" w:cs="Times New Roman"/>
        </w:rPr>
        <w:t>beapp</w:t>
      </w:r>
      <w:r>
        <w:rPr>
          <w:rFonts w:ascii="Times New Roman" w:hAnsi="Times New Roman" w:cs="Times New Roman"/>
        </w:rPr>
        <w:t>_file_info_table, users may also save the table in an alternative location. This can also be done for event -tagged data.</w:t>
      </w: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2A7CF15E" w14:textId="77777777" w:rsidR="00FF4E14" w:rsidRDefault="00FF4E14" w:rsidP="00FF4E14">
      <w:pPr>
        <w:autoSpaceDE w:val="0"/>
        <w:autoSpaceDN w:val="0"/>
        <w:adjustRightInd w:val="0"/>
        <w:rPr>
          <w:rFonts w:ascii="Times New Roman" w:hAnsi="Times New Roman" w:cs="Times New Roman"/>
          <w:b/>
        </w:rPr>
      </w:pPr>
      <w:bookmarkStart w:id="78" w:name="Baseline_Seg_Recommendations"/>
      <w:bookmarkStart w:id="79" w:name="Running_BEAPP_With_Differently_Structure"/>
      <w:r w:rsidRPr="002F081F">
        <w:rPr>
          <w:rFonts w:ascii="Times New Roman" w:hAnsi="Times New Roman" w:cs="Times New Roman"/>
          <w:b/>
        </w:rPr>
        <w:lastRenderedPageBreak/>
        <w:t>Segment</w:t>
      </w:r>
      <w:r>
        <w:rPr>
          <w:rFonts w:ascii="Times New Roman" w:hAnsi="Times New Roman" w:cs="Times New Roman"/>
          <w:b/>
        </w:rPr>
        <w:t xml:space="preserve"> Length</w:t>
      </w:r>
      <w:r w:rsidRPr="002F081F">
        <w:rPr>
          <w:rFonts w:ascii="Times New Roman" w:hAnsi="Times New Roman" w:cs="Times New Roman"/>
          <w:b/>
        </w:rPr>
        <w:t xml:space="preserve"> Recommendations: </w:t>
      </w:r>
      <w:bookmarkEnd w:id="78"/>
    </w:p>
    <w:p w14:paraId="16445CC5" w14:textId="77777777" w:rsidR="00FF4E14" w:rsidRPr="00FF4E14" w:rsidRDefault="00FF4E14" w:rsidP="00FF4E14">
      <w:pPr>
        <w:autoSpaceDE w:val="0"/>
        <w:autoSpaceDN w:val="0"/>
        <w:adjustRightInd w:val="0"/>
        <w:rPr>
          <w:rFonts w:ascii="Times New Roman" w:hAnsi="Times New Roman" w:cs="Times New Roman"/>
          <w:b/>
        </w:rPr>
      </w:pPr>
      <w:r>
        <w:rPr>
          <w:rFonts w:ascii="Times New Roman" w:hAnsi="Times New Roman" w:cs="Times New Roman"/>
        </w:rPr>
        <w:t xml:space="preserve">Segments are typically 1-2 seconds long. </w:t>
      </w:r>
    </w:p>
    <w:p w14:paraId="57A7BF31"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595E9B88"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If the user will be running the PSD module with a multitaper, the minimum meaningful number of tapers (3) requires segment length of at least 2 seconds 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D819D5B" w14:textId="77777777" w:rsidR="00FF4E14"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16A787F0" w14:textId="77777777" w:rsidR="00FF4E14" w:rsidRDefault="00FF4E14" w:rsidP="00AF5C08">
      <w:pPr>
        <w:tabs>
          <w:tab w:val="left" w:pos="1845"/>
        </w:tabs>
        <w:rPr>
          <w:rFonts w:ascii="Times New Roman" w:hAnsi="Times New Roman" w:cs="Times New Roman"/>
          <w:b/>
          <w:sz w:val="32"/>
          <w:szCs w:val="32"/>
        </w:rPr>
      </w:pPr>
    </w:p>
    <w:p w14:paraId="65A5F38A" w14:textId="77777777" w:rsidR="00FF4E14" w:rsidRDefault="00FF4E14" w:rsidP="00AF5C08">
      <w:pPr>
        <w:tabs>
          <w:tab w:val="left" w:pos="1845"/>
        </w:tabs>
        <w:rPr>
          <w:rFonts w:ascii="Times New Roman" w:hAnsi="Times New Roman" w:cs="Times New Roman"/>
          <w:b/>
          <w:sz w:val="32"/>
          <w:szCs w:val="32"/>
        </w:rPr>
      </w:pPr>
    </w:p>
    <w:p w14:paraId="6400D8A9" w14:textId="3416B18B" w:rsidR="00AF5C08" w:rsidRPr="00C44DC2" w:rsidRDefault="00AF5C08" w:rsidP="00EE58CA">
      <w:pPr>
        <w:pStyle w:val="Heading1"/>
      </w:pPr>
      <w:bookmarkStart w:id="80" w:name="_Toc535504454"/>
      <w:r w:rsidRPr="00C44DC2">
        <w:t>Running BEAPP With Differently Structured Data</w:t>
      </w:r>
      <w:bookmarkEnd w:id="79"/>
      <w:bookmarkEnd w:id="80"/>
    </w:p>
    <w:p w14:paraId="6D241DF8" w14:textId="4FFF8E5B" w:rsidR="00AF5C08" w:rsidRDefault="000A6EDC" w:rsidP="000A6EDC">
      <w:pPr>
        <w:pStyle w:val="Heading2"/>
      </w:pPr>
      <w:bookmarkStart w:id="81" w:name="_Toc535504455"/>
      <w:r>
        <w:t>Baseline:</w:t>
      </w:r>
      <w:bookmarkEnd w:id="81"/>
    </w:p>
    <w:p w14:paraId="01136592" w14:textId="77777777" w:rsidR="000A6EDC" w:rsidRPr="000A6EDC" w:rsidRDefault="000A6EDC" w:rsidP="000A6EDC"/>
    <w:p w14:paraId="0F84ABD5" w14:textId="77777777" w:rsidR="00AF5C08" w:rsidRPr="00C44DC2" w:rsidRDefault="00AF5C08" w:rsidP="00EE58CA">
      <w:pPr>
        <w:pStyle w:val="Heading3"/>
      </w:pPr>
      <w:bookmarkStart w:id="82" w:name="_Toc535504456"/>
      <w:r w:rsidRPr="00C44DC2">
        <w:t>Running Standard Baseline Files</w:t>
      </w:r>
      <w:bookmarkEnd w:id="82"/>
      <w:r w:rsidRPr="00C44DC2">
        <w:t xml:space="preserve"> </w:t>
      </w:r>
    </w:p>
    <w:p w14:paraId="6FC0B516" w14:textId="45C7E6E5" w:rsidR="00AF5C08" w:rsidRDefault="00AF5C08" w:rsidP="00AF5C08">
      <w:pPr>
        <w:autoSpaceDE w:val="0"/>
        <w:autoSpaceDN w:val="0"/>
        <w:adjustRightInd w:val="0"/>
        <w:rPr>
          <w:rFonts w:ascii="Times New Roman" w:hAnsi="Times New Roman" w:cs="Times New Roman"/>
          <w:color w:val="000000"/>
        </w:rPr>
      </w:pPr>
      <w:r w:rsidRPr="00C44DC2">
        <w:rPr>
          <w:rFonts w:ascii="Times New Roman" w:hAnsi="Times New Roman" w:cs="Times New Roman"/>
        </w:rPr>
        <w:t xml:space="preserve">To run baseline files that contain only baseline EEG data (e.g files that have had relevant sections pulled out in Netstation), set grp_proc_info.src_ data_type =1 in the user settings. If you have an MFF file where some epochs are entirely baseline and some are event related, you can also run the baseline epochs by setting grp_proc_info.src_data_type = 1 and selecting the desired epochs in </w:t>
      </w:r>
      <w:r w:rsidRPr="00C44DC2">
        <w:rPr>
          <w:rFonts w:ascii="Times New Roman" w:hAnsi="Times New Roman" w:cs="Times New Roman"/>
          <w:color w:val="000000"/>
        </w:rPr>
        <w:t xml:space="preserve">grp_proc_info.epoch_inds_to_process. </w:t>
      </w:r>
    </w:p>
    <w:p w14:paraId="678AE7B0" w14:textId="230E8795" w:rsidR="00AF5C08" w:rsidRPr="00C44DC2" w:rsidRDefault="00AF5C08" w:rsidP="00AF5C08">
      <w:pPr>
        <w:tabs>
          <w:tab w:val="left" w:pos="1845"/>
        </w:tabs>
        <w:rPr>
          <w:rFonts w:ascii="Times New Roman" w:hAnsi="Times New Roman" w:cs="Times New Roman"/>
        </w:rPr>
      </w:pPr>
    </w:p>
    <w:p w14:paraId="56E74106" w14:textId="41B38E1A" w:rsidR="00AF5C08" w:rsidRPr="00C44DC2" w:rsidRDefault="00BF7931" w:rsidP="00EE58CA">
      <w:pPr>
        <w:pStyle w:val="Heading3"/>
      </w:pPr>
      <w:bookmarkStart w:id="83" w:name="_Toc535504457"/>
      <w:r>
        <w:t xml:space="preserve">Running </w:t>
      </w:r>
      <w:r w:rsidR="00EE58CA">
        <w:t>Conditioned Baseline</w:t>
      </w:r>
      <w:r>
        <w:t xml:space="preserve"> Files</w:t>
      </w:r>
      <w:r w:rsidR="00EE58CA">
        <w:t>:</w:t>
      </w:r>
      <w:bookmarkEnd w:id="83"/>
    </w:p>
    <w:p w14:paraId="00B66737" w14:textId="40E24A8B" w:rsidR="00AF5C08" w:rsidRDefault="00BF7931" w:rsidP="00AF5C08">
      <w:pPr>
        <w:tabs>
          <w:tab w:val="left" w:pos="1845"/>
        </w:tabs>
        <w:rPr>
          <w:rFonts w:ascii="Times New Roman" w:hAnsi="Times New Roman" w:cs="Times New Roman"/>
        </w:rPr>
      </w:pPr>
      <w:r w:rsidRPr="00C44DC2">
        <w:t>Baseline Data Between Event Tags</w:t>
      </w:r>
      <w:r>
        <w:t>, Including Alternating or Recurring Sections of Baseline Data (e.g. eyes open, eyes closed)</w:t>
      </w:r>
      <w:r>
        <w:rPr>
          <w:rFonts w:ascii="Times New Roman" w:hAnsi="Times New Roman" w:cs="Times New Roman"/>
        </w:rPr>
        <w:t xml:space="preserve"> . </w:t>
      </w:r>
      <w:r w:rsidR="00E77809">
        <w:rPr>
          <w:rFonts w:ascii="Times New Roman" w:hAnsi="Times New Roman" w:cs="Times New Roman"/>
        </w:rPr>
        <w:t xml:space="preserve">To run files with baseline data between event tags, including alternating, recurring, or conditioned sections of baseline data (eyes open, eyes closed, for example), </w:t>
      </w:r>
      <w:r>
        <w:rPr>
          <w:rFonts w:ascii="Times New Roman" w:hAnsi="Times New Roman" w:cs="Times New Roman"/>
        </w:rPr>
        <w:t xml:space="preserve">select this option in the Format panel of the GUI, or </w:t>
      </w:r>
      <w:r w:rsidR="00E77809">
        <w:rPr>
          <w:rFonts w:ascii="Times New Roman" w:hAnsi="Times New Roman" w:cs="Times New Roman"/>
        </w:rPr>
        <w:t xml:space="preserve">set grp_proc_info.src_data_type = 3. </w:t>
      </w:r>
    </w:p>
    <w:p w14:paraId="44527AC1" w14:textId="2B3C2A29" w:rsidR="00471B9B" w:rsidRDefault="00471B9B" w:rsidP="00AF5C08">
      <w:pPr>
        <w:tabs>
          <w:tab w:val="left" w:pos="1845"/>
        </w:tabs>
        <w:rPr>
          <w:rFonts w:ascii="Times New Roman" w:hAnsi="Times New Roman" w:cs="Times New Roman"/>
        </w:rPr>
      </w:pPr>
    </w:p>
    <w:p w14:paraId="759502E1" w14:textId="77777777" w:rsidR="00471B9B" w:rsidRPr="002F081F" w:rsidRDefault="00471B9B" w:rsidP="00471B9B">
      <w:pPr>
        <w:pStyle w:val="Heading3"/>
      </w:pPr>
      <w:bookmarkStart w:id="84" w:name="_Toc535504458"/>
      <w:bookmarkStart w:id="85" w:name="Baseline_Amp_Based_Masking"/>
      <w:r w:rsidRPr="002F081F">
        <w:t>BEAPP Baseline Amplitude</w:t>
      </w:r>
      <w:r>
        <w:t xml:space="preserve">- Based </w:t>
      </w:r>
      <w:r w:rsidRPr="002F081F">
        <w:t>Masking:</w:t>
      </w:r>
      <w:bookmarkEnd w:id="84"/>
      <w:r w:rsidRPr="002F081F">
        <w:t xml:space="preserve"> </w:t>
      </w:r>
    </w:p>
    <w:bookmarkEnd w:id="85"/>
    <w:p w14:paraId="709C74A3" w14:textId="77777777" w:rsidR="00471B9B" w:rsidRPr="002F081F" w:rsidRDefault="00471B9B" w:rsidP="00471B9B">
      <w:pPr>
        <w:rPr>
          <w:rFonts w:ascii="Times New Roman" w:hAnsi="Times New Roman" w:cs="Times New Roman"/>
        </w:rPr>
      </w:pPr>
      <w:r>
        <w:rPr>
          <w:rFonts w:ascii="Times New Roman" w:hAnsi="Times New Roman" w:cs="Times New Roman"/>
        </w:rPr>
        <w:t xml:space="preserve">If selected, </w:t>
      </w:r>
      <w:r w:rsidRPr="002F081F">
        <w:rPr>
          <w:rFonts w:ascii="Times New Roman" w:hAnsi="Times New Roman" w:cs="Times New Roman"/>
        </w:rPr>
        <w:t>BEAPP will create a mask of all unusable data prior to segmentation.  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here data is suprathreshold. Segments will be created only from the usable data</w:t>
      </w:r>
      <w:r>
        <w:rPr>
          <w:rFonts w:ascii="Times New Roman" w:hAnsi="Times New Roman" w:cs="Times New Roman"/>
        </w:rPr>
        <w:t>. Users have the option to specify whether timepoints should be marked bad if any channel has a supra-threshold value, or if a specific percentage of channels have values above threshold.</w:t>
      </w:r>
    </w:p>
    <w:p w14:paraId="3E2A3DE3" w14:textId="77777777" w:rsidR="00471B9B" w:rsidRDefault="00471B9B" w:rsidP="00AF5C08">
      <w:pPr>
        <w:tabs>
          <w:tab w:val="left" w:pos="1845"/>
        </w:tabs>
        <w:rPr>
          <w:rFonts w:ascii="Times New Roman" w:hAnsi="Times New Roman" w:cs="Times New Roman"/>
        </w:rPr>
      </w:pP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6C757C5E" w:rsidR="00AF5C08" w:rsidRPr="00C44DC2" w:rsidRDefault="00AF5C08" w:rsidP="00EE58CA">
      <w:pPr>
        <w:pStyle w:val="Heading3"/>
      </w:pPr>
      <w:bookmarkStart w:id="86" w:name="_Toc535504459"/>
      <w:r w:rsidRPr="00C44DC2">
        <w:t>Running Files Baseline Data With Time-Locked Information</w:t>
      </w:r>
      <w:bookmarkEnd w:id="86"/>
      <w:r w:rsidRPr="00C44DC2">
        <w:t xml:space="preserve"> </w:t>
      </w:r>
    </w:p>
    <w:p w14:paraId="33E10126" w14:textId="4A5A243A" w:rsidR="00891D12"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w:t>
      </w:r>
      <w:r w:rsidR="00D07E22">
        <w:rPr>
          <w:rFonts w:ascii="Times New Roman" w:hAnsi="Times New Roman" w:cs="Times New Roman"/>
        </w:rPr>
        <w:t xml:space="preserve">This might apply to </w:t>
      </w:r>
      <w:r w:rsidR="00D07E22">
        <w:t xml:space="preserve">baseline data with </w:t>
      </w:r>
      <w:r w:rsidR="00D07E22" w:rsidRPr="00C44DC2">
        <w:t>trial-based behavioral coding</w:t>
      </w:r>
      <w:r w:rsidR="00D07E22">
        <w:t xml:space="preserve">. </w:t>
      </w:r>
      <w:r>
        <w:rPr>
          <w:rFonts w:ascii="Times New Roman" w:hAnsi="Times New Roman" w:cs="Times New Roman"/>
        </w:rPr>
        <w:t xml:space="preserve">See section on running event-tagged data below. </w:t>
      </w:r>
      <w:bookmarkStart w:id="87" w:name="Running_Event_Tagged_Data"/>
    </w:p>
    <w:p w14:paraId="7F2C96D0" w14:textId="77777777" w:rsidR="00161B5C" w:rsidRDefault="00161B5C" w:rsidP="00AD1D4E">
      <w:pPr>
        <w:tabs>
          <w:tab w:val="left" w:pos="1845"/>
        </w:tabs>
        <w:rPr>
          <w:rFonts w:ascii="Times New Roman" w:hAnsi="Times New Roman" w:cs="Times New Roman"/>
        </w:rPr>
      </w:pPr>
    </w:p>
    <w:p w14:paraId="0BF3FF08" w14:textId="12ADE2C3" w:rsidR="00C66F14" w:rsidRPr="00891D12" w:rsidRDefault="00AF16F1" w:rsidP="00760217">
      <w:pPr>
        <w:pStyle w:val="Heading2"/>
      </w:pPr>
      <w:bookmarkStart w:id="88" w:name="_Toc535504460"/>
      <w:r w:rsidRPr="00C44DC2">
        <w:t>Running Event- Tagged</w:t>
      </w:r>
      <w:r w:rsidR="00C66F14" w:rsidRPr="00C44DC2">
        <w:t xml:space="preserve"> Data</w:t>
      </w:r>
      <w:bookmarkEnd w:id="88"/>
    </w:p>
    <w:p w14:paraId="246E90A8" w14:textId="7BF2EFA1" w:rsidR="009347D5" w:rsidRPr="00C44DC2" w:rsidRDefault="009347D5" w:rsidP="00AD1D4E">
      <w:pPr>
        <w:tabs>
          <w:tab w:val="left" w:pos="1845"/>
        </w:tabs>
        <w:rPr>
          <w:rFonts w:ascii="Times New Roman" w:hAnsi="Times New Roman" w:cs="Times New Roman"/>
          <w:b/>
          <w:sz w:val="28"/>
          <w:szCs w:val="28"/>
        </w:rPr>
      </w:pPr>
    </w:p>
    <w:bookmarkEnd w:id="87"/>
    <w:p w14:paraId="21022D77" w14:textId="7376FF1C" w:rsidR="00EE00AA" w:rsidRPr="00C44DC2" w:rsidRDefault="009347D5" w:rsidP="00AD1D4E">
      <w:pPr>
        <w:tabs>
          <w:tab w:val="left" w:pos="1845"/>
        </w:tabs>
        <w:rPr>
          <w:rFonts w:ascii="Times New Roman" w:hAnsi="Times New Roman" w:cs="Times New Roman"/>
        </w:rPr>
      </w:pPr>
      <w:r>
        <w:rPr>
          <w:rFonts w:ascii="Times New Roman" w:hAnsi="Times New Roman" w:cs="Times New Roman"/>
        </w:rPr>
        <w:t xml:space="preserve">To run files with event-tagged data, you will </w:t>
      </w:r>
      <w:r w:rsidR="00EE00AA" w:rsidRPr="00C44DC2">
        <w:rPr>
          <w:rFonts w:ascii="Times New Roman" w:hAnsi="Times New Roman" w:cs="Times New Roman"/>
        </w:rPr>
        <w:t xml:space="preserve">need to set stimulus onset, condition name, and condition cell number information for the events you’d like to analyze. The outputs for </w:t>
      </w:r>
      <w:r w:rsidR="00AB19DB" w:rsidRPr="00C44DC2">
        <w:rPr>
          <w:rFonts w:ascii="Times New Roman" w:hAnsi="Times New Roman" w:cs="Times New Roman"/>
        </w:rPr>
        <w:t xml:space="preserve">each condition </w:t>
      </w:r>
      <w:r w:rsidR="00EE00AA" w:rsidRPr="00C44DC2">
        <w:rPr>
          <w:rFonts w:ascii="Times New Roman" w:hAnsi="Times New Roman" w:cs="Times New Roman"/>
        </w:rPr>
        <w:t xml:space="preserve">are separate, so the events don’t need to be from the same experiment, provided they’re in the same file. </w:t>
      </w:r>
      <w:r w:rsidR="00242AD2"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00242AD2"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Pr>
          <w:rFonts w:ascii="Times New Roman" w:hAnsi="Times New Roman" w:cs="Times New Roman"/>
        </w:rPr>
        <w:t xml:space="preserve">. </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45CF6063" w:rsidR="00404F0B"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3E213223" w14:textId="279BCF9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strings for target event tags to be analyzed (e.g. stm+, stim, evt+ etc)</w:t>
      </w:r>
    </w:p>
    <w:p w14:paraId="1F77087B" w14:textId="79A32DBC" w:rsidR="0009245C" w:rsidRPr="0009245C" w:rsidRDefault="0009245C" w:rsidP="00746736">
      <w:pPr>
        <w:pStyle w:val="ListParagraph"/>
        <w:numPr>
          <w:ilvl w:val="1"/>
          <w:numId w:val="14"/>
        </w:numPr>
        <w:tabs>
          <w:tab w:val="left" w:pos="1845"/>
        </w:tabs>
        <w:rPr>
          <w:rFonts w:ascii="Times New Roman" w:hAnsi="Times New Roman" w:cs="Times New Roman"/>
        </w:rPr>
      </w:pPr>
      <w:r>
        <w:rPr>
          <w:rFonts w:ascii="Times New Roman" w:hAnsi="Times New Roman" w:cs="Times New Roman"/>
          <w:color w:val="000000"/>
        </w:rPr>
        <w:t>This list</w:t>
      </w:r>
      <w:r w:rsidRPr="0009245C">
        <w:rPr>
          <w:rFonts w:ascii="Times New Roman" w:hAnsi="Times New Roman" w:cs="Times New Roman"/>
          <w:color w:val="000000"/>
        </w:rPr>
        <w:t xml:space="preserve"> should include all possible stimulus onset tags for the conditions selected, but the order need not match the other inputs</w:t>
      </w:r>
      <w:r>
        <w:rPr>
          <w:rFonts w:ascii="Times New Roman" w:hAnsi="Times New Roman" w:cs="Times New Roman"/>
          <w:color w:val="000000"/>
        </w:rPr>
        <w:t xml:space="preserve"> one-to-one</w:t>
      </w:r>
    </w:p>
    <w:p w14:paraId="041E8162" w14:textId="0948E97E" w:rsidR="0009245C" w:rsidRDefault="0009245C" w:rsidP="00746736">
      <w:pPr>
        <w:pStyle w:val="ListParagraph"/>
        <w:numPr>
          <w:ilvl w:val="2"/>
          <w:numId w:val="14"/>
        </w:numPr>
        <w:tabs>
          <w:tab w:val="left" w:pos="1845"/>
        </w:tabs>
        <w:rPr>
          <w:rFonts w:ascii="Times New Roman" w:hAnsi="Times New Roman" w:cs="Times New Roman"/>
        </w:rPr>
      </w:pPr>
      <w:r>
        <w:rPr>
          <w:rFonts w:ascii="Times New Roman" w:hAnsi="Times New Roman" w:cs="Times New Roman"/>
        </w:rPr>
        <w:t>For example, event markers for the Cat and Dog conditions can both be stm+, provided they have cell numbers that differ. The event tag list for Cat and Dog would therefore only include stm+.</w:t>
      </w:r>
    </w:p>
    <w:p w14:paraId="3FB1A037" w14:textId="2944594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Start and end times for segments (relative to a given event tag)</w:t>
      </w:r>
    </w:p>
    <w:p w14:paraId="53188EC3" w14:textId="5C24C5FC" w:rsidR="0009245C" w:rsidRDefault="0009245C"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the conditions being analyzed, and corresponding cell numbers from the presentation software</w:t>
      </w:r>
      <w:r w:rsidR="007135B8">
        <w:rPr>
          <w:rFonts w:ascii="Times New Roman" w:hAnsi="Times New Roman" w:cs="Times New Roman"/>
        </w:rPr>
        <w:t xml:space="preserve"> (not required)</w:t>
      </w:r>
    </w:p>
    <w:p w14:paraId="68C26025" w14:textId="09CC362F" w:rsidR="00347774" w:rsidRDefault="00404F0B" w:rsidP="00746736">
      <w:pPr>
        <w:pStyle w:val="ListParagraph"/>
        <w:numPr>
          <w:ilvl w:val="1"/>
          <w:numId w:val="14"/>
        </w:numPr>
        <w:tabs>
          <w:tab w:val="left" w:pos="1845"/>
        </w:tabs>
        <w:rPr>
          <w:rFonts w:ascii="Times New Roman" w:hAnsi="Times New Roman" w:cs="Times New Roman"/>
          <w:color w:val="000000"/>
        </w:rPr>
      </w:pPr>
      <w:r w:rsidRPr="0009245C">
        <w:rPr>
          <w:rFonts w:ascii="Times New Roman" w:hAnsi="Times New Roman" w:cs="Times New Roman"/>
          <w:color w:val="000000"/>
        </w:rPr>
        <w:t xml:space="preserve">This list of </w:t>
      </w:r>
      <w:r w:rsidR="0009245C">
        <w:rPr>
          <w:rFonts w:ascii="Times New Roman" w:hAnsi="Times New Roman" w:cs="Times New Roman"/>
          <w:color w:val="000000"/>
        </w:rPr>
        <w:t xml:space="preserve">condition </w:t>
      </w:r>
      <w:r w:rsidRPr="0009245C">
        <w:rPr>
          <w:rFonts w:ascii="Times New Roman" w:hAnsi="Times New Roman" w:cs="Times New Roman"/>
          <w:color w:val="000000"/>
        </w:rPr>
        <w:t>names does not need to match whatever name was given in the E-Prime file</w:t>
      </w:r>
      <w:r w:rsidR="0009245C">
        <w:rPr>
          <w:rFonts w:ascii="Times New Roman" w:hAnsi="Times New Roman" w:cs="Times New Roman"/>
          <w:b/>
          <w:color w:val="000000"/>
        </w:rPr>
        <w:t xml:space="preserve">. </w:t>
      </w:r>
      <w:r w:rsidRPr="0009245C">
        <w:rPr>
          <w:rFonts w:ascii="Times New Roman" w:hAnsi="Times New Roman" w:cs="Times New Roman"/>
          <w:color w:val="000000"/>
        </w:rPr>
        <w:t xml:space="preserve">If the cell numbers used for each condition </w:t>
      </w:r>
      <w:r w:rsidR="00CB610E" w:rsidRPr="0009245C">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09245C">
        <w:rPr>
          <w:rFonts w:ascii="Times New Roman" w:hAnsi="Times New Roman" w:cs="Times New Roman"/>
          <w:b/>
          <w:color w:val="000000"/>
        </w:rPr>
        <w:t>BEAPP will choose the set of cell numbers that has the most overlap</w:t>
      </w:r>
      <w:r w:rsidR="00CB610E" w:rsidRPr="0009245C">
        <w:rPr>
          <w:rFonts w:ascii="Times New Roman" w:hAnsi="Times New Roman" w:cs="Times New Roman"/>
          <w:color w:val="000000"/>
        </w:rPr>
        <w:t xml:space="preserve"> with the contents of a file as the assumed condition information. </w:t>
      </w:r>
    </w:p>
    <w:p w14:paraId="7A47502F" w14:textId="76248F1C" w:rsidR="007135B8" w:rsidRDefault="007135B8" w:rsidP="00746736">
      <w:pPr>
        <w:pStyle w:val="ListParagraph"/>
        <w:numPr>
          <w:ilvl w:val="1"/>
          <w:numId w:val="14"/>
        </w:numPr>
        <w:tabs>
          <w:tab w:val="left" w:pos="1845"/>
        </w:tabs>
        <w:rPr>
          <w:rFonts w:ascii="Times New Roman" w:hAnsi="Times New Roman" w:cs="Times New Roman"/>
          <w:color w:val="000000"/>
        </w:rPr>
      </w:pPr>
      <w:r>
        <w:rPr>
          <w:rFonts w:ascii="Times New Roman" w:hAnsi="Times New Roman" w:cs="Times New Roman"/>
          <w:color w:val="000000"/>
        </w:rPr>
        <w:t>Users also have the option to select conditions using only the event tags</w:t>
      </w:r>
    </w:p>
    <w:p w14:paraId="7E133EC1" w14:textId="04DED57A" w:rsidR="00347774" w:rsidRPr="00347774" w:rsidRDefault="00347774" w:rsidP="00347774">
      <w:pPr>
        <w:tabs>
          <w:tab w:val="left" w:pos="1845"/>
        </w:tabs>
        <w:rPr>
          <w:rFonts w:ascii="Times New Roman" w:hAnsi="Times New Roman" w:cs="Times New Roman"/>
          <w:color w:val="000000"/>
        </w:rPr>
      </w:pPr>
      <w:bookmarkStart w:id="89" w:name="Condition_Options_in_BEAPP"/>
      <w:r>
        <w:rPr>
          <w:rFonts w:ascii="Times New Roman" w:hAnsi="Times New Roman" w:cs="Times New Roman"/>
          <w:color w:val="000000"/>
        </w:rPr>
        <w:t>Condition Options in BEAPP</w:t>
      </w:r>
      <w:bookmarkEnd w:id="89"/>
      <w:r>
        <w:rPr>
          <w:rFonts w:ascii="Times New Roman" w:hAnsi="Times New Roman" w:cs="Times New Roman"/>
          <w:color w:val="000000"/>
        </w:rPr>
        <w:t xml:space="preserve">: </w:t>
      </w:r>
    </w:p>
    <w:p w14:paraId="48D4F805" w14:textId="16670C16" w:rsidR="00347774" w:rsidRPr="00347774"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06394F62" w14:textId="4A69559D" w:rsidR="004D71F2"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6063EBA" w14:textId="77777777" w:rsidR="009E00FA" w:rsidRPr="009E00FA" w:rsidRDefault="009E00FA" w:rsidP="009E00FA">
      <w:pPr>
        <w:pStyle w:val="ListParagraph"/>
        <w:ind w:left="360"/>
        <w:rPr>
          <w:rFonts w:ascii="Times New Roman" w:hAnsi="Times New Roman" w:cs="Times New Roman"/>
        </w:rPr>
      </w:pPr>
    </w:p>
    <w:p w14:paraId="0EB43BE7" w14:textId="4EE34CB3" w:rsidR="009347D5" w:rsidRPr="009347D5" w:rsidRDefault="009347D5" w:rsidP="00EE58CA">
      <w:pPr>
        <w:pStyle w:val="Heading3"/>
      </w:pPr>
      <w:bookmarkStart w:id="90" w:name="_File_Event_Tag"/>
      <w:bookmarkStart w:id="91" w:name="_Toc535504461"/>
      <w:bookmarkEnd w:id="90"/>
      <w:r w:rsidRPr="00C44DC2">
        <w:lastRenderedPageBreak/>
        <w:t>File Event Tag Offsets:</w:t>
      </w:r>
      <w:bookmarkEnd w:id="91"/>
    </w:p>
    <w:p w14:paraId="75BCC69A" w14:textId="77777777" w:rsidR="00542FE6" w:rsidRDefault="009347D5" w:rsidP="00746736">
      <w:pPr>
        <w:pStyle w:val="ListParagraph"/>
        <w:numPr>
          <w:ilvl w:val="0"/>
          <w:numId w:val="30"/>
        </w:numPr>
        <w:tabs>
          <w:tab w:val="left" w:pos="1845"/>
        </w:tabs>
        <w:rPr>
          <w:rFonts w:ascii="Times New Roman" w:hAnsi="Times New Roman" w:cs="Times New Roman"/>
        </w:rPr>
      </w:pPr>
      <w:r w:rsidRPr="00542FE6">
        <w:rPr>
          <w:rFonts w:ascii="Times New Roman" w:hAnsi="Times New Roman" w:cs="Times New Roman"/>
        </w:rPr>
        <w:t xml:space="preserve">In order to adjust for timing offsets in event tagging between presentation software (e.g. EPrime) and acquisition software (e.g. NetStation), users have two options. </w:t>
      </w:r>
    </w:p>
    <w:p w14:paraId="58ED7BC2"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all files/events in the dataset have the same offset, the user may set </w:t>
      </w:r>
      <w:r w:rsidR="00542FE6" w:rsidRPr="00542FE6">
        <w:rPr>
          <w:rFonts w:ascii="Times New Roman" w:hAnsi="Times New Roman" w:cs="Times New Roman"/>
        </w:rPr>
        <w:t>this value for the dataset</w:t>
      </w:r>
      <w:r w:rsidRPr="00542FE6">
        <w:rPr>
          <w:rFonts w:ascii="Times New Roman" w:hAnsi="Times New Roman" w:cs="Times New Roman"/>
        </w:rPr>
        <w:t xml:space="preserve">. This offset will usually be positive (for example, EPrime offsets typically cause event markers to appear before a participant is actually presented with a stimulus due to delays caused by presentation hardware), but in some cases may be negative. </w:t>
      </w:r>
    </w:p>
    <w:p w14:paraId="62E0A20E"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files have different offsets, users will need to provide file-specific information in a BEAPP File Info Table (see section on generating a BEAPP File Info Table). </w:t>
      </w:r>
    </w:p>
    <w:p w14:paraId="20F5E3E8" w14:textId="0586A2DB" w:rsidR="009347D5" w:rsidRDefault="009347D5" w:rsidP="00746736">
      <w:pPr>
        <w:pStyle w:val="ListParagraph"/>
        <w:numPr>
          <w:ilvl w:val="2"/>
          <w:numId w:val="30"/>
        </w:numPr>
        <w:tabs>
          <w:tab w:val="left" w:pos="1845"/>
        </w:tabs>
        <w:rPr>
          <w:rFonts w:ascii="Times New Roman" w:hAnsi="Times New Roman" w:cs="Times New Roman"/>
        </w:rPr>
      </w:pPr>
      <w:r w:rsidRPr="00542FE6">
        <w:rPr>
          <w:rFonts w:ascii="Times New Roman" w:hAnsi="Times New Roman" w:cs="Times New Roman"/>
          <w:b/>
        </w:rPr>
        <w:t xml:space="preserve">Note: </w:t>
      </w:r>
      <w:r w:rsidRPr="00542FE6">
        <w:rPr>
          <w:rFonts w:ascii="Times New Roman" w:hAnsi="Times New Roman" w:cs="Times New Roman"/>
        </w:rPr>
        <w:t>An example script for generating this table automatically can be found in /reference_data/example_scripts under generate_</w:t>
      </w:r>
      <w:r w:rsidR="00542FE6">
        <w:rPr>
          <w:rFonts w:ascii="Times New Roman" w:hAnsi="Times New Roman" w:cs="Times New Roman"/>
        </w:rPr>
        <w:t>beapp</w:t>
      </w:r>
      <w:r w:rsidRPr="00542FE6">
        <w:rPr>
          <w:rFonts w:ascii="Times New Roman" w:hAnsi="Times New Roman" w:cs="Times New Roman"/>
        </w:rPr>
        <w:t xml:space="preserve">_file_info_table.m . Users are encouraged to modify this script to generate this table for their own data. </w:t>
      </w:r>
    </w:p>
    <w:p w14:paraId="7C569382" w14:textId="77777777" w:rsidR="00760217" w:rsidRDefault="00760217" w:rsidP="00746736">
      <w:pPr>
        <w:pStyle w:val="ListParagraph"/>
        <w:numPr>
          <w:ilvl w:val="0"/>
          <w:numId w:val="30"/>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19224FE7" w14:textId="77777777" w:rsidR="00760217" w:rsidRPr="00542FE6" w:rsidRDefault="00760217" w:rsidP="00AA0776">
      <w:pPr>
        <w:pStyle w:val="ListParagraph"/>
        <w:tabs>
          <w:tab w:val="left" w:pos="1845"/>
        </w:tabs>
        <w:rPr>
          <w:rFonts w:ascii="Times New Roman" w:hAnsi="Times New Roman" w:cs="Times New Roman"/>
        </w:rPr>
      </w:pPr>
    </w:p>
    <w:p w14:paraId="5EA0E53A" w14:textId="423832DA" w:rsidR="00B94FD8" w:rsidRPr="00C44DC2" w:rsidRDefault="00823B68" w:rsidP="00537C20">
      <w:pPr>
        <w:pStyle w:val="Heading3"/>
      </w:pPr>
      <w:bookmarkStart w:id="92" w:name="Notes_for_Event_Processing_BEAPP"/>
      <w:bookmarkStart w:id="93" w:name="_Toc535504462"/>
      <w:r w:rsidRPr="00C44DC2">
        <w:t>Notes for Event Processing in BEAPP</w:t>
      </w:r>
      <w:bookmarkEnd w:id="92"/>
      <w:r w:rsidR="00B94FD8" w:rsidRPr="00C44DC2">
        <w:t>:</w:t>
      </w:r>
      <w:bookmarkEnd w:id="93"/>
    </w:p>
    <w:p w14:paraId="74B9976D" w14:textId="384469D1" w:rsidR="00B94FD8" w:rsidRPr="00C44DC2" w:rsidRDefault="00A806B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Event offsets are set during format, and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Information about the events within a file can be found in file_proc_info.evt_info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6EAE8E4F" w14:textId="3E48E23E" w:rsidR="00A92EDB" w:rsidRPr="00C44DC2" w:rsidRDefault="00A92ED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eta: At present, BEAPP can only run event related data from EGI MFF fi</w:t>
      </w:r>
      <w:r w:rsidR="009347D5">
        <w:rPr>
          <w:rFonts w:ascii="Times New Roman" w:hAnsi="Times New Roman" w:cs="Times New Roman"/>
        </w:rPr>
        <w:t>les</w:t>
      </w:r>
      <w:r w:rsidR="0038053D">
        <w:rPr>
          <w:rFonts w:ascii="Times New Roman" w:hAnsi="Times New Roman" w:cs="Times New Roman"/>
        </w:rPr>
        <w:t xml:space="preserve"> and EEGLAB .set files</w:t>
      </w:r>
    </w:p>
    <w:p w14:paraId="36D50310" w14:textId="77777777" w:rsidR="008D4FA7" w:rsidRPr="00C44DC2" w:rsidRDefault="008D4FA7" w:rsidP="00167961">
      <w:pPr>
        <w:pStyle w:val="Heading3"/>
      </w:pPr>
    </w:p>
    <w:p w14:paraId="492763A7" w14:textId="237D63C6" w:rsidR="001855AA" w:rsidRPr="00C44DC2" w:rsidRDefault="00115B29" w:rsidP="00167961">
      <w:pPr>
        <w:pStyle w:val="Heading3"/>
      </w:pPr>
      <w:bookmarkStart w:id="94" w:name="_Toc535504463"/>
      <w:r w:rsidRPr="00C44DC2">
        <w:t xml:space="preserve">Examples of </w:t>
      </w:r>
      <w:r w:rsidR="00AF16F1" w:rsidRPr="00C44DC2">
        <w:t xml:space="preserve">Event </w:t>
      </w:r>
      <w:r w:rsidR="00BC468B" w:rsidRPr="00C44DC2">
        <w:t>Related</w:t>
      </w:r>
      <w:r w:rsidRPr="00C44DC2">
        <w:t xml:space="preserve"> User Settings:</w:t>
      </w:r>
      <w:bookmarkEnd w:id="94"/>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lastRenderedPageBreak/>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stm+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r w:rsidR="00480A4E" w:rsidRPr="00C44DC2">
        <w:rPr>
          <w:rFonts w:ascii="Times New Roman" w:hAnsi="Times New Roman" w:cs="Times New Roman"/>
        </w:rPr>
        <w:t xml:space="preserve">mn and ct,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167961">
      <w:pPr>
        <w:pStyle w:val="Heading3"/>
      </w:pPr>
      <w:bookmarkStart w:id="95" w:name="_Toc535504464"/>
      <w:r w:rsidRPr="00C44DC2">
        <w:t>Behavioral Coding Information</w:t>
      </w:r>
      <w:bookmarkEnd w:id="95"/>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file_proc_info.evt_info</w:t>
      </w:r>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209AA854"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If any of the relevant keys is marked “bad” for a trial, that trial will be excluded .</w:t>
      </w:r>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ehavioral_coding.events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grp_proc_info.behavioral_coding.keys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 xml:space="preserve">{'badt'};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badtf’,’badth’};</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havioral_coding.bad_value</w:t>
            </w:r>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w:t>
            </w:r>
            <w:r w:rsidR="004F039E" w:rsidRPr="00C44DC2">
              <w:rPr>
                <w:rFonts w:ascii="Times New Roman" w:hAnsi="Times New Roman" w:cs="Times New Roman"/>
                <w:color w:val="000000"/>
              </w:rPr>
              <w:t>{</w:t>
            </w:r>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5C0BE75D"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lastRenderedPageBreak/>
        <w:t>Behavioral Coding Information, continued:</w:t>
      </w: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badt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eyeb, head, and eyec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167961">
      <w:pPr>
        <w:pStyle w:val="Heading3"/>
      </w:pPr>
      <w:bookmarkStart w:id="96" w:name="_Toc535504465"/>
      <w:r w:rsidRPr="00C44DC2">
        <w:t>DIN Tag Information</w:t>
      </w:r>
      <w:bookmarkEnd w:id="96"/>
    </w:p>
    <w:p w14:paraId="41061847" w14:textId="0326C6E5" w:rsidR="006D080B" w:rsidRDefault="00554B33" w:rsidP="00167961">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bookmarkStart w:id="97" w:name="ICA_Module_and_HAPPE_Preparations"/>
    </w:p>
    <w:p w14:paraId="01A8F60B" w14:textId="00AD383C" w:rsidR="0087391B" w:rsidRDefault="0087391B" w:rsidP="00167961">
      <w:pPr>
        <w:tabs>
          <w:tab w:val="left" w:pos="1845"/>
        </w:tabs>
        <w:rPr>
          <w:rFonts w:ascii="Times New Roman" w:hAnsi="Times New Roman" w:cs="Times New Roman"/>
        </w:rPr>
      </w:pPr>
    </w:p>
    <w:p w14:paraId="1053090D" w14:textId="6B916578" w:rsidR="0087391B" w:rsidRDefault="0087391B" w:rsidP="00167961">
      <w:pPr>
        <w:tabs>
          <w:tab w:val="left" w:pos="1845"/>
        </w:tabs>
        <w:rPr>
          <w:rFonts w:ascii="Times New Roman" w:hAnsi="Times New Roman" w:cs="Times New Roman"/>
        </w:rPr>
      </w:pPr>
    </w:p>
    <w:p w14:paraId="43EE9305" w14:textId="1CB49FBA" w:rsidR="0087391B" w:rsidRDefault="0087391B" w:rsidP="00167961">
      <w:pPr>
        <w:tabs>
          <w:tab w:val="left" w:pos="1845"/>
        </w:tabs>
        <w:rPr>
          <w:rFonts w:ascii="Times New Roman" w:hAnsi="Times New Roman" w:cs="Times New Roman"/>
        </w:rPr>
      </w:pPr>
    </w:p>
    <w:p w14:paraId="58605E83" w14:textId="43DBB0BF" w:rsidR="0087391B" w:rsidRDefault="0087391B" w:rsidP="00167961">
      <w:pPr>
        <w:tabs>
          <w:tab w:val="left" w:pos="1845"/>
        </w:tabs>
        <w:rPr>
          <w:rFonts w:ascii="Times New Roman" w:hAnsi="Times New Roman" w:cs="Times New Roman"/>
        </w:rPr>
      </w:pPr>
    </w:p>
    <w:p w14:paraId="5E187344" w14:textId="6B9C94FA" w:rsidR="0087391B" w:rsidRDefault="0087391B" w:rsidP="00167961">
      <w:pPr>
        <w:tabs>
          <w:tab w:val="left" w:pos="1845"/>
        </w:tabs>
        <w:rPr>
          <w:rFonts w:ascii="Times New Roman" w:hAnsi="Times New Roman" w:cs="Times New Roman"/>
        </w:rPr>
      </w:pPr>
    </w:p>
    <w:p w14:paraId="710C285D" w14:textId="2ECEC3F5" w:rsidR="0087391B" w:rsidRDefault="0087391B" w:rsidP="00167961">
      <w:pPr>
        <w:tabs>
          <w:tab w:val="left" w:pos="1845"/>
        </w:tabs>
        <w:rPr>
          <w:rFonts w:ascii="Times New Roman" w:hAnsi="Times New Roman" w:cs="Times New Roman"/>
        </w:rPr>
      </w:pPr>
    </w:p>
    <w:p w14:paraId="4D4057E2" w14:textId="221947A2" w:rsidR="0087391B" w:rsidRDefault="0087391B" w:rsidP="00167961">
      <w:pPr>
        <w:tabs>
          <w:tab w:val="left" w:pos="1845"/>
        </w:tabs>
        <w:rPr>
          <w:rFonts w:ascii="Times New Roman" w:hAnsi="Times New Roman" w:cs="Times New Roman"/>
        </w:rPr>
      </w:pPr>
    </w:p>
    <w:p w14:paraId="3EDDCC85" w14:textId="2385C9B5" w:rsidR="0087391B" w:rsidRDefault="0087391B" w:rsidP="00167961">
      <w:pPr>
        <w:tabs>
          <w:tab w:val="left" w:pos="1845"/>
        </w:tabs>
        <w:rPr>
          <w:rFonts w:ascii="Times New Roman" w:hAnsi="Times New Roman" w:cs="Times New Roman"/>
        </w:rPr>
      </w:pPr>
    </w:p>
    <w:p w14:paraId="5E97F7B3" w14:textId="35E721EA" w:rsidR="0087391B" w:rsidRDefault="0087391B" w:rsidP="00167961">
      <w:pPr>
        <w:tabs>
          <w:tab w:val="left" w:pos="1845"/>
        </w:tabs>
        <w:rPr>
          <w:rFonts w:ascii="Times New Roman" w:hAnsi="Times New Roman" w:cs="Times New Roman"/>
        </w:rPr>
      </w:pPr>
    </w:p>
    <w:p w14:paraId="7F0CEAD7" w14:textId="2E5C92B1" w:rsidR="0087391B" w:rsidRDefault="0087391B" w:rsidP="00167961">
      <w:pPr>
        <w:tabs>
          <w:tab w:val="left" w:pos="1845"/>
        </w:tabs>
        <w:rPr>
          <w:rFonts w:ascii="Times New Roman" w:hAnsi="Times New Roman" w:cs="Times New Roman"/>
        </w:rPr>
      </w:pPr>
    </w:p>
    <w:p w14:paraId="30746067" w14:textId="3A4AB405" w:rsidR="0087391B" w:rsidRDefault="0087391B" w:rsidP="00167961">
      <w:pPr>
        <w:tabs>
          <w:tab w:val="left" w:pos="1845"/>
        </w:tabs>
        <w:rPr>
          <w:rFonts w:ascii="Times New Roman" w:hAnsi="Times New Roman" w:cs="Times New Roman"/>
        </w:rPr>
      </w:pPr>
    </w:p>
    <w:p w14:paraId="5EE8F3FD" w14:textId="7EE905B9" w:rsidR="0087391B" w:rsidRDefault="0087391B" w:rsidP="00167961">
      <w:pPr>
        <w:tabs>
          <w:tab w:val="left" w:pos="1845"/>
        </w:tabs>
        <w:rPr>
          <w:rFonts w:ascii="Times New Roman" w:hAnsi="Times New Roman" w:cs="Times New Roman"/>
        </w:rPr>
      </w:pPr>
    </w:p>
    <w:p w14:paraId="4C8D7641" w14:textId="4EFA84E3" w:rsidR="0087391B" w:rsidRDefault="0087391B" w:rsidP="00167961">
      <w:pPr>
        <w:tabs>
          <w:tab w:val="left" w:pos="1845"/>
        </w:tabs>
        <w:rPr>
          <w:rFonts w:ascii="Times New Roman" w:hAnsi="Times New Roman" w:cs="Times New Roman"/>
        </w:rPr>
      </w:pPr>
    </w:p>
    <w:p w14:paraId="7BC8DF90" w14:textId="6B769AE2" w:rsidR="0087391B" w:rsidRDefault="0087391B" w:rsidP="00167961">
      <w:pPr>
        <w:tabs>
          <w:tab w:val="left" w:pos="1845"/>
        </w:tabs>
        <w:rPr>
          <w:rFonts w:ascii="Times New Roman" w:hAnsi="Times New Roman" w:cs="Times New Roman"/>
        </w:rPr>
      </w:pPr>
    </w:p>
    <w:p w14:paraId="4020B4BB" w14:textId="426B5C65" w:rsidR="0087391B" w:rsidRDefault="0087391B" w:rsidP="00167961">
      <w:pPr>
        <w:tabs>
          <w:tab w:val="left" w:pos="1845"/>
        </w:tabs>
        <w:rPr>
          <w:rFonts w:ascii="Times New Roman" w:hAnsi="Times New Roman" w:cs="Times New Roman"/>
        </w:rPr>
      </w:pPr>
    </w:p>
    <w:p w14:paraId="2BC478CB" w14:textId="76758241" w:rsidR="0087391B" w:rsidRDefault="0087391B" w:rsidP="00167961">
      <w:pPr>
        <w:tabs>
          <w:tab w:val="left" w:pos="1845"/>
        </w:tabs>
        <w:rPr>
          <w:rFonts w:ascii="Times New Roman" w:hAnsi="Times New Roman" w:cs="Times New Roman"/>
        </w:rPr>
      </w:pPr>
    </w:p>
    <w:p w14:paraId="1512ECCE" w14:textId="39984CE0" w:rsidR="0087391B" w:rsidRDefault="0087391B" w:rsidP="00167961">
      <w:pPr>
        <w:tabs>
          <w:tab w:val="left" w:pos="1845"/>
        </w:tabs>
        <w:rPr>
          <w:rFonts w:ascii="Times New Roman" w:hAnsi="Times New Roman" w:cs="Times New Roman"/>
        </w:rPr>
      </w:pPr>
    </w:p>
    <w:p w14:paraId="22CA0C16" w14:textId="3677B4DB" w:rsidR="0087391B" w:rsidRDefault="0087391B" w:rsidP="00167961">
      <w:pPr>
        <w:tabs>
          <w:tab w:val="left" w:pos="1845"/>
        </w:tabs>
        <w:rPr>
          <w:rFonts w:ascii="Times New Roman" w:hAnsi="Times New Roman" w:cs="Times New Roman"/>
        </w:rPr>
      </w:pPr>
    </w:p>
    <w:p w14:paraId="29620296" w14:textId="0637A5EC" w:rsidR="0087391B" w:rsidRDefault="0087391B" w:rsidP="00167961">
      <w:pPr>
        <w:tabs>
          <w:tab w:val="left" w:pos="1845"/>
        </w:tabs>
        <w:rPr>
          <w:rFonts w:ascii="Times New Roman" w:hAnsi="Times New Roman" w:cs="Times New Roman"/>
        </w:rPr>
      </w:pPr>
    </w:p>
    <w:p w14:paraId="1FE50EE0" w14:textId="674368EC" w:rsidR="0087391B" w:rsidRDefault="0087391B" w:rsidP="00167961">
      <w:pPr>
        <w:tabs>
          <w:tab w:val="left" w:pos="1845"/>
        </w:tabs>
        <w:rPr>
          <w:rFonts w:ascii="Times New Roman" w:hAnsi="Times New Roman" w:cs="Times New Roman"/>
        </w:rPr>
      </w:pPr>
    </w:p>
    <w:p w14:paraId="201D0439" w14:textId="77777777" w:rsidR="0087391B" w:rsidRPr="00167961" w:rsidRDefault="0087391B" w:rsidP="00167961">
      <w:pPr>
        <w:tabs>
          <w:tab w:val="left" w:pos="1845"/>
        </w:tabs>
        <w:rPr>
          <w:rFonts w:ascii="Times New Roman" w:hAnsi="Times New Roman" w:cs="Times New Roman"/>
        </w:rPr>
      </w:pPr>
    </w:p>
    <w:p w14:paraId="21DE320A" w14:textId="77777777" w:rsidR="006D080B" w:rsidRDefault="006D080B" w:rsidP="006D080B">
      <w:pPr>
        <w:pStyle w:val="Heading1"/>
      </w:pPr>
      <w:bookmarkStart w:id="98" w:name="_Toc535504466"/>
      <w:r>
        <w:lastRenderedPageBreak/>
        <w:t>ICA Module/HAPPE Preparations</w:t>
      </w:r>
      <w:bookmarkEnd w:id="98"/>
    </w:p>
    <w:p w14:paraId="273AE54A" w14:textId="20FA8998" w:rsidR="00A87941" w:rsidRPr="00A87941" w:rsidRDefault="006D080B" w:rsidP="00A87941">
      <w:pPr>
        <w:rPr>
          <w:rFonts w:ascii="Times New Roman" w:hAnsi="Times New Roman" w:cs="Times New Roman"/>
          <w:b/>
        </w:rPr>
      </w:pPr>
      <w:r>
        <w:rPr>
          <w:rFonts w:ascii="Times New Roman" w:hAnsi="Times New Roman" w:cs="Times New Roman"/>
          <w:b/>
        </w:rPr>
        <w:t xml:space="preserve">Note: </w:t>
      </w:r>
      <w:r w:rsidRPr="00C44DC2">
        <w:rPr>
          <w:rFonts w:ascii="Times New Roman" w:hAnsi="Times New Roman" w:cs="Times New Roman"/>
          <w:b/>
        </w:rPr>
        <w:t>Before running</w:t>
      </w:r>
      <w:r>
        <w:rPr>
          <w:rFonts w:ascii="Times New Roman" w:hAnsi="Times New Roman" w:cs="Times New Roman"/>
          <w:b/>
        </w:rPr>
        <w:t xml:space="preserve"> the ICA module</w:t>
      </w:r>
      <w:r w:rsidRPr="00C44DC2">
        <w:rPr>
          <w:rFonts w:ascii="Times New Roman" w:hAnsi="Times New Roman" w:cs="Times New Roman"/>
          <w:b/>
        </w:rPr>
        <w:t xml:space="preserve"> for the first time, follow the instructions </w:t>
      </w:r>
      <w:r>
        <w:rPr>
          <w:rFonts w:ascii="Times New Roman" w:hAnsi="Times New Roman" w:cs="Times New Roman"/>
          <w:b/>
        </w:rPr>
        <w:t>below</w:t>
      </w:r>
      <w:r w:rsidRPr="00C44DC2">
        <w:rPr>
          <w:rFonts w:ascii="Times New Roman" w:hAnsi="Times New Roman" w:cs="Times New Roman"/>
          <w:b/>
        </w:rPr>
        <w:t>.  The page thereafter includes information on HAPPE settings in BEAPP’s user inputs.</w:t>
      </w:r>
    </w:p>
    <w:p w14:paraId="197B2120"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eeglab into matlab command window to open the GUI), users should navigate to File-&gt; Memory and other options.</w:t>
      </w:r>
    </w:p>
    <w:p w14:paraId="23B288EA" w14:textId="77777777" w:rsidR="00A87941" w:rsidRPr="00C44DC2" w:rsidRDefault="00A87941" w:rsidP="00A87941">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01EE4E6F" wp14:editId="2E439E50">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2"/>
                    <a:stretch>
                      <a:fillRect/>
                    </a:stretch>
                  </pic:blipFill>
                  <pic:spPr>
                    <a:xfrm>
                      <a:off x="0" y="0"/>
                      <a:ext cx="2662993" cy="3163605"/>
                    </a:xfrm>
                    <a:prstGeom prst="rect">
                      <a:avLst/>
                    </a:prstGeom>
                  </pic:spPr>
                </pic:pic>
              </a:graphicData>
            </a:graphic>
          </wp:inline>
        </w:drawing>
      </w:r>
    </w:p>
    <w:p w14:paraId="133B4D01" w14:textId="77777777" w:rsidR="00A87941" w:rsidRPr="00C44DC2" w:rsidRDefault="00A87941" w:rsidP="00A87941">
      <w:pPr>
        <w:tabs>
          <w:tab w:val="left" w:pos="1845"/>
        </w:tabs>
        <w:rPr>
          <w:rFonts w:ascii="Times New Roman" w:hAnsi="Times New Roman" w:cs="Times New Roman"/>
        </w:rPr>
      </w:pPr>
    </w:p>
    <w:p w14:paraId="2F058AC8" w14:textId="467D57BF" w:rsidR="00A87941" w:rsidRPr="00C44DC2" w:rsidRDefault="00A87941" w:rsidP="00A87941">
      <w:pPr>
        <w:tabs>
          <w:tab w:val="left" w:pos="1845"/>
        </w:tabs>
        <w:jc w:val="center"/>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r w:rsidRPr="00C44DC2">
        <w:rPr>
          <w:rFonts w:ascii="Times New Roman" w:hAnsi="Times New Roman" w:cs="Times New Roman"/>
          <w:noProof/>
        </w:rPr>
        <w:drawing>
          <wp:inline distT="0" distB="0" distL="0" distR="0" wp14:anchorId="731D406C" wp14:editId="66C6966D">
            <wp:extent cx="4016625" cy="3211286"/>
            <wp:effectExtent l="0" t="0" r="3175" b="825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3"/>
                    <a:stretch>
                      <a:fillRect/>
                    </a:stretch>
                  </pic:blipFill>
                  <pic:spPr>
                    <a:xfrm>
                      <a:off x="0" y="0"/>
                      <a:ext cx="4038652" cy="3228897"/>
                    </a:xfrm>
                    <a:prstGeom prst="rect">
                      <a:avLst/>
                    </a:prstGeom>
                  </pic:spPr>
                </pic:pic>
              </a:graphicData>
            </a:graphic>
          </wp:inline>
        </w:drawing>
      </w:r>
    </w:p>
    <w:p w14:paraId="02A9F207" w14:textId="77777777" w:rsidR="00A87941" w:rsidRPr="00C44DC2" w:rsidRDefault="00A87941" w:rsidP="00A87941">
      <w:pPr>
        <w:rPr>
          <w:rFonts w:ascii="Times New Roman" w:hAnsi="Times New Roman" w:cs="Times New Roman"/>
        </w:rPr>
      </w:pPr>
    </w:p>
    <w:p w14:paraId="4CB6A213" w14:textId="77777777" w:rsidR="00A87941" w:rsidRPr="00C44DC2" w:rsidRDefault="00A87941" w:rsidP="00A87941">
      <w:pPr>
        <w:rPr>
          <w:rFonts w:ascii="Times New Roman" w:hAnsi="Times New Roman" w:cs="Times New Roman"/>
        </w:rPr>
      </w:pPr>
    </w:p>
    <w:p w14:paraId="0E8AB881" w14:textId="70560303" w:rsidR="00A87941" w:rsidRDefault="00A87941" w:rsidP="008A2EBC">
      <w:pPr>
        <w:rPr>
          <w:rFonts w:ascii="Times New Roman" w:hAnsi="Times New Roman" w:cs="Times New Roman"/>
        </w:rPr>
      </w:pPr>
      <w:r w:rsidRPr="00C44DC2">
        <w:rPr>
          <w:rFonts w:ascii="Times New Roman" w:hAnsi="Times New Roman" w:cs="Times New Roman"/>
        </w:rPr>
        <w:br w:type="page"/>
      </w:r>
      <w:r w:rsidRPr="00C44DC2">
        <w:rPr>
          <w:rFonts w:ascii="Times New Roman" w:hAnsi="Times New Roman" w:cs="Times New Roman"/>
        </w:rPr>
        <w:lastRenderedPageBreak/>
        <w:t>Once you’ve set up EEGLAB for HAPPE, you’re ready to return to your user inputs.</w:t>
      </w:r>
    </w:p>
    <w:p w14:paraId="7AD4EF19"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Additional note: Several of the BEAPP modules outside of HAPPE will impact how HAPPE is run.  The creators of HAPPE have the following recommendations:</w:t>
      </w:r>
    </w:p>
    <w:p w14:paraId="55E581CD" w14:textId="77777777" w:rsidR="00A87941" w:rsidRPr="00C44DC2" w:rsidRDefault="00A87941" w:rsidP="00A87941">
      <w:pPr>
        <w:tabs>
          <w:tab w:val="left" w:pos="1845"/>
        </w:tabs>
        <w:rPr>
          <w:rFonts w:ascii="Times New Roman" w:hAnsi="Times New Roman" w:cs="Times New Roman"/>
          <w:b/>
        </w:rPr>
      </w:pPr>
    </w:p>
    <w:p w14:paraId="60B168B7" w14:textId="77777777" w:rsidR="00A87941" w:rsidRPr="00C44DC2" w:rsidRDefault="00A87941" w:rsidP="00A87941">
      <w:pPr>
        <w:tabs>
          <w:tab w:val="left" w:pos="1845"/>
        </w:tabs>
        <w:rPr>
          <w:rFonts w:ascii="Times New Roman" w:hAnsi="Times New Roman" w:cs="Times New Roman"/>
          <w:b/>
        </w:rPr>
      </w:pPr>
      <w:r w:rsidRPr="00C44DC2">
        <w:rPr>
          <w:rFonts w:ascii="Times New Roman" w:hAnsi="Times New Roman" w:cs="Times New Roman"/>
          <w:b/>
        </w:rPr>
        <w:t>Formatting module:</w:t>
      </w:r>
    </w:p>
    <w:p w14:paraId="110B2D1E"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 xml:space="preserve">Users running </w:t>
      </w:r>
      <w:r>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e nets to the net library (see the section below titled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 Additionally, if HAPPE is being run on a dataset with more than one EEG acquisition layout or net, you will need to set the following inputs accordingly:</w:t>
      </w:r>
    </w:p>
    <w:p w14:paraId="74CE9C4E" w14:textId="77777777" w:rsidR="00A87941" w:rsidRPr="00C44DC2" w:rsidRDefault="00A87941" w:rsidP="00A87941">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A87941" w:rsidRPr="00C44DC2" w14:paraId="0D05D978" w14:textId="77777777" w:rsidTr="00936E7A">
        <w:tc>
          <w:tcPr>
            <w:tcW w:w="3888" w:type="dxa"/>
          </w:tcPr>
          <w:p w14:paraId="354F5652"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FAF568A"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4497C24D"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A87941" w:rsidRPr="000044FC" w14:paraId="2C8ADC41" w14:textId="77777777" w:rsidTr="008A2EBC">
        <w:trPr>
          <w:trHeight w:val="890"/>
        </w:trPr>
        <w:tc>
          <w:tcPr>
            <w:tcW w:w="3888" w:type="dxa"/>
          </w:tcPr>
          <w:p w14:paraId="34748DBC"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766E4786" w14:textId="77777777" w:rsidR="00A87941" w:rsidRPr="00C44DC2" w:rsidRDefault="00A87941" w:rsidP="00936E7A">
            <w:pPr>
              <w:autoSpaceDE w:val="0"/>
              <w:autoSpaceDN w:val="0"/>
              <w:adjustRightInd w:val="0"/>
              <w:rPr>
                <w:rFonts w:ascii="Times New Roman" w:hAnsi="Times New Roman" w:cs="Times New Roman"/>
                <w:b/>
                <w:lang w:val="fr-FR"/>
              </w:rPr>
            </w:pPr>
          </w:p>
        </w:tc>
        <w:tc>
          <w:tcPr>
            <w:tcW w:w="3060" w:type="dxa"/>
          </w:tcPr>
          <w:p w14:paraId="7FBAE4E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3FEC4A42" w14:textId="77777777" w:rsidR="00A87941" w:rsidRPr="00C44DC2" w:rsidRDefault="00A87941" w:rsidP="00936E7A">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66E9A5CF" w14:textId="77777777" w:rsidR="00A87941" w:rsidRPr="00C44DC2" w:rsidRDefault="00A87941" w:rsidP="00936E7A">
            <w:pPr>
              <w:autoSpaceDE w:val="0"/>
              <w:autoSpaceDN w:val="0"/>
              <w:adjustRightInd w:val="0"/>
              <w:rPr>
                <w:rFonts w:ascii="Times New Roman" w:hAnsi="Times New Roman" w:cs="Times New Roman"/>
                <w:b/>
                <w:lang w:val="es-US"/>
              </w:rPr>
            </w:pPr>
          </w:p>
        </w:tc>
      </w:tr>
    </w:tbl>
    <w:p w14:paraId="66306C39" w14:textId="77777777" w:rsidR="00A87941" w:rsidRPr="00C44DC2" w:rsidRDefault="00A87941" w:rsidP="00A87941">
      <w:pPr>
        <w:autoSpaceDE w:val="0"/>
        <w:autoSpaceDN w:val="0"/>
        <w:adjustRightInd w:val="0"/>
        <w:rPr>
          <w:rFonts w:ascii="Times New Roman" w:hAnsi="Times New Roman" w:cs="Times New Roman"/>
          <w:lang w:val="es-US"/>
        </w:rPr>
      </w:pPr>
    </w:p>
    <w:p w14:paraId="6AB4B2E7"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A87941" w:rsidRPr="00C44DC2" w14:paraId="41816EB1" w14:textId="77777777" w:rsidTr="00936E7A">
        <w:tc>
          <w:tcPr>
            <w:tcW w:w="1615" w:type="dxa"/>
          </w:tcPr>
          <w:p w14:paraId="31402CD9"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06054E03"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148E8004"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39D1D26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A87941" w:rsidRPr="00C44DC2" w14:paraId="52DBBE51" w14:textId="77777777" w:rsidTr="00936E7A">
        <w:trPr>
          <w:trHeight w:val="710"/>
        </w:trPr>
        <w:tc>
          <w:tcPr>
            <w:tcW w:w="1615" w:type="dxa"/>
          </w:tcPr>
          <w:p w14:paraId="1D805BC3"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880" w:type="dxa"/>
          </w:tcPr>
          <w:p w14:paraId="604D0B0D"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06ADC8F1"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54028983"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006236C4" w14:textId="77777777" w:rsidR="00A87941" w:rsidRPr="00C44DC2" w:rsidRDefault="00A87941" w:rsidP="00936E7A">
            <w:pPr>
              <w:rPr>
                <w:rFonts w:ascii="Times New Roman" w:hAnsi="Times New Roman" w:cs="Times New Roman"/>
              </w:rPr>
            </w:pPr>
            <w:r w:rsidRPr="00C44DC2">
              <w:rPr>
                <w:rFonts w:ascii="Times New Roman" w:hAnsi="Times New Roman" w:cs="Times New Roman"/>
              </w:rPr>
              <w:t>This is used for notch filtering,</w:t>
            </w:r>
            <w:r>
              <w:rPr>
                <w:rFonts w:ascii="Times New Roman" w:hAnsi="Times New Roman" w:cs="Times New Roman"/>
              </w:rPr>
              <w:t xml:space="preserve"> cleanline, </w:t>
            </w:r>
            <w:r w:rsidRPr="00C44DC2">
              <w:rPr>
                <w:rFonts w:ascii="Times New Roman" w:hAnsi="Times New Roman" w:cs="Times New Roman"/>
              </w:rPr>
              <w:t xml:space="preserve"> </w:t>
            </w:r>
            <w:r>
              <w:rPr>
                <w:rFonts w:ascii="Times New Roman" w:hAnsi="Times New Roman" w:cs="Times New Roman"/>
              </w:rPr>
              <w:t>HAPPE</w:t>
            </w:r>
            <w:r w:rsidRPr="00C44DC2">
              <w:rPr>
                <w:rFonts w:ascii="Times New Roman" w:hAnsi="Times New Roman" w:cs="Times New Roman"/>
              </w:rPr>
              <w:t>, and PREP</w:t>
            </w:r>
          </w:p>
        </w:tc>
      </w:tr>
    </w:tbl>
    <w:p w14:paraId="5320FD59" w14:textId="77777777" w:rsidR="00A87941" w:rsidRPr="00C44DC2" w:rsidRDefault="00A87941" w:rsidP="00A87941">
      <w:pPr>
        <w:autoSpaceDE w:val="0"/>
        <w:autoSpaceDN w:val="0"/>
        <w:adjustRightInd w:val="0"/>
        <w:rPr>
          <w:rFonts w:ascii="Times New Roman" w:hAnsi="Times New Roman" w:cs="Times New Roman"/>
        </w:rPr>
      </w:pPr>
    </w:p>
    <w:p w14:paraId="33A411FB"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38528B1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51AE16EB" w14:textId="77777777" w:rsidR="00A87941" w:rsidRPr="00C44DC2" w:rsidRDefault="00A87941" w:rsidP="00A87941">
      <w:pPr>
        <w:autoSpaceDE w:val="0"/>
        <w:autoSpaceDN w:val="0"/>
        <w:adjustRightInd w:val="0"/>
        <w:rPr>
          <w:rFonts w:ascii="Times New Roman" w:hAnsi="Times New Roman" w:cs="Times New Roman"/>
        </w:rPr>
      </w:pPr>
    </w:p>
    <w:p w14:paraId="1EB205FF"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E9CCC3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50527BB8"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378D268" wp14:editId="44E41EC3">
            <wp:extent cx="5225143" cy="1175657"/>
            <wp:effectExtent l="0" t="0" r="0" b="571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3224" cy="1215725"/>
                    </a:xfrm>
                    <a:prstGeom prst="rect">
                      <a:avLst/>
                    </a:prstGeom>
                    <a:noFill/>
                    <a:ln>
                      <a:noFill/>
                    </a:ln>
                  </pic:spPr>
                </pic:pic>
              </a:graphicData>
            </a:graphic>
          </wp:inline>
        </w:drawing>
      </w:r>
    </w:p>
    <w:p w14:paraId="07612EB8" w14:textId="77777777" w:rsidR="00A87941" w:rsidRPr="00C44DC2" w:rsidRDefault="00A87941" w:rsidP="00A87941">
      <w:pPr>
        <w:autoSpaceDE w:val="0"/>
        <w:autoSpaceDN w:val="0"/>
        <w:adjustRightInd w:val="0"/>
        <w:rPr>
          <w:rFonts w:ascii="Times New Roman" w:hAnsi="Times New Roman" w:cs="Times New Roman"/>
        </w:rPr>
      </w:pPr>
    </w:p>
    <w:p w14:paraId="3649F966"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4EF18C81"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01B5014C" w14:textId="4202BB2D" w:rsidR="00A87941" w:rsidRPr="00C44DC2" w:rsidRDefault="00A87941" w:rsidP="00A87941">
      <w:pPr>
        <w:rPr>
          <w:rFonts w:ascii="Times New Roman" w:hAnsi="Times New Roman" w:cs="Times New Roman"/>
        </w:rPr>
      </w:pPr>
      <w:r w:rsidRPr="00C44DC2">
        <w:rPr>
          <w:rFonts w:ascii="Times New Roman" w:hAnsi="Times New Roman" w:cs="Times New Roman"/>
          <w:noProof/>
        </w:rPr>
        <w:drawing>
          <wp:inline distT="0" distB="0" distL="0" distR="0" wp14:anchorId="431FB0E1" wp14:editId="772BF457">
            <wp:extent cx="2721429" cy="432545"/>
            <wp:effectExtent l="0" t="0" r="3175" b="5715"/>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66734" cy="439746"/>
                    </a:xfrm>
                    <a:prstGeom prst="rect">
                      <a:avLst/>
                    </a:prstGeom>
                    <a:noFill/>
                    <a:ln>
                      <a:noFill/>
                    </a:ln>
                  </pic:spPr>
                </pic:pic>
              </a:graphicData>
            </a:graphic>
          </wp:inline>
        </w:drawing>
      </w:r>
    </w:p>
    <w:p w14:paraId="17FF7C41" w14:textId="77777777" w:rsidR="00A87941" w:rsidRPr="00C44DC2" w:rsidRDefault="00A87941" w:rsidP="00A87941">
      <w:pPr>
        <w:rPr>
          <w:rFonts w:ascii="Times New Roman" w:hAnsi="Times New Roman" w:cs="Times New Roman"/>
          <w:b/>
        </w:rPr>
      </w:pPr>
      <w:r w:rsidRPr="00C44DC2">
        <w:rPr>
          <w:rFonts w:ascii="Times New Roman" w:hAnsi="Times New Roman" w:cs="Times New Roman"/>
          <w:b/>
        </w:rPr>
        <w:t>Segmenting module:</w:t>
      </w:r>
    </w:p>
    <w:p w14:paraId="77E8A75F" w14:textId="7B4615F5" w:rsidR="00167961" w:rsidRPr="008A2EBC" w:rsidRDefault="00A87941" w:rsidP="0050189A">
      <w:pPr>
        <w:rPr>
          <w:rFonts w:ascii="Times New Roman" w:hAnsi="Times New Roman" w:cs="Times New Roman"/>
        </w:rPr>
      </w:pPr>
      <w:r w:rsidRPr="00C44DC2">
        <w:rPr>
          <w:rFonts w:ascii="Times New Roman" w:hAnsi="Times New Roman" w:cs="Times New Roman"/>
        </w:rPr>
        <w:t>HAPPE recommends the following artifact threshold:</w:t>
      </w:r>
      <w:r w:rsidR="008A2EBC" w:rsidRPr="008A2EBC">
        <w:rPr>
          <w:rFonts w:ascii="Times New Roman" w:hAnsi="Times New Roman" w:cs="Times New Roman"/>
          <w:noProof/>
        </w:rPr>
        <w:t xml:space="preserve"> </w:t>
      </w:r>
      <w:r w:rsidR="008A2EBC" w:rsidRPr="00C44DC2">
        <w:rPr>
          <w:rFonts w:ascii="Times New Roman" w:hAnsi="Times New Roman" w:cs="Times New Roman"/>
          <w:noProof/>
        </w:rPr>
        <w:drawing>
          <wp:inline distT="0" distB="0" distL="0" distR="0" wp14:anchorId="7E4E8CF3" wp14:editId="59B64F08">
            <wp:extent cx="2343474" cy="250371"/>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91966" cy="266235"/>
                    </a:xfrm>
                    <a:prstGeom prst="rect">
                      <a:avLst/>
                    </a:prstGeom>
                    <a:noFill/>
                    <a:ln>
                      <a:noFill/>
                    </a:ln>
                  </pic:spPr>
                </pic:pic>
              </a:graphicData>
            </a:graphic>
          </wp:inline>
        </w:drawing>
      </w:r>
    </w:p>
    <w:p w14:paraId="0E63CA7D" w14:textId="7DA2BD0E" w:rsidR="006A4F4B" w:rsidRPr="00C44DC2" w:rsidRDefault="006A4F4B" w:rsidP="00EE58CA">
      <w:pPr>
        <w:pStyle w:val="Heading1"/>
        <w:rPr>
          <w:sz w:val="32"/>
        </w:rPr>
      </w:pPr>
      <w:bookmarkStart w:id="99" w:name="_Toc535504467"/>
      <w:bookmarkStart w:id="100" w:name="BEAPP_Net_Library"/>
      <w:bookmarkEnd w:id="97"/>
      <w:r w:rsidRPr="00C44DC2">
        <w:rPr>
          <w:sz w:val="32"/>
        </w:rPr>
        <w:lastRenderedPageBreak/>
        <w:t>BEAPP Net Library</w:t>
      </w:r>
      <w:bookmarkEnd w:id="99"/>
    </w:p>
    <w:bookmarkEnd w:id="100"/>
    <w:p w14:paraId="255BE69E" w14:textId="5729538C"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w:t>
      </w:r>
      <w:r w:rsidR="00760217">
        <w:rPr>
          <w:rFonts w:ascii="Times New Roman" w:hAnsi="Times New Roman" w:cs="Times New Roman"/>
        </w:rPr>
        <w:t xml:space="preserve">in the </w:t>
      </w:r>
      <w:hyperlink w:anchor="_Format_Specifications_Panel:" w:history="1">
        <w:r w:rsidR="00760217" w:rsidRPr="00760217">
          <w:rPr>
            <w:rStyle w:val="Hyperlink"/>
            <w:rFonts w:ascii="Times New Roman" w:hAnsi="Times New Roman" w:cs="Times New Roman"/>
          </w:rPr>
          <w:t>formatting panel</w:t>
        </w:r>
      </w:hyperlink>
      <w:r w:rsidR="00760217">
        <w:rPr>
          <w:rFonts w:ascii="Times New Roman" w:hAnsi="Times New Roman" w:cs="Times New Roman"/>
        </w:rPr>
        <w:t xml:space="preserve"> of the GUI, or open</w:t>
      </w:r>
      <w:r w:rsidRPr="00C44DC2">
        <w:rPr>
          <w:rFonts w:ascii="Times New Roman" w:hAnsi="Times New Roman" w:cs="Times New Roman"/>
        </w:rPr>
        <w:t xml:space="preserve"> the catalog</w:t>
      </w:r>
      <w:r w:rsidR="00760217">
        <w:rPr>
          <w:rFonts w:ascii="Times New Roman" w:hAnsi="Times New Roman" w:cs="Times New Roman"/>
        </w:rPr>
        <w:t>. The latter</w:t>
      </w:r>
      <w:r w:rsidRPr="00C44DC2">
        <w:rPr>
          <w:rFonts w:ascii="Times New Roman" w:hAnsi="Times New Roman" w:cs="Times New Roman"/>
        </w:rPr>
        <w:t xml:space="preserve"> is done by double clicking the net_library_options_table.mat file in the reference_data folder from the Matlab viewer, and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7D9A85B5"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In the net library catalog, the Net_Full_Nam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Netstation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r w:rsidR="000C21D4">
        <w:rPr>
          <w:rFonts w:ascii="Times New Roman" w:hAnsi="Times New Roman" w:cs="Times New Roman"/>
        </w:rPr>
        <w:t>beapp</w:t>
      </w:r>
      <w:r w:rsidR="00103BAB" w:rsidRPr="00C44DC2">
        <w:rPr>
          <w:rFonts w:ascii="Times New Roman" w:hAnsi="Times New Roman" w:cs="Times New Roman"/>
        </w:rPr>
        <w:t xml:space="preserve">_file_info_table. </w:t>
      </w:r>
      <w:r w:rsidRPr="00C44DC2">
        <w:rPr>
          <w:rFonts w:ascii="Times New Roman" w:hAnsi="Times New Roman" w:cs="Times New Roman"/>
        </w:rPr>
        <w:t xml:space="preserve">The Net_Variable_Name is a user-defined abbreviation. If for some reason the same net can have different names in your source files, you can add multiple listings for the net with different Net_Full_Names, but the same Net_Variable_Nam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760217">
      <w:pPr>
        <w:pStyle w:val="Heading2"/>
      </w:pPr>
      <w:bookmarkStart w:id="101" w:name="_Toc535504468"/>
      <w:r w:rsidRPr="00C44DC2">
        <w:t>Adding New Nets to the BEAPP Library</w:t>
      </w:r>
      <w:bookmarkEnd w:id="101"/>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3AAAE3B7" w14:textId="77777777" w:rsidR="00EE58CA" w:rsidRDefault="00EE58CA" w:rsidP="00563F4A">
      <w:pPr>
        <w:tabs>
          <w:tab w:val="left" w:pos="1845"/>
        </w:tabs>
        <w:rPr>
          <w:rFonts w:ascii="Times New Roman" w:hAnsi="Times New Roman" w:cs="Times New Roman"/>
          <w:b/>
        </w:rPr>
      </w:pPr>
    </w:p>
    <w:p w14:paraId="6D6FF7BA" w14:textId="6777019E" w:rsidR="000E31F4" w:rsidRDefault="000E31F4" w:rsidP="00746736">
      <w:pPr>
        <w:pStyle w:val="ListParagraph"/>
        <w:numPr>
          <w:ilvl w:val="0"/>
          <w:numId w:val="33"/>
        </w:numPr>
        <w:tabs>
          <w:tab w:val="left" w:pos="1845"/>
        </w:tabs>
        <w:rPr>
          <w:rFonts w:ascii="Times New Roman" w:hAnsi="Times New Roman" w:cs="Times New Roman"/>
          <w:b/>
        </w:rPr>
      </w:pPr>
      <w:r>
        <w:rPr>
          <w:rFonts w:ascii="Times New Roman" w:hAnsi="Times New Roman" w:cs="Times New Roman"/>
          <w:b/>
        </w:rPr>
        <w:t>Net Addition:</w:t>
      </w:r>
    </w:p>
    <w:p w14:paraId="097A491F" w14:textId="37706218" w:rsidR="00EE58CA" w:rsidRPr="003C62F8" w:rsidRDefault="00EE58CA" w:rsidP="00746736">
      <w:pPr>
        <w:pStyle w:val="ListParagraph"/>
        <w:numPr>
          <w:ilvl w:val="1"/>
          <w:numId w:val="33"/>
        </w:numPr>
        <w:tabs>
          <w:tab w:val="left" w:pos="1845"/>
        </w:tabs>
        <w:rPr>
          <w:rFonts w:ascii="Times New Roman" w:hAnsi="Times New Roman" w:cs="Times New Roman"/>
          <w:b/>
        </w:rPr>
      </w:pPr>
      <w:r w:rsidRPr="003C62F8">
        <w:rPr>
          <w:rFonts w:ascii="Times New Roman" w:hAnsi="Times New Roman" w:cs="Times New Roman"/>
          <w:b/>
        </w:rPr>
        <w:t>Adding New Nets to Library Using the GUI:</w:t>
      </w:r>
    </w:p>
    <w:p w14:paraId="2B92E555" w14:textId="77777777" w:rsidR="003C62F8" w:rsidRDefault="00EE58CA" w:rsidP="00746736">
      <w:pPr>
        <w:pStyle w:val="ListParagraph"/>
        <w:numPr>
          <w:ilvl w:val="2"/>
          <w:numId w:val="33"/>
        </w:numPr>
      </w:pPr>
      <w:r>
        <w:t xml:space="preserve">On the primary </w:t>
      </w:r>
      <w:r w:rsidR="003C62F8">
        <w:t>format and pre-processing panel, select “Add New Sensor Layout”</w:t>
      </w:r>
    </w:p>
    <w:p w14:paraId="317C9BD8" w14:textId="77777777" w:rsidR="003C62F8" w:rsidRPr="003C62F8" w:rsidRDefault="003C62F8" w:rsidP="00746736">
      <w:pPr>
        <w:pStyle w:val="ListParagraph"/>
        <w:numPr>
          <w:ilvl w:val="1"/>
          <w:numId w:val="33"/>
        </w:numPr>
      </w:pPr>
      <w:r>
        <w:rPr>
          <w:rFonts w:ascii="Times New Roman" w:hAnsi="Times New Roman" w:cs="Times New Roman"/>
          <w:b/>
        </w:rPr>
        <w:t>Adding New Nets to the Library Programmatically:</w:t>
      </w:r>
    </w:p>
    <w:p w14:paraId="15359F7F" w14:textId="39DB69F5" w:rsidR="003C62F8" w:rsidRPr="003C62F8" w:rsidRDefault="00563F4A" w:rsidP="00746736">
      <w:pPr>
        <w:pStyle w:val="ListParagraph"/>
        <w:numPr>
          <w:ilvl w:val="2"/>
          <w:numId w:val="33"/>
        </w:numPr>
      </w:pPr>
      <w:r w:rsidRPr="003C62F8">
        <w:rPr>
          <w:rFonts w:ascii="Times New Roman" w:hAnsi="Times New Roman" w:cs="Times New Roman"/>
          <w:b/>
        </w:rPr>
        <w:t>Adding New Nets to Library During a Run (not recommended):</w:t>
      </w:r>
    </w:p>
    <w:p w14:paraId="7D723EA7" w14:textId="77777777" w:rsidR="003C62F8" w:rsidRPr="003C62F8" w:rsidRDefault="00563F4A" w:rsidP="00746736">
      <w:pPr>
        <w:pStyle w:val="ListParagraph"/>
        <w:numPr>
          <w:ilvl w:val="3"/>
          <w:numId w:val="33"/>
        </w:numPr>
      </w:pPr>
      <w:r w:rsidRPr="003C62F8">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4524ED50" w14:textId="77777777" w:rsidR="003C62F8" w:rsidRPr="003C62F8" w:rsidRDefault="00563F4A" w:rsidP="00746736">
      <w:pPr>
        <w:pStyle w:val="ListParagraph"/>
        <w:numPr>
          <w:ilvl w:val="2"/>
          <w:numId w:val="33"/>
        </w:numPr>
      </w:pPr>
      <w:r w:rsidRPr="003C62F8">
        <w:rPr>
          <w:rFonts w:ascii="Times New Roman" w:hAnsi="Times New Roman" w:cs="Times New Roman"/>
          <w:b/>
        </w:rPr>
        <w:t xml:space="preserve">Adding New Nets to Library </w:t>
      </w:r>
      <w:r w:rsidR="00921907" w:rsidRPr="003C62F8">
        <w:rPr>
          <w:rFonts w:ascii="Times New Roman" w:hAnsi="Times New Roman" w:cs="Times New Roman"/>
          <w:b/>
        </w:rPr>
        <w:t>At</w:t>
      </w:r>
      <w:r w:rsidR="006A4F4B" w:rsidRPr="003C62F8">
        <w:rPr>
          <w:rFonts w:ascii="Times New Roman" w:hAnsi="Times New Roman" w:cs="Times New Roman"/>
          <w:b/>
        </w:rPr>
        <w:t xml:space="preserve"> Run </w:t>
      </w:r>
      <w:r w:rsidR="00921907" w:rsidRPr="003C62F8">
        <w:rPr>
          <w:rFonts w:ascii="Times New Roman" w:hAnsi="Times New Roman" w:cs="Times New Roman"/>
          <w:b/>
        </w:rPr>
        <w:t xml:space="preserve">Start </w:t>
      </w:r>
      <w:r w:rsidR="006A4F4B" w:rsidRPr="003C62F8">
        <w:rPr>
          <w:rFonts w:ascii="Times New Roman" w:hAnsi="Times New Roman" w:cs="Times New Roman"/>
          <w:b/>
        </w:rPr>
        <w:t>(recommended)</w:t>
      </w:r>
      <w:r w:rsidR="00DB373C" w:rsidRPr="003C62F8">
        <w:rPr>
          <w:rFonts w:ascii="Times New Roman" w:hAnsi="Times New Roman" w:cs="Times New Roman"/>
          <w:b/>
        </w:rPr>
        <w:t>:</w:t>
      </w:r>
    </w:p>
    <w:p w14:paraId="51D96392" w14:textId="2707527D" w:rsidR="003C62F8" w:rsidRPr="003C62F8" w:rsidRDefault="006A4F4B" w:rsidP="00746736">
      <w:pPr>
        <w:pStyle w:val="ListParagraph"/>
        <w:numPr>
          <w:ilvl w:val="3"/>
          <w:numId w:val="33"/>
        </w:numPr>
      </w:pPr>
      <w:r w:rsidRPr="003C62F8">
        <w:rPr>
          <w:rFonts w:ascii="Times New Roman" w:hAnsi="Times New Roman" w:cs="Times New Roman"/>
        </w:rPr>
        <w:lastRenderedPageBreak/>
        <w:t xml:space="preserve">To add a new net before a run, you will need the exact names of the nets you would like to add as it is listed in the source files. </w:t>
      </w:r>
      <w:r w:rsidR="00921907" w:rsidRPr="003C62F8">
        <w:rPr>
          <w:rFonts w:ascii="Times New Roman" w:hAnsi="Times New Roman" w:cs="Times New Roman"/>
        </w:rPr>
        <w:t>En</w:t>
      </w:r>
      <w:r w:rsidR="006244FA" w:rsidRPr="003C62F8">
        <w:rPr>
          <w:rFonts w:ascii="Times New Roman" w:hAnsi="Times New Roman" w:cs="Times New Roman"/>
        </w:rPr>
        <w:t xml:space="preserve">ter the </w:t>
      </w:r>
      <w:r w:rsidR="00921907" w:rsidRPr="003C62F8">
        <w:rPr>
          <w:rFonts w:ascii="Times New Roman" w:hAnsi="Times New Roman" w:cs="Times New Roman"/>
        </w:rPr>
        <w:t>list of nets</w:t>
      </w:r>
      <w:r w:rsidR="006244FA" w:rsidRPr="003C62F8">
        <w:rPr>
          <w:rFonts w:ascii="Times New Roman" w:hAnsi="Times New Roman" w:cs="Times New Roman"/>
        </w:rPr>
        <w:t xml:space="preserve"> in the dataset (all, whether they are in the library or not) </w:t>
      </w:r>
      <w:r w:rsidR="00921907" w:rsidRPr="003C62F8">
        <w:rPr>
          <w:rFonts w:ascii="Times New Roman" w:hAnsi="Times New Roman" w:cs="Times New Roman"/>
        </w:rPr>
        <w:t xml:space="preserve"> into the </w:t>
      </w:r>
      <w:r w:rsidR="006244FA" w:rsidRPr="003C62F8">
        <w:rPr>
          <w:rFonts w:ascii="Times New Roman" w:hAnsi="Times New Roman" w:cs="Times New Roman"/>
        </w:rPr>
        <w:t>grp_proc_info.src_unique_nets variable in the user inputs. For example if you’d like to add an EGI HCGSN 129 channel net and an EGI GSN 65 channel net to your library, but have already added 2 Biosemi nets that are also present in your dataset, you would set  grp_proc_info.src_unique_nets = {'HydroCel GSN 128 1.0', 'Biosemi 32', 'Biosemi 128'</w:t>
      </w:r>
      <w:r w:rsidR="00FB6E26" w:rsidRPr="003C62F8">
        <w:rPr>
          <w:rFonts w:ascii="Times New Roman" w:hAnsi="Times New Roman" w:cs="Times New Roman"/>
        </w:rPr>
        <w:t>, ‘Geodesic Sensor Net 64 2.0’</w:t>
      </w:r>
      <w:r w:rsidR="006244FA" w:rsidRPr="003C62F8">
        <w:rPr>
          <w:rFonts w:ascii="Times New Roman" w:hAnsi="Times New Roman" w:cs="Times New Roman"/>
        </w:rPr>
        <w:t xml:space="preserve">};  in the user inputs. </w:t>
      </w:r>
      <w:r w:rsidR="000E31F4">
        <w:rPr>
          <w:rFonts w:ascii="Times New Roman" w:hAnsi="Times New Roman" w:cs="Times New Roman"/>
        </w:rPr>
        <w:t>Run beapp_main</w:t>
      </w:r>
    </w:p>
    <w:p w14:paraId="327A125B" w14:textId="3608C705" w:rsidR="000E31F4" w:rsidRPr="00D55716" w:rsidRDefault="006244FA" w:rsidP="00746736">
      <w:pPr>
        <w:pStyle w:val="ListParagraph"/>
        <w:numPr>
          <w:ilvl w:val="0"/>
          <w:numId w:val="33"/>
        </w:numPr>
        <w:rPr>
          <w:b/>
        </w:rPr>
      </w:pPr>
      <w:r w:rsidRPr="00D55716">
        <w:rPr>
          <w:rFonts w:ascii="Times New Roman" w:hAnsi="Times New Roman" w:cs="Times New Roman"/>
          <w:b/>
        </w:rPr>
        <w:t>BEAPP will automatically prompt you</w:t>
      </w:r>
      <w:r w:rsidR="000E31F4" w:rsidRPr="00D55716">
        <w:rPr>
          <w:rFonts w:ascii="Times New Roman" w:hAnsi="Times New Roman" w:cs="Times New Roman"/>
          <w:b/>
        </w:rPr>
        <w:t xml:space="preserve"> to select the file with the relevant coordinate information for the new nets, as shown below</w:t>
      </w:r>
      <w:r w:rsidR="000B2341" w:rsidRPr="00D55716">
        <w:rPr>
          <w:rFonts w:ascii="Times New Roman" w:hAnsi="Times New Roman" w:cs="Times New Roman"/>
          <w:b/>
        </w:rPr>
        <w:t>:</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5DC1555" w14:textId="614D12F3" w:rsidR="00DB373C" w:rsidRPr="00C44DC2" w:rsidRDefault="007578EA" w:rsidP="000E31F4">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193F3060" wp14:editId="30D32523">
            <wp:extent cx="4724400" cy="3546147"/>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74812" cy="3583986"/>
                    </a:xfrm>
                    <a:prstGeom prst="rect">
                      <a:avLst/>
                    </a:prstGeom>
                    <a:noFill/>
                    <a:ln>
                      <a:noFill/>
                    </a:ln>
                  </pic:spPr>
                </pic:pic>
              </a:graphicData>
            </a:graphic>
          </wp:inline>
        </w:drawing>
      </w: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sample_locs directory, but you can navigate anywhere to select your relevant channel locations files. BEAPP uses the eeglab pop_readlocs function to read channel positions, so channel positions can be in any format supported by EEGLAB. </w:t>
      </w:r>
    </w:p>
    <w:p w14:paraId="329C6A27" w14:textId="77777777" w:rsidR="007578EA" w:rsidRPr="00D55716" w:rsidRDefault="007578EA" w:rsidP="00746736">
      <w:pPr>
        <w:pStyle w:val="ListParagraph"/>
        <w:numPr>
          <w:ilvl w:val="0"/>
          <w:numId w:val="34"/>
        </w:numPr>
        <w:autoSpaceDE w:val="0"/>
        <w:autoSpaceDN w:val="0"/>
        <w:adjustRightInd w:val="0"/>
        <w:rPr>
          <w:rFonts w:ascii="Times New Roman" w:hAnsi="Times New Roman" w:cs="Times New Roman"/>
        </w:rPr>
      </w:pPr>
      <w:r w:rsidRPr="00D55716">
        <w:rPr>
          <w:rFonts w:ascii="Times New Roman" w:hAnsi="Times New Roman" w:cs="Times New Roman"/>
        </w:rPr>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080E3A80" wp14:editId="26459455">
            <wp:extent cx="3474953" cy="2521404"/>
            <wp:effectExtent l="0" t="0" r="0" b="0"/>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79531" cy="2524726"/>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64EF5115" w14:textId="56583780" w:rsidR="009F41B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42F4B261" w14:textId="77777777" w:rsidR="00D55716" w:rsidRDefault="007578EA" w:rsidP="00746736">
      <w:pPr>
        <w:pStyle w:val="ListParagraph"/>
        <w:numPr>
          <w:ilvl w:val="0"/>
          <w:numId w:val="34"/>
        </w:numPr>
        <w:tabs>
          <w:tab w:val="left" w:pos="720"/>
          <w:tab w:val="left" w:pos="1845"/>
        </w:tabs>
        <w:rPr>
          <w:rFonts w:ascii="Times New Roman" w:hAnsi="Times New Roman" w:cs="Times New Roman"/>
        </w:rPr>
      </w:pPr>
      <w:r w:rsidRPr="00D55716">
        <w:rPr>
          <w:rFonts w:ascii="Times New Roman" w:hAnsi="Times New Roman" w:cs="Times New Roman"/>
        </w:rPr>
        <w:t>Finally, you will be prompted</w:t>
      </w:r>
      <w:r w:rsidR="0078299C" w:rsidRPr="00D55716">
        <w:rPr>
          <w:rFonts w:ascii="Times New Roman" w:hAnsi="Times New Roman" w:cs="Times New Roman"/>
        </w:rPr>
        <w:t xml:space="preserve"> to enter which channel numbers (rows in the data) correspond to each of the 10 20 electrodes. Users not intending to use </w:t>
      </w:r>
      <w:r w:rsidR="00D201E5" w:rsidRPr="00D55716">
        <w:rPr>
          <w:rFonts w:ascii="Times New Roman" w:hAnsi="Times New Roman" w:cs="Times New Roman"/>
        </w:rPr>
        <w:t>HAPPE</w:t>
      </w:r>
      <w:r w:rsidR="0078299C" w:rsidRPr="00D55716">
        <w:rPr>
          <w:rFonts w:ascii="Times New Roman" w:hAnsi="Times New Roman" w:cs="Times New Roman"/>
        </w:rPr>
        <w:t xml:space="preserve"> can leave these as NaNs and select OK, but it’s recommended to enter these correctly, as you will need this information if you ever decide you would like to run </w:t>
      </w:r>
      <w:r w:rsidR="00D201E5" w:rsidRPr="00D55716">
        <w:rPr>
          <w:rFonts w:ascii="Times New Roman" w:hAnsi="Times New Roman" w:cs="Times New Roman"/>
        </w:rPr>
        <w:t>HAPPE</w:t>
      </w:r>
      <w:r w:rsidR="0078299C" w:rsidRPr="00D55716">
        <w:rPr>
          <w:rFonts w:ascii="Times New Roman" w:hAnsi="Times New Roman" w:cs="Times New Roman"/>
        </w:rPr>
        <w:t xml:space="preserve"> or another 10-20 based analysis using this net type.</w:t>
      </w:r>
      <w:r w:rsidR="00D55716" w:rsidRPr="00D55716">
        <w:rPr>
          <w:rFonts w:ascii="Times New Roman" w:hAnsi="Times New Roman" w:cs="Times New Roman"/>
          <w:noProof/>
        </w:rPr>
        <w:t xml:space="preserve"> </w:t>
      </w:r>
    </w:p>
    <w:p w14:paraId="13F1EF04" w14:textId="55629B82" w:rsidR="00DB373C" w:rsidRPr="00D55716" w:rsidRDefault="00D55716" w:rsidP="00D55716">
      <w:pPr>
        <w:tabs>
          <w:tab w:val="left" w:pos="720"/>
          <w:tab w:val="left" w:pos="1845"/>
        </w:tabs>
        <w:jc w:val="center"/>
        <w:rPr>
          <w:rFonts w:ascii="Times New Roman" w:hAnsi="Times New Roman" w:cs="Times New Roman"/>
        </w:rPr>
      </w:pPr>
      <w:r w:rsidRPr="00C44DC2">
        <w:rPr>
          <w:noProof/>
        </w:rPr>
        <w:drawing>
          <wp:inline distT="0" distB="0" distL="0" distR="0" wp14:anchorId="20EE9FE9" wp14:editId="7D798370">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068C871A" w14:textId="7E305E56" w:rsidR="00DB373C" w:rsidRPr="00C44DC2" w:rsidRDefault="00DB373C" w:rsidP="00D55716">
      <w:pPr>
        <w:tabs>
          <w:tab w:val="left" w:pos="1845"/>
        </w:tabs>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863B497" w14:textId="2FB0D43C" w:rsidR="00360A23" w:rsidRPr="002C25FF" w:rsidRDefault="002C25FF" w:rsidP="00921808">
      <w:pPr>
        <w:pStyle w:val="Heading1"/>
      </w:pPr>
      <w:bookmarkStart w:id="102" w:name="_Toc535504469"/>
      <w:r>
        <w:lastRenderedPageBreak/>
        <w:t>BEAPP Outputs and Reporting</w:t>
      </w:r>
      <w:bookmarkEnd w:id="102"/>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Each </w:t>
      </w:r>
      <w:r w:rsidR="00550D55" w:rsidRPr="00C44DC2">
        <w:rPr>
          <w:rFonts w:ascii="Times New Roman" w:hAnsi="Times New Roman" w:cs="Times New Roman"/>
        </w:rPr>
        <w:t xml:space="preserve"> </w:t>
      </w:r>
      <w:r w:rsidRPr="00C44DC2">
        <w:rPr>
          <w:rFonts w:ascii="Times New Roman" w:hAnsi="Times New Roman" w:cs="Times New Roman"/>
        </w:rPr>
        <w:t>file will contain a file_proc_info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eeg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71">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file_proc_info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Matlab, and then double click on the file_proc_info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file_proc_info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r>
              <w:rPr>
                <w:rFonts w:cs="Times New Roman"/>
                <w:b/>
              </w:rPr>
              <w:t>File_proc_info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r w:rsidRPr="009F6651">
              <w:rPr>
                <w:rFonts w:cs="Times New Roman"/>
              </w:rPr>
              <w:t>.beapp</w:t>
            </w:r>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r w:rsidRPr="009F6651">
              <w:rPr>
                <w:rFonts w:cs="Times New Roman"/>
              </w:rPr>
              <w:t>.beapp_srate (the current file srate)</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src</w:t>
            </w:r>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src_srate (original srate)</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r w:rsidRPr="009F6651">
              <w:rPr>
                <w:rFonts w:cs="Times New Roman"/>
              </w:rPr>
              <w:t>.evt</w:t>
            </w:r>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r w:rsidRPr="009F6651">
              <w:t>.evt_info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r w:rsidRPr="009F6651">
              <w:t>.hist</w:t>
            </w:r>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r w:rsidRPr="009F6651">
              <w:t>.hist_run_tabl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r w:rsidRPr="009F6651">
              <w:t>.epoch</w:t>
            </w:r>
          </w:p>
        </w:tc>
        <w:tc>
          <w:tcPr>
            <w:tcW w:w="5125" w:type="dxa"/>
          </w:tcPr>
          <w:p w14:paraId="23CA50B3" w14:textId="77777777" w:rsidR="002C25FF" w:rsidRPr="009F6651" w:rsidRDefault="002C25FF" w:rsidP="00C3387D">
            <w:r w:rsidRPr="009F6651">
              <w:t>Information about recording periods (this will change to .rec_period in future versions)</w:t>
            </w:r>
          </w:p>
        </w:tc>
        <w:tc>
          <w:tcPr>
            <w:tcW w:w="3600" w:type="dxa"/>
          </w:tcPr>
          <w:p w14:paraId="01D1F04B" w14:textId="77777777" w:rsidR="002C25FF" w:rsidRPr="009F6651" w:rsidRDefault="002C25FF" w:rsidP="00C3387D">
            <w:r w:rsidRPr="009F6651">
              <w:t>.src_epoch_end_times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net_typ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r w:rsidRPr="009F6651">
              <w:t>.ref</w:t>
            </w:r>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r w:rsidRPr="009F6651">
              <w:t>.seg</w:t>
            </w:r>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r w:rsidRPr="009F6651">
              <w:t>.seg_info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r w:rsidRPr="009F6651">
              <w:lastRenderedPageBreak/>
              <w:t>.grp</w:t>
            </w:r>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r w:rsidRPr="009F6651">
              <w:t>.grp_wide_possible_</w:t>
            </w:r>
          </w:p>
          <w:p w14:paraId="57DDCAC4" w14:textId="77777777" w:rsidR="002C25FF" w:rsidRPr="009F6651" w:rsidRDefault="002C25FF" w:rsidP="00C3387D">
            <w:r w:rsidRPr="009F6651">
              <w:t>cond_names_at_segmentation</w:t>
            </w:r>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746736">
      <w:pPr>
        <w:pStyle w:val="ListParagraph"/>
        <w:numPr>
          <w:ilvl w:val="0"/>
          <w:numId w:val="14"/>
        </w:numPr>
        <w:tabs>
          <w:tab w:val="left" w:pos="1845"/>
        </w:tabs>
        <w:rPr>
          <w:rFonts w:ascii="Times New Roman" w:hAnsi="Times New Roman" w:cs="Times New Roman"/>
        </w:rPr>
      </w:pPr>
      <w:r>
        <w:rPr>
          <w:rFonts w:cs="Times New Roman"/>
        </w:rPr>
        <w:t>Current file information used (</w:t>
      </w:r>
      <w:r w:rsidR="002C25FF">
        <w:rPr>
          <w:rFonts w:ascii="Times New Roman" w:hAnsi="Times New Roman" w:cs="Times New Roman"/>
        </w:rPr>
        <w:t>.beapp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file_proc_info.beapp_bad_chans</w:t>
            </w:r>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beapp_fname</w:t>
            </w:r>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indx</w:t>
            </w:r>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chan</w:t>
            </w:r>
            <w:r w:rsidR="00616091">
              <w:rPr>
                <w:rFonts w:ascii="Times New Roman" w:hAnsi="Times New Roman" w:cs="Times New Roman"/>
              </w:rPr>
              <w:t>s_used</w:t>
            </w:r>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um_epochs</w:t>
            </w:r>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srate</w:t>
            </w:r>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differ from src_srat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win_size_in_samps</w:t>
            </w:r>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Window size in samples (using beapp_srate)</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epoch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r>
              <w:rPr>
                <w:rFonts w:ascii="Times New Roman" w:hAnsi="Times New Roman" w:cs="Times New Roman"/>
              </w:rPr>
              <w:t>file_proc_info.epoch_inds_to_process</w:t>
            </w:r>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evt_conditions_being_analyzed</w:t>
            </w:r>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lastRenderedPageBreak/>
              <w:t>File_proc_info.evt_header_tag_information</w:t>
            </w:r>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evt_info</w:t>
            </w:r>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evt_seg_win_evt_ind</w:t>
            </w:r>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grp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w:t>
            </w:r>
            <w:r>
              <w:rPr>
                <w:rFonts w:ascii="Times New Roman" w:hAnsi="Times New Roman" w:cs="Times New Roman"/>
              </w:rPr>
              <w:t>grp_wide_possible_cond_names_at_segmentation</w:t>
            </w:r>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Ordered condition names at segmentation, determines order of segments in eeg_w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ica</w:t>
            </w:r>
            <w:r w:rsidRPr="00C44DC2">
              <w:rPr>
                <w:rFonts w:ascii="Times New Roman" w:hAnsi="Times New Roman" w:cs="Times New Roman"/>
                <w:lang w:val="fr-FR"/>
              </w:rPr>
              <w:t>_stats</w:t>
            </w:r>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hist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r w:rsidRPr="004A2B86">
              <w:rPr>
                <w:rFonts w:ascii="Times New Roman" w:hAnsi="Times New Roman" w:cs="Times New Roman"/>
              </w:rPr>
              <w:t>File_proc_info.hist_run_table</w:t>
            </w:r>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hist_run_tag</w:t>
            </w:r>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746736">
      <w:pPr>
        <w:pStyle w:val="ListParagraph"/>
        <w:numPr>
          <w:ilvl w:val="0"/>
          <w:numId w:val="14"/>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net_happe_additional_channel_lbls</w:t>
            </w:r>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ref_elec_rnum</w:t>
            </w:r>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typ</w:t>
            </w:r>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vstruct</w:t>
            </w:r>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File pre-generated segment information (</w:t>
      </w:r>
      <w:r w:rsidR="00DA7275">
        <w:rPr>
          <w:rFonts w:ascii="Times New Roman" w:hAnsi="Times New Roman" w:cs="Times New Roman"/>
        </w:rPr>
        <w:t>.seg variables). N</w:t>
      </w:r>
      <w:r>
        <w:rPr>
          <w:rFonts w:ascii="Times New Roman" w:hAnsi="Times New Roman" w:cs="Times New Roman"/>
        </w:rPr>
        <w:t xml:space="preserve">ote that this may appear in files with large </w:t>
      </w:r>
      <w:r w:rsidR="00DA7275">
        <w:rPr>
          <w:rFonts w:ascii="Times New Roman" w:hAnsi="Times New Roman" w:cs="Times New Roman"/>
        </w:rPr>
        <w:t>“segments” used to pull paradigms out of a recording in Netstation, even if the files were not pre-segmented (.src_format_typ = 3) .MFFs</w:t>
      </w:r>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eg_info</w:t>
            </w:r>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eg_tasks</w:t>
            </w:r>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746736">
      <w:pPr>
        <w:pStyle w:val="ListParagraph"/>
        <w:numPr>
          <w:ilvl w:val="0"/>
          <w:numId w:val="14"/>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Amplifier serial number</w:t>
            </w:r>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epoch_nsamps</w:t>
            </w:r>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 samples (using source srate)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r w:rsidRPr="00DA7275">
              <w:rPr>
                <w:rFonts w:ascii="Times New Roman" w:hAnsi="Times New Roman" w:cs="Times New Roman"/>
              </w:rPr>
              <w:t>file_proc_info.src_file_offset_in_ms</w:t>
            </w:r>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User input, file offset in ms</w:t>
            </w:r>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src</w:t>
            </w:r>
            <w:r w:rsidRPr="00C44DC2">
              <w:rPr>
                <w:rFonts w:ascii="Times New Roman" w:hAnsi="Times New Roman" w:cs="Times New Roman"/>
                <w:color w:val="000000"/>
              </w:rPr>
              <w:t>_fname</w:t>
            </w:r>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746736">
      <w:pPr>
        <w:pStyle w:val="ListParagraph"/>
        <w:numPr>
          <w:ilvl w:val="0"/>
          <w:numId w:val="14"/>
        </w:numPr>
        <w:tabs>
          <w:tab w:val="left" w:pos="1845"/>
        </w:tabs>
        <w:rPr>
          <w:rFonts w:ascii="Times New Roman" w:hAnsi="Times New Roman" w:cs="Times New Roman"/>
        </w:rPr>
      </w:pPr>
      <w:r w:rsidRPr="00074F2A">
        <w:rPr>
          <w:rFonts w:ascii="Times New Roman" w:hAnsi="Times New Roman" w:cs="Times New Roman"/>
        </w:rPr>
        <w:lastRenderedPageBreak/>
        <w:t xml:space="preserve">Source file information (.src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src_nchan</w:t>
            </w:r>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Source linenois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nchan</w:t>
            </w:r>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num_epochs</w:t>
            </w:r>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Different from beapp_num_epochs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c_record_start_day</w:t>
            </w:r>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w:t>
            </w:r>
            <w:r>
              <w:rPr>
                <w:rFonts w:ascii="Times New Roman" w:hAnsi="Times New Roman" w:cs="Times New Roman"/>
              </w:rPr>
              <w:t>c_record_start_time</w:t>
            </w:r>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srate</w:t>
            </w:r>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Will differ from beapp_srat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File_proc_info.src_subject_id</w:t>
            </w:r>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103"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All BEAPP EEG outputs are Matlab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eeg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eeg</w:t>
      </w:r>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r w:rsidR="00FA7CB4" w:rsidRPr="00C44DC2">
        <w:rPr>
          <w:rFonts w:ascii="Times New Roman" w:hAnsi="Times New Roman" w:cs="Times New Roman"/>
          <w:b/>
        </w:rPr>
        <w:t xml:space="preserve">eeg_w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eeg_itc, eeg_wfp)</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eeg)</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All individual output files from modules that produce continuous data (all modules before segmentation) will contain the file_proc_info variable and a second variable, eeg. The eeg variable is a cell array, with each cell representing an epoch from the original file, and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r w:rsidR="002960FE" w:rsidRPr="00C44DC2">
        <w:rPr>
          <w:rFonts w:ascii="Times New Roman" w:hAnsi="Times New Roman" w:cs="Times New Roman"/>
        </w:rPr>
        <w:t>eeg{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file_proc_info variable and a second variable, eeg_w. Each cell in the eeg_w array will contain outputs for a given condition in the form of a 3D </w:t>
      </w:r>
      <w:r w:rsidR="002960FE" w:rsidRPr="00C44DC2">
        <w:rPr>
          <w:rFonts w:ascii="Times New Roman" w:hAnsi="Times New Roman" w:cs="Times New Roman"/>
        </w:rPr>
        <w:t>channel x sample x trial array. By default, segments with the same event tag are collapsed across epochs. The order of the conditions used to store the cell array can be found in file_proc_info.evt_conditions_being_analyzed.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eeg_out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n. Additionally, a Ma</w:t>
      </w:r>
      <w:r w:rsidR="00A1784B" w:rsidRPr="00C44DC2">
        <w:rPr>
          <w:rFonts w:ascii="Times New Roman" w:hAnsi="Times New Roman" w:cs="Times New Roman"/>
        </w:rPr>
        <w:t>tlab structure containing all</w:t>
      </w:r>
      <w:r w:rsidR="0035624C" w:rsidRPr="00C44DC2">
        <w:rPr>
          <w:rFonts w:ascii="Times New Roman" w:hAnsi="Times New Roman" w:cs="Times New Roman"/>
        </w:rPr>
        <w:t xml:space="preserve"> the user settings and dataset wide information collected during the run can be found in the </w:t>
      </w:r>
      <w:r w:rsidR="00A1784B" w:rsidRPr="00C44DC2">
        <w:rPr>
          <w:rFonts w:ascii="Times New Roman" w:hAnsi="Times New Roman" w:cs="Times New Roman"/>
        </w:rPr>
        <w:t xml:space="preserve">Run_Report_Variables_and_Settings.mat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NaNs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by Gabard-Durnam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Matlab.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report_values in .mat files named module_output.mat (ex psd_output.ma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hdr_out and the output metric names are listed in tnam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0E1CA21B" w14:textId="189073CC" w:rsidR="00DE0E5D" w:rsidRDefault="00DE0E5D" w:rsidP="00DE0E5D">
      <w:pPr>
        <w:pStyle w:val="Heading1"/>
      </w:pPr>
      <w:bookmarkStart w:id="104" w:name="_Toc535504470"/>
      <w:r w:rsidRPr="00DE0E5D">
        <w:t>Running BEAPP through a computer cluster</w:t>
      </w:r>
      <w:bookmarkEnd w:id="104"/>
    </w:p>
    <w:p w14:paraId="542CE00C" w14:textId="77777777" w:rsidR="00DE0E5D" w:rsidRPr="00DE0E5D" w:rsidRDefault="00DE0E5D" w:rsidP="00DE0E5D"/>
    <w:p w14:paraId="7B83AE90" w14:textId="77777777" w:rsidR="00DE0E5D" w:rsidRPr="00E90C18" w:rsidRDefault="00DE0E5D" w:rsidP="00DE0E5D">
      <w:r w:rsidRPr="00E90C18">
        <w:t>Transfer</w:t>
      </w:r>
      <w:r>
        <w:t xml:space="preserve"> beapp to your computer cluster</w:t>
      </w:r>
    </w:p>
    <w:p w14:paraId="05CCB277" w14:textId="77777777" w:rsidR="00DE0E5D" w:rsidRPr="00E90C18" w:rsidRDefault="00DE0E5D" w:rsidP="00DE0E5D">
      <w:r>
        <w:t xml:space="preserve">With a computer cluster, beapp has the capability to run each file in parallel.  </w:t>
      </w:r>
    </w:p>
    <w:p w14:paraId="18E7454B" w14:textId="628CEF5B" w:rsidR="00DE0E5D" w:rsidRDefault="00DE0E5D" w:rsidP="00DE0E5D">
      <w:r w:rsidRPr="000613CC">
        <w:t>The file cc_beapp_script(file_number) takes a given file number and uses it as an index into beapp_file_info_table.  As a result, the user can write a script that runs each file as an individual job on the computer cluster. This is shown by beapp_parallel_jobs.sh (copied here):</w:t>
      </w:r>
    </w:p>
    <w:p w14:paraId="53C74FAC" w14:textId="77777777" w:rsidR="005F4488" w:rsidRPr="000613CC" w:rsidRDefault="005F4488" w:rsidP="00DE0E5D"/>
    <w:p w14:paraId="7B59FB5A" w14:textId="77777777" w:rsidR="00DE0E5D" w:rsidRPr="00E90C18" w:rsidRDefault="00DE0E5D" w:rsidP="00DE0E5D">
      <w:r w:rsidRPr="00E90C18">
        <w:t>#!/bin/bash</w:t>
      </w:r>
    </w:p>
    <w:p w14:paraId="460C92DF" w14:textId="77777777" w:rsidR="00DE0E5D" w:rsidRPr="00E90C18" w:rsidRDefault="00DE0E5D" w:rsidP="00DE0E5D">
      <w:r w:rsidRPr="00E90C18">
        <w:t>#SBATCH -p short</w:t>
      </w:r>
    </w:p>
    <w:p w14:paraId="6B6B537E" w14:textId="77777777" w:rsidR="00DE0E5D" w:rsidRPr="00E90C18" w:rsidRDefault="00DE0E5D" w:rsidP="00DE0E5D">
      <w:r w:rsidRPr="00E90C18">
        <w:t>#SBATCH  -t 0-00:05</w:t>
      </w:r>
    </w:p>
    <w:p w14:paraId="0F6F0ADA" w14:textId="77777777" w:rsidR="00DE0E5D" w:rsidRPr="00E90C18" w:rsidRDefault="00DE0E5D" w:rsidP="00DE0E5D">
      <w:r w:rsidRPr="00E90C18">
        <w:t>#SBATCH --mem=1G</w:t>
      </w:r>
    </w:p>
    <w:p w14:paraId="32000D43" w14:textId="77777777" w:rsidR="00DE0E5D" w:rsidRPr="00E90C18" w:rsidRDefault="00DE0E5D" w:rsidP="00DE0E5D">
      <w:r w:rsidRPr="00E90C18">
        <w:t>#SBATCH -c 1</w:t>
      </w:r>
    </w:p>
    <w:p w14:paraId="4709826E" w14:textId="77777777" w:rsidR="00DE0E5D" w:rsidRPr="00E90C18" w:rsidRDefault="00DE0E5D" w:rsidP="00DE0E5D">
      <w:r w:rsidRPr="00E90C18">
        <w:t>#SBATCH -n 1</w:t>
      </w:r>
    </w:p>
    <w:p w14:paraId="52DD8D8D" w14:textId="77777777" w:rsidR="00DE0E5D" w:rsidRPr="00E90C18" w:rsidRDefault="00DE0E5D" w:rsidP="00DE0E5D">
      <w:r w:rsidRPr="00E90C18">
        <w:t>#SBATCH --constraint="scratch2"</w:t>
      </w:r>
    </w:p>
    <w:p w14:paraId="188C4107" w14:textId="77777777" w:rsidR="00DE0E5D" w:rsidRPr="00E90C18" w:rsidRDefault="00DE0E5D" w:rsidP="00DE0E5D">
      <w:r w:rsidRPr="00E90C18">
        <w:t xml:space="preserve"> </w:t>
      </w:r>
    </w:p>
    <w:p w14:paraId="57A7651C" w14:textId="77777777" w:rsidR="00DE0E5D" w:rsidRDefault="00DE0E5D" w:rsidP="00DE0E5D">
      <w:r w:rsidRPr="00E90C18">
        <w:t>module load matlab/2017a</w:t>
      </w:r>
    </w:p>
    <w:p w14:paraId="4BDECC85" w14:textId="77777777" w:rsidR="00DE0E5D" w:rsidRDefault="00DE0E5D" w:rsidP="00DE0E5D">
      <w:r w:rsidRPr="00E90C18">
        <w:t>matlab -nodesktop -r "cc_beapp_script(${SLURM_ARRAY_TASK_ID})"</w:t>
      </w:r>
    </w:p>
    <w:p w14:paraId="3D58F2FE" w14:textId="77777777" w:rsidR="00DE0E5D" w:rsidRDefault="00DE0E5D" w:rsidP="00DE0E5D"/>
    <w:p w14:paraId="186ECA99" w14:textId="77777777" w:rsidR="00DE0E5D" w:rsidRDefault="00DE0E5D" w:rsidP="00DE0E5D">
      <w:r>
        <w:t>You will want to change the settings depending on your run, and the commands depending on your computer cluster.</w:t>
      </w:r>
    </w:p>
    <w:p w14:paraId="6D5F1EA1" w14:textId="77777777" w:rsidR="00DE0E5D" w:rsidRDefault="00DE0E5D" w:rsidP="00DE0E5D"/>
    <w:p w14:paraId="7526F887" w14:textId="77777777" w:rsidR="00DE0E5D" w:rsidRDefault="00DE0E5D" w:rsidP="00DE0E5D">
      <w:r>
        <w:t>And here’s cc_beapp_script:</w:t>
      </w:r>
    </w:p>
    <w:p w14:paraId="73193E9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try</w:t>
      </w:r>
    </w:p>
    <w:p w14:paraId="2A820D54"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cd </w:t>
      </w:r>
      <w:r>
        <w:rPr>
          <w:rFonts w:ascii="Courier New" w:hAnsi="Courier New" w:cs="Courier New"/>
          <w:color w:val="DAB3FF"/>
          <w:sz w:val="20"/>
          <w:szCs w:val="20"/>
        </w:rPr>
        <w:t>beapp_dev</w:t>
      </w:r>
      <w:r>
        <w:rPr>
          <w:rFonts w:ascii="Courier New" w:hAnsi="Courier New" w:cs="Courier New"/>
          <w:color w:val="000000"/>
          <w:sz w:val="20"/>
          <w:szCs w:val="20"/>
        </w:rPr>
        <w:t xml:space="preserve"> </w:t>
      </w:r>
      <w:r>
        <w:rPr>
          <w:rFonts w:ascii="Courier New" w:hAnsi="Courier New" w:cs="Courier New"/>
          <w:color w:val="007F00"/>
          <w:sz w:val="20"/>
          <w:szCs w:val="20"/>
        </w:rPr>
        <w:t xml:space="preserve"> </w:t>
      </w:r>
    </w:p>
    <w:p w14:paraId="5A462276"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 = beapp_configure_settings;</w:t>
      </w:r>
    </w:p>
    <w:p w14:paraId="4FA4E5A1"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file_idx = file;</w:t>
      </w:r>
    </w:p>
    <w:p w14:paraId="040A2663"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run_per_file = 1;</w:t>
      </w:r>
    </w:p>
    <w:p w14:paraId="146F4FBA"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dir_warn_off = 1;</w:t>
      </w:r>
    </w:p>
    <w:p w14:paraId="0D52490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beapp_main(grp_proc_info);    </w:t>
      </w:r>
    </w:p>
    <w:p w14:paraId="28C906D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catch</w:t>
      </w:r>
      <w:r>
        <w:rPr>
          <w:rFonts w:ascii="Courier New" w:hAnsi="Courier New" w:cs="Courier New"/>
          <w:color w:val="000000"/>
          <w:sz w:val="20"/>
          <w:szCs w:val="20"/>
        </w:rPr>
        <w:t xml:space="preserve"> my_error     </w:t>
      </w:r>
    </w:p>
    <w:p w14:paraId="4318F3E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my_error</w:t>
      </w:r>
    </w:p>
    <w:p w14:paraId="2F5281F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exit(1)</w:t>
      </w:r>
    </w:p>
    <w:p w14:paraId="0B4FF94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61A126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exit</w:t>
      </w:r>
    </w:p>
    <w:p w14:paraId="013FA59A" w14:textId="77777777" w:rsidR="00DE0E5D" w:rsidRDefault="00DE0E5D" w:rsidP="00DE0E5D"/>
    <w:p w14:paraId="01C0A552" w14:textId="77777777" w:rsidR="00DE0E5D" w:rsidRPr="00E90C18" w:rsidRDefault="00DE0E5D" w:rsidP="00DE0E5D">
      <w:r>
        <w:t>This works if you’re running cc_beapp_script from your home directory, and if your beapp folder is named “beapp_dev” and is located in your home directory. If that’s not the case, either change the line “cd beapp_dev” to cd into your beapp, or move / rename beapp.</w:t>
      </w:r>
    </w:p>
    <w:p w14:paraId="5692D9E2" w14:textId="77777777" w:rsidR="00DE0E5D" w:rsidRDefault="00DE0E5D" w:rsidP="00DE0E5D">
      <w:pPr>
        <w:rPr>
          <w:b/>
        </w:rPr>
      </w:pPr>
    </w:p>
    <w:p w14:paraId="5ABDA70D" w14:textId="77777777" w:rsidR="00DE0E5D" w:rsidRDefault="00DE0E5D" w:rsidP="00DE0E5D">
      <w:r>
        <w:t>To run this as a batch job, with each file queued in parallel, run</w:t>
      </w:r>
    </w:p>
    <w:p w14:paraId="38BE7730" w14:textId="77777777" w:rsidR="00DE0E5D" w:rsidRDefault="00DE0E5D" w:rsidP="00DE0E5D">
      <w:r>
        <w:t xml:space="preserve"> sbatch --array=1-sizeofyourbeapp_file_input_table beapp_parallel_jobs.sh</w:t>
      </w:r>
    </w:p>
    <w:p w14:paraId="7DEF41A1" w14:textId="77777777" w:rsidR="00DE0E5D" w:rsidRDefault="00DE0E5D" w:rsidP="00DE0E5D">
      <w:r>
        <w:t xml:space="preserve">Using a SLURM scheduler, this functionally works as a for loop, queueing the files in beapp_file_info_table. </w:t>
      </w:r>
    </w:p>
    <w:p w14:paraId="5EB5AB7B" w14:textId="77777777" w:rsidR="00DE0E5D" w:rsidRPr="000613CC" w:rsidRDefault="00DE0E5D" w:rsidP="00DE0E5D"/>
    <w:p w14:paraId="7A808065" w14:textId="77777777" w:rsidR="00DE0E5D" w:rsidRPr="000613CC" w:rsidRDefault="00DE0E5D" w:rsidP="00DE0E5D">
      <w:r>
        <w:rPr>
          <w:b/>
        </w:rPr>
        <w:t xml:space="preserve">NOTE: </w:t>
      </w:r>
      <w:r>
        <w:t xml:space="preserve">If you can, we recommend running beapp interactively (on one or two of your files) before running as a batch script. </w:t>
      </w:r>
    </w:p>
    <w:p w14:paraId="2ECAA66B" w14:textId="77777777" w:rsidR="00DE0E5D" w:rsidRDefault="00DE0E5D" w:rsidP="00DE0E5D"/>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921808">
      <w:pPr>
        <w:pStyle w:val="Heading1"/>
      </w:pPr>
      <w:bookmarkStart w:id="105" w:name="_Toc535504471"/>
      <w:r w:rsidRPr="00C44DC2">
        <w:t>Additional Information</w:t>
      </w:r>
      <w:bookmarkEnd w:id="105"/>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Dipfit 2.3</w:t>
      </w:r>
    </w:p>
    <w:p w14:paraId="2AB0FA6C"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PrepPipeline v0.52</w:t>
      </w:r>
    </w:p>
    <w:p w14:paraId="2B2AD6FA"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Cleanline</w:t>
      </w:r>
    </w:p>
    <w:p w14:paraId="25860A04"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eldtrip (only if using topoplots)</w:t>
      </w:r>
    </w:p>
    <w:p w14:paraId="223B0316" w14:textId="420E4C39" w:rsidR="00394ECA"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4A018FCE" w14:textId="3FE95774" w:rsidR="009E6402" w:rsidRDefault="009E6402" w:rsidP="00394ECA">
      <w:pPr>
        <w:rPr>
          <w:rFonts w:ascii="Times New Roman" w:eastAsia="Times New Roman" w:hAnsi="Times New Roman" w:cs="Times New Roman"/>
          <w:color w:val="000000"/>
        </w:rPr>
      </w:pPr>
      <w:r>
        <w:rPr>
          <w:rFonts w:ascii="Times New Roman" w:eastAsia="Times New Roman" w:hAnsi="Times New Roman" w:cs="Times New Roman"/>
          <w:color w:val="000000"/>
        </w:rPr>
        <w:t>REST Toolbox</w:t>
      </w:r>
    </w:p>
    <w:p w14:paraId="75CCC2F9" w14:textId="341DD78F" w:rsidR="00C40A97" w:rsidRPr="00C44DC2" w:rsidRDefault="00C40A97" w:rsidP="00394ECA">
      <w:pPr>
        <w:rPr>
          <w:rFonts w:ascii="Times New Roman" w:eastAsia="Times New Roman" w:hAnsi="Times New Roman" w:cs="Times New Roman"/>
          <w:color w:val="000000"/>
        </w:rPr>
      </w:pPr>
      <w:r>
        <w:rPr>
          <w:rFonts w:ascii="Times New Roman" w:eastAsia="Times New Roman" w:hAnsi="Times New Roman" w:cs="Times New Roman"/>
          <w:color w:val="000000"/>
        </w:rPr>
        <w:t>HAPPE</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103"/>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0E4F07" w14:textId="77777777" w:rsidR="006C4681" w:rsidRDefault="006C4681" w:rsidP="004A7078">
      <w:r>
        <w:separator/>
      </w:r>
    </w:p>
  </w:endnote>
  <w:endnote w:type="continuationSeparator" w:id="0">
    <w:p w14:paraId="1272ECF8" w14:textId="77777777" w:rsidR="006C4681" w:rsidRDefault="006C4681"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3069AA" w14:textId="77777777" w:rsidR="006C4681" w:rsidRDefault="006C4681" w:rsidP="004A7078">
      <w:r>
        <w:separator/>
      </w:r>
    </w:p>
  </w:footnote>
  <w:footnote w:type="continuationSeparator" w:id="0">
    <w:p w14:paraId="10F632D2" w14:textId="77777777" w:rsidR="006C4681" w:rsidRDefault="006C4681"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F2E15"/>
    <w:multiLevelType w:val="hybridMultilevel"/>
    <w:tmpl w:val="970890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AF7F1B"/>
    <w:multiLevelType w:val="hybridMultilevel"/>
    <w:tmpl w:val="24008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7588C"/>
    <w:multiLevelType w:val="hybridMultilevel"/>
    <w:tmpl w:val="8A880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9E6990"/>
    <w:multiLevelType w:val="hybridMultilevel"/>
    <w:tmpl w:val="0D14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D414D"/>
    <w:multiLevelType w:val="hybridMultilevel"/>
    <w:tmpl w:val="566E3C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12B4B"/>
    <w:multiLevelType w:val="hybridMultilevel"/>
    <w:tmpl w:val="C01A4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1CA02E4"/>
    <w:multiLevelType w:val="hybridMultilevel"/>
    <w:tmpl w:val="4BFEB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80208"/>
    <w:multiLevelType w:val="hybridMultilevel"/>
    <w:tmpl w:val="69207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423EE3"/>
    <w:multiLevelType w:val="hybridMultilevel"/>
    <w:tmpl w:val="91FE2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42032C"/>
    <w:multiLevelType w:val="hybridMultilevel"/>
    <w:tmpl w:val="CA8CE00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843D35"/>
    <w:multiLevelType w:val="hybridMultilevel"/>
    <w:tmpl w:val="99A4BF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FFA2B1E"/>
    <w:multiLevelType w:val="hybridMultilevel"/>
    <w:tmpl w:val="CFB4D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B34FD0"/>
    <w:multiLevelType w:val="multilevel"/>
    <w:tmpl w:val="41CCB3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1006E33"/>
    <w:multiLevelType w:val="hybridMultilevel"/>
    <w:tmpl w:val="76449A80"/>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5"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 w15:restartNumberingAfterBreak="0">
    <w:nsid w:val="5DDA424C"/>
    <w:multiLevelType w:val="hybridMultilevel"/>
    <w:tmpl w:val="ADCE3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365123"/>
    <w:multiLevelType w:val="hybridMultilevel"/>
    <w:tmpl w:val="E968F13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03A610C"/>
    <w:multiLevelType w:val="hybridMultilevel"/>
    <w:tmpl w:val="860AD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FA7244"/>
    <w:multiLevelType w:val="hybridMultilevel"/>
    <w:tmpl w:val="F468F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566158A"/>
    <w:multiLevelType w:val="hybridMultilevel"/>
    <w:tmpl w:val="E9C82B4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180A34"/>
    <w:multiLevelType w:val="hybridMultilevel"/>
    <w:tmpl w:val="F9A49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E6D6182"/>
    <w:multiLevelType w:val="hybridMultilevel"/>
    <w:tmpl w:val="0ED669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11"/>
  </w:num>
  <w:num w:numId="3">
    <w:abstractNumId w:val="26"/>
  </w:num>
  <w:num w:numId="4">
    <w:abstractNumId w:val="13"/>
  </w:num>
  <w:num w:numId="5">
    <w:abstractNumId w:val="10"/>
  </w:num>
  <w:num w:numId="6">
    <w:abstractNumId w:val="31"/>
  </w:num>
  <w:num w:numId="7">
    <w:abstractNumId w:val="24"/>
  </w:num>
  <w:num w:numId="8">
    <w:abstractNumId w:val="27"/>
  </w:num>
  <w:num w:numId="9">
    <w:abstractNumId w:val="35"/>
  </w:num>
  <w:num w:numId="10">
    <w:abstractNumId w:val="25"/>
  </w:num>
  <w:num w:numId="11">
    <w:abstractNumId w:val="0"/>
  </w:num>
  <w:num w:numId="12">
    <w:abstractNumId w:val="37"/>
  </w:num>
  <w:num w:numId="13">
    <w:abstractNumId w:val="17"/>
  </w:num>
  <w:num w:numId="14">
    <w:abstractNumId w:val="2"/>
  </w:num>
  <w:num w:numId="15">
    <w:abstractNumId w:val="19"/>
  </w:num>
  <w:num w:numId="16">
    <w:abstractNumId w:val="5"/>
  </w:num>
  <w:num w:numId="17">
    <w:abstractNumId w:val="29"/>
  </w:num>
  <w:num w:numId="18">
    <w:abstractNumId w:val="20"/>
  </w:num>
  <w:num w:numId="19">
    <w:abstractNumId w:val="18"/>
  </w:num>
  <w:num w:numId="20">
    <w:abstractNumId w:val="33"/>
  </w:num>
  <w:num w:numId="21">
    <w:abstractNumId w:val="1"/>
  </w:num>
  <w:num w:numId="22">
    <w:abstractNumId w:val="12"/>
  </w:num>
  <w:num w:numId="23">
    <w:abstractNumId w:val="8"/>
  </w:num>
  <w:num w:numId="24">
    <w:abstractNumId w:val="7"/>
  </w:num>
  <w:num w:numId="25">
    <w:abstractNumId w:val="16"/>
  </w:num>
  <w:num w:numId="26">
    <w:abstractNumId w:val="3"/>
  </w:num>
  <w:num w:numId="27">
    <w:abstractNumId w:val="38"/>
  </w:num>
  <w:num w:numId="28">
    <w:abstractNumId w:val="34"/>
  </w:num>
  <w:num w:numId="29">
    <w:abstractNumId w:val="9"/>
  </w:num>
  <w:num w:numId="30">
    <w:abstractNumId w:val="30"/>
  </w:num>
  <w:num w:numId="31">
    <w:abstractNumId w:val="6"/>
  </w:num>
  <w:num w:numId="32">
    <w:abstractNumId w:val="14"/>
  </w:num>
  <w:num w:numId="33">
    <w:abstractNumId w:val="32"/>
  </w:num>
  <w:num w:numId="34">
    <w:abstractNumId w:val="21"/>
  </w:num>
  <w:num w:numId="35">
    <w:abstractNumId w:val="28"/>
  </w:num>
  <w:num w:numId="36">
    <w:abstractNumId w:val="39"/>
  </w:num>
  <w:num w:numId="37">
    <w:abstractNumId w:val="23"/>
  </w:num>
  <w:num w:numId="38">
    <w:abstractNumId w:val="4"/>
  </w:num>
  <w:num w:numId="39">
    <w:abstractNumId w:val="15"/>
  </w:num>
  <w:num w:numId="40">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FD7"/>
    <w:rsid w:val="00000C43"/>
    <w:rsid w:val="000044FC"/>
    <w:rsid w:val="00007E5A"/>
    <w:rsid w:val="0001224C"/>
    <w:rsid w:val="00013A87"/>
    <w:rsid w:val="00013D16"/>
    <w:rsid w:val="0001469F"/>
    <w:rsid w:val="00014873"/>
    <w:rsid w:val="00014E5F"/>
    <w:rsid w:val="0002065B"/>
    <w:rsid w:val="00022A25"/>
    <w:rsid w:val="00022C11"/>
    <w:rsid w:val="00025703"/>
    <w:rsid w:val="00025E90"/>
    <w:rsid w:val="00031C0C"/>
    <w:rsid w:val="00033697"/>
    <w:rsid w:val="00034212"/>
    <w:rsid w:val="00035F9E"/>
    <w:rsid w:val="00043314"/>
    <w:rsid w:val="000437FA"/>
    <w:rsid w:val="00051FF6"/>
    <w:rsid w:val="000539F5"/>
    <w:rsid w:val="00053D51"/>
    <w:rsid w:val="00055237"/>
    <w:rsid w:val="00056A7E"/>
    <w:rsid w:val="000615C6"/>
    <w:rsid w:val="00061F61"/>
    <w:rsid w:val="00061FCB"/>
    <w:rsid w:val="00062491"/>
    <w:rsid w:val="000625B2"/>
    <w:rsid w:val="00062937"/>
    <w:rsid w:val="00064D5B"/>
    <w:rsid w:val="0007249F"/>
    <w:rsid w:val="00074405"/>
    <w:rsid w:val="00074F2A"/>
    <w:rsid w:val="00076185"/>
    <w:rsid w:val="00080EDD"/>
    <w:rsid w:val="0008141E"/>
    <w:rsid w:val="00086519"/>
    <w:rsid w:val="00090B7A"/>
    <w:rsid w:val="0009245C"/>
    <w:rsid w:val="000930E5"/>
    <w:rsid w:val="0009383A"/>
    <w:rsid w:val="000950C6"/>
    <w:rsid w:val="0009537C"/>
    <w:rsid w:val="00096181"/>
    <w:rsid w:val="000A3418"/>
    <w:rsid w:val="000A3F02"/>
    <w:rsid w:val="000A5C7C"/>
    <w:rsid w:val="000A66F4"/>
    <w:rsid w:val="000A6EDC"/>
    <w:rsid w:val="000B2341"/>
    <w:rsid w:val="000B365B"/>
    <w:rsid w:val="000B5ABD"/>
    <w:rsid w:val="000B7832"/>
    <w:rsid w:val="000C21D4"/>
    <w:rsid w:val="000C272B"/>
    <w:rsid w:val="000C284E"/>
    <w:rsid w:val="000C2DBB"/>
    <w:rsid w:val="000C362C"/>
    <w:rsid w:val="000C794B"/>
    <w:rsid w:val="000D05F1"/>
    <w:rsid w:val="000D635E"/>
    <w:rsid w:val="000D664C"/>
    <w:rsid w:val="000D6DF8"/>
    <w:rsid w:val="000D7054"/>
    <w:rsid w:val="000E002A"/>
    <w:rsid w:val="000E1EC3"/>
    <w:rsid w:val="000E2F22"/>
    <w:rsid w:val="000E2FD2"/>
    <w:rsid w:val="000E31F4"/>
    <w:rsid w:val="000E51CB"/>
    <w:rsid w:val="000E58FE"/>
    <w:rsid w:val="000F2366"/>
    <w:rsid w:val="000F3C1C"/>
    <w:rsid w:val="000F549E"/>
    <w:rsid w:val="000F65B3"/>
    <w:rsid w:val="000F71AA"/>
    <w:rsid w:val="001009E1"/>
    <w:rsid w:val="00100AA9"/>
    <w:rsid w:val="001019DC"/>
    <w:rsid w:val="00101FDF"/>
    <w:rsid w:val="00103BAB"/>
    <w:rsid w:val="00103D99"/>
    <w:rsid w:val="00105332"/>
    <w:rsid w:val="00112BFB"/>
    <w:rsid w:val="0011317B"/>
    <w:rsid w:val="00113B84"/>
    <w:rsid w:val="00115B29"/>
    <w:rsid w:val="001227FC"/>
    <w:rsid w:val="0012303F"/>
    <w:rsid w:val="001311E0"/>
    <w:rsid w:val="00132756"/>
    <w:rsid w:val="001406FC"/>
    <w:rsid w:val="00146AA2"/>
    <w:rsid w:val="00147A72"/>
    <w:rsid w:val="00153006"/>
    <w:rsid w:val="00153865"/>
    <w:rsid w:val="00154B9A"/>
    <w:rsid w:val="001552EC"/>
    <w:rsid w:val="001575D8"/>
    <w:rsid w:val="00161B5C"/>
    <w:rsid w:val="0016744F"/>
    <w:rsid w:val="00167961"/>
    <w:rsid w:val="00170A18"/>
    <w:rsid w:val="00172B60"/>
    <w:rsid w:val="0017415F"/>
    <w:rsid w:val="001748F0"/>
    <w:rsid w:val="00175052"/>
    <w:rsid w:val="001751E9"/>
    <w:rsid w:val="00175CF6"/>
    <w:rsid w:val="00176CF6"/>
    <w:rsid w:val="00176FD7"/>
    <w:rsid w:val="00181FA8"/>
    <w:rsid w:val="00182253"/>
    <w:rsid w:val="00183EDB"/>
    <w:rsid w:val="001855AA"/>
    <w:rsid w:val="00185C19"/>
    <w:rsid w:val="00185D32"/>
    <w:rsid w:val="001860CD"/>
    <w:rsid w:val="00186DC0"/>
    <w:rsid w:val="00194D45"/>
    <w:rsid w:val="00195247"/>
    <w:rsid w:val="001A196D"/>
    <w:rsid w:val="001B3B59"/>
    <w:rsid w:val="001B437F"/>
    <w:rsid w:val="001B49EC"/>
    <w:rsid w:val="001B500D"/>
    <w:rsid w:val="001C1147"/>
    <w:rsid w:val="001C2CD8"/>
    <w:rsid w:val="001C2ED7"/>
    <w:rsid w:val="001C34A1"/>
    <w:rsid w:val="001C34B6"/>
    <w:rsid w:val="001C4FF5"/>
    <w:rsid w:val="001C72D6"/>
    <w:rsid w:val="001C7F86"/>
    <w:rsid w:val="001D0D56"/>
    <w:rsid w:val="001D1629"/>
    <w:rsid w:val="001D167D"/>
    <w:rsid w:val="001D192E"/>
    <w:rsid w:val="001D5017"/>
    <w:rsid w:val="001D5F06"/>
    <w:rsid w:val="001D5FF5"/>
    <w:rsid w:val="001D73E3"/>
    <w:rsid w:val="001E16BB"/>
    <w:rsid w:val="001E1BE8"/>
    <w:rsid w:val="001E4855"/>
    <w:rsid w:val="001E55A9"/>
    <w:rsid w:val="001F2EF1"/>
    <w:rsid w:val="001F5C43"/>
    <w:rsid w:val="00200C02"/>
    <w:rsid w:val="002019D6"/>
    <w:rsid w:val="00201ED3"/>
    <w:rsid w:val="0021002E"/>
    <w:rsid w:val="002137C1"/>
    <w:rsid w:val="002147EB"/>
    <w:rsid w:val="00217F65"/>
    <w:rsid w:val="002207A8"/>
    <w:rsid w:val="002210E8"/>
    <w:rsid w:val="00225183"/>
    <w:rsid w:val="00225668"/>
    <w:rsid w:val="00227896"/>
    <w:rsid w:val="00232F08"/>
    <w:rsid w:val="00233479"/>
    <w:rsid w:val="00233D6C"/>
    <w:rsid w:val="002355A3"/>
    <w:rsid w:val="00235C11"/>
    <w:rsid w:val="00240607"/>
    <w:rsid w:val="00242AD2"/>
    <w:rsid w:val="00244C0C"/>
    <w:rsid w:val="002458A0"/>
    <w:rsid w:val="00252604"/>
    <w:rsid w:val="00253DFB"/>
    <w:rsid w:val="002552E4"/>
    <w:rsid w:val="00257D1A"/>
    <w:rsid w:val="00261D0D"/>
    <w:rsid w:val="00265D17"/>
    <w:rsid w:val="0027066B"/>
    <w:rsid w:val="00270A44"/>
    <w:rsid w:val="0027327F"/>
    <w:rsid w:val="0027531F"/>
    <w:rsid w:val="0027739C"/>
    <w:rsid w:val="00277A72"/>
    <w:rsid w:val="002807FE"/>
    <w:rsid w:val="00281EB7"/>
    <w:rsid w:val="00284577"/>
    <w:rsid w:val="00286223"/>
    <w:rsid w:val="00287A8E"/>
    <w:rsid w:val="00290091"/>
    <w:rsid w:val="00291A65"/>
    <w:rsid w:val="002923AA"/>
    <w:rsid w:val="0029454D"/>
    <w:rsid w:val="002960FC"/>
    <w:rsid w:val="002960FE"/>
    <w:rsid w:val="002962C4"/>
    <w:rsid w:val="00297081"/>
    <w:rsid w:val="0029715F"/>
    <w:rsid w:val="002A0213"/>
    <w:rsid w:val="002A3A38"/>
    <w:rsid w:val="002A5D7D"/>
    <w:rsid w:val="002A6439"/>
    <w:rsid w:val="002A67D5"/>
    <w:rsid w:val="002A6D52"/>
    <w:rsid w:val="002A75F0"/>
    <w:rsid w:val="002B1487"/>
    <w:rsid w:val="002B1AA9"/>
    <w:rsid w:val="002B246B"/>
    <w:rsid w:val="002B4A0F"/>
    <w:rsid w:val="002B5880"/>
    <w:rsid w:val="002B5C01"/>
    <w:rsid w:val="002C12B6"/>
    <w:rsid w:val="002C244E"/>
    <w:rsid w:val="002C25FF"/>
    <w:rsid w:val="002D0620"/>
    <w:rsid w:val="002D138E"/>
    <w:rsid w:val="002D13E4"/>
    <w:rsid w:val="002D2295"/>
    <w:rsid w:val="002D24B5"/>
    <w:rsid w:val="002D3E90"/>
    <w:rsid w:val="002D4DF4"/>
    <w:rsid w:val="002D6DF0"/>
    <w:rsid w:val="002E056D"/>
    <w:rsid w:val="002E577B"/>
    <w:rsid w:val="002E6E6B"/>
    <w:rsid w:val="002E7B4C"/>
    <w:rsid w:val="002F081F"/>
    <w:rsid w:val="002F0B96"/>
    <w:rsid w:val="002F217B"/>
    <w:rsid w:val="002F24F1"/>
    <w:rsid w:val="002F3FD1"/>
    <w:rsid w:val="002F5438"/>
    <w:rsid w:val="002F54F4"/>
    <w:rsid w:val="002F7932"/>
    <w:rsid w:val="00300450"/>
    <w:rsid w:val="003008E4"/>
    <w:rsid w:val="00301AC8"/>
    <w:rsid w:val="00302E23"/>
    <w:rsid w:val="00304127"/>
    <w:rsid w:val="00306392"/>
    <w:rsid w:val="00312CC5"/>
    <w:rsid w:val="00313303"/>
    <w:rsid w:val="003141D0"/>
    <w:rsid w:val="003170F0"/>
    <w:rsid w:val="003248B4"/>
    <w:rsid w:val="003263DE"/>
    <w:rsid w:val="00327841"/>
    <w:rsid w:val="00331CD3"/>
    <w:rsid w:val="00335BB0"/>
    <w:rsid w:val="00337913"/>
    <w:rsid w:val="00340B96"/>
    <w:rsid w:val="00341B68"/>
    <w:rsid w:val="003441D2"/>
    <w:rsid w:val="003449D9"/>
    <w:rsid w:val="003472FD"/>
    <w:rsid w:val="00347774"/>
    <w:rsid w:val="0035002F"/>
    <w:rsid w:val="00351992"/>
    <w:rsid w:val="0035624C"/>
    <w:rsid w:val="0035679F"/>
    <w:rsid w:val="00360303"/>
    <w:rsid w:val="00360A23"/>
    <w:rsid w:val="00362126"/>
    <w:rsid w:val="00365543"/>
    <w:rsid w:val="0037010A"/>
    <w:rsid w:val="00375042"/>
    <w:rsid w:val="00376FDE"/>
    <w:rsid w:val="0038053D"/>
    <w:rsid w:val="00380E78"/>
    <w:rsid w:val="003811EA"/>
    <w:rsid w:val="00381D7E"/>
    <w:rsid w:val="00391E66"/>
    <w:rsid w:val="0039368E"/>
    <w:rsid w:val="00394ECA"/>
    <w:rsid w:val="00397C78"/>
    <w:rsid w:val="00397DDF"/>
    <w:rsid w:val="003A3845"/>
    <w:rsid w:val="003A6A11"/>
    <w:rsid w:val="003A7F3D"/>
    <w:rsid w:val="003B113C"/>
    <w:rsid w:val="003B12EC"/>
    <w:rsid w:val="003B4105"/>
    <w:rsid w:val="003B7B2B"/>
    <w:rsid w:val="003C2BB5"/>
    <w:rsid w:val="003C2DAA"/>
    <w:rsid w:val="003C2E6C"/>
    <w:rsid w:val="003C3F69"/>
    <w:rsid w:val="003C56E6"/>
    <w:rsid w:val="003C62F8"/>
    <w:rsid w:val="003C6F84"/>
    <w:rsid w:val="003C70D3"/>
    <w:rsid w:val="003C70FA"/>
    <w:rsid w:val="003D1406"/>
    <w:rsid w:val="003D4B54"/>
    <w:rsid w:val="003E092C"/>
    <w:rsid w:val="003E6C75"/>
    <w:rsid w:val="003F10B0"/>
    <w:rsid w:val="003F1D37"/>
    <w:rsid w:val="003F5712"/>
    <w:rsid w:val="003F71DA"/>
    <w:rsid w:val="003F7DC7"/>
    <w:rsid w:val="003F7DC8"/>
    <w:rsid w:val="00402ED3"/>
    <w:rsid w:val="00404F0B"/>
    <w:rsid w:val="00410530"/>
    <w:rsid w:val="0042028E"/>
    <w:rsid w:val="00424711"/>
    <w:rsid w:val="00424924"/>
    <w:rsid w:val="004266A6"/>
    <w:rsid w:val="00431AAF"/>
    <w:rsid w:val="00432DF5"/>
    <w:rsid w:val="00432E5B"/>
    <w:rsid w:val="00433424"/>
    <w:rsid w:val="0043798C"/>
    <w:rsid w:val="00437B8B"/>
    <w:rsid w:val="004408D7"/>
    <w:rsid w:val="0044105F"/>
    <w:rsid w:val="004415C2"/>
    <w:rsid w:val="00441E1A"/>
    <w:rsid w:val="00441E56"/>
    <w:rsid w:val="00443D31"/>
    <w:rsid w:val="00444472"/>
    <w:rsid w:val="00445EDD"/>
    <w:rsid w:val="00447811"/>
    <w:rsid w:val="00452F4C"/>
    <w:rsid w:val="004544D6"/>
    <w:rsid w:val="00455AEF"/>
    <w:rsid w:val="00460B68"/>
    <w:rsid w:val="00461243"/>
    <w:rsid w:val="004647AF"/>
    <w:rsid w:val="00464BC8"/>
    <w:rsid w:val="004675CD"/>
    <w:rsid w:val="00471B9B"/>
    <w:rsid w:val="0047216E"/>
    <w:rsid w:val="00472A5B"/>
    <w:rsid w:val="004765EE"/>
    <w:rsid w:val="00477A52"/>
    <w:rsid w:val="00480A4E"/>
    <w:rsid w:val="004831EA"/>
    <w:rsid w:val="00486192"/>
    <w:rsid w:val="00487891"/>
    <w:rsid w:val="00487C55"/>
    <w:rsid w:val="00490090"/>
    <w:rsid w:val="0049287F"/>
    <w:rsid w:val="0049434B"/>
    <w:rsid w:val="0049622C"/>
    <w:rsid w:val="00497752"/>
    <w:rsid w:val="004A1786"/>
    <w:rsid w:val="004A1B68"/>
    <w:rsid w:val="004A2115"/>
    <w:rsid w:val="004A2B86"/>
    <w:rsid w:val="004A2E06"/>
    <w:rsid w:val="004A50C6"/>
    <w:rsid w:val="004A5F9C"/>
    <w:rsid w:val="004A7078"/>
    <w:rsid w:val="004B0F1A"/>
    <w:rsid w:val="004B1912"/>
    <w:rsid w:val="004B27FF"/>
    <w:rsid w:val="004B2C78"/>
    <w:rsid w:val="004B5E9A"/>
    <w:rsid w:val="004B7F8B"/>
    <w:rsid w:val="004C0867"/>
    <w:rsid w:val="004C2BBC"/>
    <w:rsid w:val="004C5FA0"/>
    <w:rsid w:val="004C62B1"/>
    <w:rsid w:val="004C7A22"/>
    <w:rsid w:val="004D1712"/>
    <w:rsid w:val="004D2BC0"/>
    <w:rsid w:val="004D2DF1"/>
    <w:rsid w:val="004D3BF1"/>
    <w:rsid w:val="004D42E5"/>
    <w:rsid w:val="004D46C4"/>
    <w:rsid w:val="004D4BEC"/>
    <w:rsid w:val="004D71F2"/>
    <w:rsid w:val="004D7879"/>
    <w:rsid w:val="004E1615"/>
    <w:rsid w:val="004E2255"/>
    <w:rsid w:val="004E3FF4"/>
    <w:rsid w:val="004E761C"/>
    <w:rsid w:val="004F039E"/>
    <w:rsid w:val="004F0C71"/>
    <w:rsid w:val="004F0F0B"/>
    <w:rsid w:val="004F34C3"/>
    <w:rsid w:val="004F74B4"/>
    <w:rsid w:val="0050189A"/>
    <w:rsid w:val="00504413"/>
    <w:rsid w:val="00504544"/>
    <w:rsid w:val="005061FB"/>
    <w:rsid w:val="00510B68"/>
    <w:rsid w:val="0051147B"/>
    <w:rsid w:val="00515F72"/>
    <w:rsid w:val="00520A64"/>
    <w:rsid w:val="00520F5E"/>
    <w:rsid w:val="005210B4"/>
    <w:rsid w:val="00522006"/>
    <w:rsid w:val="0052371C"/>
    <w:rsid w:val="00523E9A"/>
    <w:rsid w:val="00531870"/>
    <w:rsid w:val="005325F0"/>
    <w:rsid w:val="00535C5E"/>
    <w:rsid w:val="005377A6"/>
    <w:rsid w:val="00537C20"/>
    <w:rsid w:val="00540473"/>
    <w:rsid w:val="00540962"/>
    <w:rsid w:val="00542FE6"/>
    <w:rsid w:val="00546269"/>
    <w:rsid w:val="0054663A"/>
    <w:rsid w:val="00550D55"/>
    <w:rsid w:val="005525CE"/>
    <w:rsid w:val="00553770"/>
    <w:rsid w:val="00554007"/>
    <w:rsid w:val="00554B33"/>
    <w:rsid w:val="00556853"/>
    <w:rsid w:val="00556BE4"/>
    <w:rsid w:val="00563F4A"/>
    <w:rsid w:val="00565A89"/>
    <w:rsid w:val="00565DDA"/>
    <w:rsid w:val="00567241"/>
    <w:rsid w:val="005711E8"/>
    <w:rsid w:val="005759E8"/>
    <w:rsid w:val="0057706E"/>
    <w:rsid w:val="00577E8F"/>
    <w:rsid w:val="00580F54"/>
    <w:rsid w:val="00581918"/>
    <w:rsid w:val="00582922"/>
    <w:rsid w:val="00585FA3"/>
    <w:rsid w:val="0058784E"/>
    <w:rsid w:val="005931FA"/>
    <w:rsid w:val="00597742"/>
    <w:rsid w:val="00597E69"/>
    <w:rsid w:val="005A2547"/>
    <w:rsid w:val="005A5285"/>
    <w:rsid w:val="005A7845"/>
    <w:rsid w:val="005B189E"/>
    <w:rsid w:val="005B2673"/>
    <w:rsid w:val="005B37E0"/>
    <w:rsid w:val="005B4A5B"/>
    <w:rsid w:val="005B6F8B"/>
    <w:rsid w:val="005C06D1"/>
    <w:rsid w:val="005C3AC3"/>
    <w:rsid w:val="005C421F"/>
    <w:rsid w:val="005C6A62"/>
    <w:rsid w:val="005C6EF3"/>
    <w:rsid w:val="005D0714"/>
    <w:rsid w:val="005D1F99"/>
    <w:rsid w:val="005D239F"/>
    <w:rsid w:val="005D2A2F"/>
    <w:rsid w:val="005D542C"/>
    <w:rsid w:val="005D5AE9"/>
    <w:rsid w:val="005D766F"/>
    <w:rsid w:val="005E0D72"/>
    <w:rsid w:val="005E237E"/>
    <w:rsid w:val="005F066A"/>
    <w:rsid w:val="005F4488"/>
    <w:rsid w:val="005F555B"/>
    <w:rsid w:val="005F60EE"/>
    <w:rsid w:val="00601D40"/>
    <w:rsid w:val="00607188"/>
    <w:rsid w:val="0060787C"/>
    <w:rsid w:val="0060791E"/>
    <w:rsid w:val="00610E1B"/>
    <w:rsid w:val="00614A66"/>
    <w:rsid w:val="00614CE1"/>
    <w:rsid w:val="00616091"/>
    <w:rsid w:val="00617F42"/>
    <w:rsid w:val="0062015B"/>
    <w:rsid w:val="00620B20"/>
    <w:rsid w:val="0062310C"/>
    <w:rsid w:val="006244FA"/>
    <w:rsid w:val="00624B99"/>
    <w:rsid w:val="00626F12"/>
    <w:rsid w:val="00630D73"/>
    <w:rsid w:val="0063238D"/>
    <w:rsid w:val="00632C11"/>
    <w:rsid w:val="00634328"/>
    <w:rsid w:val="00635090"/>
    <w:rsid w:val="006351C4"/>
    <w:rsid w:val="00635F83"/>
    <w:rsid w:val="00636083"/>
    <w:rsid w:val="0063611A"/>
    <w:rsid w:val="00636792"/>
    <w:rsid w:val="00637995"/>
    <w:rsid w:val="00640DC5"/>
    <w:rsid w:val="00643B67"/>
    <w:rsid w:val="00645E08"/>
    <w:rsid w:val="006465EB"/>
    <w:rsid w:val="00646C98"/>
    <w:rsid w:val="00647B8B"/>
    <w:rsid w:val="00651271"/>
    <w:rsid w:val="00651B7A"/>
    <w:rsid w:val="006547E6"/>
    <w:rsid w:val="00654BBF"/>
    <w:rsid w:val="00656804"/>
    <w:rsid w:val="0065698F"/>
    <w:rsid w:val="00656F28"/>
    <w:rsid w:val="00657CBD"/>
    <w:rsid w:val="00666817"/>
    <w:rsid w:val="00666FAD"/>
    <w:rsid w:val="006713FC"/>
    <w:rsid w:val="00672AD1"/>
    <w:rsid w:val="0067314E"/>
    <w:rsid w:val="00673BD5"/>
    <w:rsid w:val="0067480F"/>
    <w:rsid w:val="006753A2"/>
    <w:rsid w:val="00675878"/>
    <w:rsid w:val="00675D45"/>
    <w:rsid w:val="00676938"/>
    <w:rsid w:val="00676B08"/>
    <w:rsid w:val="006771CF"/>
    <w:rsid w:val="0068084A"/>
    <w:rsid w:val="006814F5"/>
    <w:rsid w:val="00681F6F"/>
    <w:rsid w:val="00681FCF"/>
    <w:rsid w:val="00682305"/>
    <w:rsid w:val="00684FDE"/>
    <w:rsid w:val="00686050"/>
    <w:rsid w:val="00686E28"/>
    <w:rsid w:val="00691964"/>
    <w:rsid w:val="00691B07"/>
    <w:rsid w:val="00691CC3"/>
    <w:rsid w:val="00691F18"/>
    <w:rsid w:val="00694D86"/>
    <w:rsid w:val="006959CC"/>
    <w:rsid w:val="006A0D2D"/>
    <w:rsid w:val="006A363B"/>
    <w:rsid w:val="006A411F"/>
    <w:rsid w:val="006A4F4B"/>
    <w:rsid w:val="006A4FB1"/>
    <w:rsid w:val="006A5885"/>
    <w:rsid w:val="006B0154"/>
    <w:rsid w:val="006B0D2D"/>
    <w:rsid w:val="006B5A44"/>
    <w:rsid w:val="006B65A0"/>
    <w:rsid w:val="006C0A92"/>
    <w:rsid w:val="006C1B61"/>
    <w:rsid w:val="006C2B6A"/>
    <w:rsid w:val="006C344B"/>
    <w:rsid w:val="006C4681"/>
    <w:rsid w:val="006C5F79"/>
    <w:rsid w:val="006C64EF"/>
    <w:rsid w:val="006C6B8D"/>
    <w:rsid w:val="006D080B"/>
    <w:rsid w:val="006D0885"/>
    <w:rsid w:val="006D39BD"/>
    <w:rsid w:val="006D70FD"/>
    <w:rsid w:val="006D79AB"/>
    <w:rsid w:val="006D7C96"/>
    <w:rsid w:val="006E2601"/>
    <w:rsid w:val="006E2A9C"/>
    <w:rsid w:val="006E2B11"/>
    <w:rsid w:val="006E2E4E"/>
    <w:rsid w:val="006E4071"/>
    <w:rsid w:val="006E4499"/>
    <w:rsid w:val="006E52BE"/>
    <w:rsid w:val="006F1E0D"/>
    <w:rsid w:val="006F220B"/>
    <w:rsid w:val="006F4C23"/>
    <w:rsid w:val="006F7E0C"/>
    <w:rsid w:val="007067B1"/>
    <w:rsid w:val="00712920"/>
    <w:rsid w:val="00712F37"/>
    <w:rsid w:val="007135B8"/>
    <w:rsid w:val="00714B2C"/>
    <w:rsid w:val="00717673"/>
    <w:rsid w:val="00720811"/>
    <w:rsid w:val="00721F83"/>
    <w:rsid w:val="0072468C"/>
    <w:rsid w:val="007251BB"/>
    <w:rsid w:val="00726DE7"/>
    <w:rsid w:val="007301AA"/>
    <w:rsid w:val="00730F90"/>
    <w:rsid w:val="00731EDE"/>
    <w:rsid w:val="007404C5"/>
    <w:rsid w:val="0074213E"/>
    <w:rsid w:val="00743A10"/>
    <w:rsid w:val="00746736"/>
    <w:rsid w:val="0075043E"/>
    <w:rsid w:val="0075338E"/>
    <w:rsid w:val="00753AF9"/>
    <w:rsid w:val="007578EA"/>
    <w:rsid w:val="00760217"/>
    <w:rsid w:val="0076149E"/>
    <w:rsid w:val="007641E4"/>
    <w:rsid w:val="00765899"/>
    <w:rsid w:val="00765E96"/>
    <w:rsid w:val="0078299C"/>
    <w:rsid w:val="00784D3A"/>
    <w:rsid w:val="00792F32"/>
    <w:rsid w:val="0079519E"/>
    <w:rsid w:val="007951D2"/>
    <w:rsid w:val="007A0B06"/>
    <w:rsid w:val="007A1709"/>
    <w:rsid w:val="007A34A1"/>
    <w:rsid w:val="007B075F"/>
    <w:rsid w:val="007B0CFB"/>
    <w:rsid w:val="007B3E3F"/>
    <w:rsid w:val="007B5327"/>
    <w:rsid w:val="007B5942"/>
    <w:rsid w:val="007C53E6"/>
    <w:rsid w:val="007C5828"/>
    <w:rsid w:val="007D236A"/>
    <w:rsid w:val="007D260E"/>
    <w:rsid w:val="007D2611"/>
    <w:rsid w:val="007D2C0F"/>
    <w:rsid w:val="007D3BF3"/>
    <w:rsid w:val="007D3F7D"/>
    <w:rsid w:val="007D5AB2"/>
    <w:rsid w:val="007D5EC6"/>
    <w:rsid w:val="007D7A7D"/>
    <w:rsid w:val="007D7FA8"/>
    <w:rsid w:val="007E0256"/>
    <w:rsid w:val="007E4A8A"/>
    <w:rsid w:val="007F2B62"/>
    <w:rsid w:val="007F3C0A"/>
    <w:rsid w:val="007F4FD7"/>
    <w:rsid w:val="007F5D27"/>
    <w:rsid w:val="007F6BB0"/>
    <w:rsid w:val="008007B4"/>
    <w:rsid w:val="00803B73"/>
    <w:rsid w:val="008101FF"/>
    <w:rsid w:val="008139CA"/>
    <w:rsid w:val="00813A27"/>
    <w:rsid w:val="00822694"/>
    <w:rsid w:val="00823108"/>
    <w:rsid w:val="00823A5C"/>
    <w:rsid w:val="00823B68"/>
    <w:rsid w:val="0082664E"/>
    <w:rsid w:val="00830094"/>
    <w:rsid w:val="00830198"/>
    <w:rsid w:val="008311B6"/>
    <w:rsid w:val="00832864"/>
    <w:rsid w:val="008400E8"/>
    <w:rsid w:val="00840233"/>
    <w:rsid w:val="00840FC7"/>
    <w:rsid w:val="00841FEB"/>
    <w:rsid w:val="0084374B"/>
    <w:rsid w:val="008469B6"/>
    <w:rsid w:val="00846A74"/>
    <w:rsid w:val="00846B34"/>
    <w:rsid w:val="008518C4"/>
    <w:rsid w:val="00851BC4"/>
    <w:rsid w:val="00853E6F"/>
    <w:rsid w:val="00853F0A"/>
    <w:rsid w:val="0085566C"/>
    <w:rsid w:val="00855F51"/>
    <w:rsid w:val="00861385"/>
    <w:rsid w:val="00862E54"/>
    <w:rsid w:val="00864155"/>
    <w:rsid w:val="00864D53"/>
    <w:rsid w:val="008659D2"/>
    <w:rsid w:val="00866301"/>
    <w:rsid w:val="00867734"/>
    <w:rsid w:val="00873429"/>
    <w:rsid w:val="0087391B"/>
    <w:rsid w:val="00874F69"/>
    <w:rsid w:val="00875110"/>
    <w:rsid w:val="0088177F"/>
    <w:rsid w:val="008817F3"/>
    <w:rsid w:val="00882AF3"/>
    <w:rsid w:val="008840FF"/>
    <w:rsid w:val="00885650"/>
    <w:rsid w:val="00885A5F"/>
    <w:rsid w:val="00886866"/>
    <w:rsid w:val="00891CE3"/>
    <w:rsid w:val="00891D12"/>
    <w:rsid w:val="00893513"/>
    <w:rsid w:val="00894B5E"/>
    <w:rsid w:val="00894C41"/>
    <w:rsid w:val="00894D8C"/>
    <w:rsid w:val="008A15F7"/>
    <w:rsid w:val="008A259E"/>
    <w:rsid w:val="008A2776"/>
    <w:rsid w:val="008A2EBC"/>
    <w:rsid w:val="008A36C5"/>
    <w:rsid w:val="008A47E8"/>
    <w:rsid w:val="008A6636"/>
    <w:rsid w:val="008A76AB"/>
    <w:rsid w:val="008A7747"/>
    <w:rsid w:val="008A7B78"/>
    <w:rsid w:val="008B0574"/>
    <w:rsid w:val="008B1EBE"/>
    <w:rsid w:val="008B7FC0"/>
    <w:rsid w:val="008C3E7A"/>
    <w:rsid w:val="008C5648"/>
    <w:rsid w:val="008C68C7"/>
    <w:rsid w:val="008C76EB"/>
    <w:rsid w:val="008D1538"/>
    <w:rsid w:val="008D1567"/>
    <w:rsid w:val="008D2AF6"/>
    <w:rsid w:val="008D4072"/>
    <w:rsid w:val="008D4FA7"/>
    <w:rsid w:val="008D5A27"/>
    <w:rsid w:val="008D6673"/>
    <w:rsid w:val="008D7936"/>
    <w:rsid w:val="008E033D"/>
    <w:rsid w:val="008E1370"/>
    <w:rsid w:val="008E2EC5"/>
    <w:rsid w:val="008E3571"/>
    <w:rsid w:val="008E3BC9"/>
    <w:rsid w:val="008E4D63"/>
    <w:rsid w:val="008E62B1"/>
    <w:rsid w:val="008E770E"/>
    <w:rsid w:val="008F28D4"/>
    <w:rsid w:val="008F315E"/>
    <w:rsid w:val="008F5052"/>
    <w:rsid w:val="008F7446"/>
    <w:rsid w:val="0090262B"/>
    <w:rsid w:val="0090290A"/>
    <w:rsid w:val="00902914"/>
    <w:rsid w:val="0091148A"/>
    <w:rsid w:val="00912765"/>
    <w:rsid w:val="00913088"/>
    <w:rsid w:val="00914CFD"/>
    <w:rsid w:val="00917687"/>
    <w:rsid w:val="00917EA1"/>
    <w:rsid w:val="009211A6"/>
    <w:rsid w:val="00921808"/>
    <w:rsid w:val="00921907"/>
    <w:rsid w:val="00922B16"/>
    <w:rsid w:val="00922B63"/>
    <w:rsid w:val="00926F58"/>
    <w:rsid w:val="00927293"/>
    <w:rsid w:val="009277B3"/>
    <w:rsid w:val="00931D49"/>
    <w:rsid w:val="009325F1"/>
    <w:rsid w:val="0093392C"/>
    <w:rsid w:val="00934083"/>
    <w:rsid w:val="009347D5"/>
    <w:rsid w:val="00935717"/>
    <w:rsid w:val="00936220"/>
    <w:rsid w:val="00936E7A"/>
    <w:rsid w:val="0094020F"/>
    <w:rsid w:val="009428A1"/>
    <w:rsid w:val="00944B33"/>
    <w:rsid w:val="009458E8"/>
    <w:rsid w:val="009500AA"/>
    <w:rsid w:val="00950B35"/>
    <w:rsid w:val="00951AA5"/>
    <w:rsid w:val="00954CF8"/>
    <w:rsid w:val="00955F8B"/>
    <w:rsid w:val="00956D4B"/>
    <w:rsid w:val="00960B82"/>
    <w:rsid w:val="00965C7F"/>
    <w:rsid w:val="00970ED4"/>
    <w:rsid w:val="009720FF"/>
    <w:rsid w:val="00972B8D"/>
    <w:rsid w:val="0097615E"/>
    <w:rsid w:val="00980500"/>
    <w:rsid w:val="009808A2"/>
    <w:rsid w:val="00982D08"/>
    <w:rsid w:val="00982D89"/>
    <w:rsid w:val="00983D46"/>
    <w:rsid w:val="009856E5"/>
    <w:rsid w:val="00985ABD"/>
    <w:rsid w:val="00986FCD"/>
    <w:rsid w:val="00990E7C"/>
    <w:rsid w:val="00997F55"/>
    <w:rsid w:val="009A0837"/>
    <w:rsid w:val="009A6537"/>
    <w:rsid w:val="009A660D"/>
    <w:rsid w:val="009A67A9"/>
    <w:rsid w:val="009B110B"/>
    <w:rsid w:val="009B359C"/>
    <w:rsid w:val="009B4056"/>
    <w:rsid w:val="009B5C24"/>
    <w:rsid w:val="009B75B7"/>
    <w:rsid w:val="009C4841"/>
    <w:rsid w:val="009D6415"/>
    <w:rsid w:val="009E00FA"/>
    <w:rsid w:val="009E0AAE"/>
    <w:rsid w:val="009E19B2"/>
    <w:rsid w:val="009E239A"/>
    <w:rsid w:val="009E23ED"/>
    <w:rsid w:val="009E4E93"/>
    <w:rsid w:val="009E6402"/>
    <w:rsid w:val="009E7A38"/>
    <w:rsid w:val="009F1610"/>
    <w:rsid w:val="009F1997"/>
    <w:rsid w:val="009F2348"/>
    <w:rsid w:val="009F41BB"/>
    <w:rsid w:val="009F42E2"/>
    <w:rsid w:val="00A043C8"/>
    <w:rsid w:val="00A049E8"/>
    <w:rsid w:val="00A04C10"/>
    <w:rsid w:val="00A04FCC"/>
    <w:rsid w:val="00A075E0"/>
    <w:rsid w:val="00A1357A"/>
    <w:rsid w:val="00A1642E"/>
    <w:rsid w:val="00A1646B"/>
    <w:rsid w:val="00A16528"/>
    <w:rsid w:val="00A1784B"/>
    <w:rsid w:val="00A235D3"/>
    <w:rsid w:val="00A24F38"/>
    <w:rsid w:val="00A278AF"/>
    <w:rsid w:val="00A279EB"/>
    <w:rsid w:val="00A306A5"/>
    <w:rsid w:val="00A30E44"/>
    <w:rsid w:val="00A3275A"/>
    <w:rsid w:val="00A3291D"/>
    <w:rsid w:val="00A339D9"/>
    <w:rsid w:val="00A33B97"/>
    <w:rsid w:val="00A376D3"/>
    <w:rsid w:val="00A37ED4"/>
    <w:rsid w:val="00A409DC"/>
    <w:rsid w:val="00A4113A"/>
    <w:rsid w:val="00A430ED"/>
    <w:rsid w:val="00A431A1"/>
    <w:rsid w:val="00A4372A"/>
    <w:rsid w:val="00A43F50"/>
    <w:rsid w:val="00A472A8"/>
    <w:rsid w:val="00A538A1"/>
    <w:rsid w:val="00A551B5"/>
    <w:rsid w:val="00A55889"/>
    <w:rsid w:val="00A57550"/>
    <w:rsid w:val="00A60441"/>
    <w:rsid w:val="00A61E48"/>
    <w:rsid w:val="00A63115"/>
    <w:rsid w:val="00A64EE5"/>
    <w:rsid w:val="00A731AA"/>
    <w:rsid w:val="00A73988"/>
    <w:rsid w:val="00A75E71"/>
    <w:rsid w:val="00A76191"/>
    <w:rsid w:val="00A768DF"/>
    <w:rsid w:val="00A768ED"/>
    <w:rsid w:val="00A76959"/>
    <w:rsid w:val="00A76D37"/>
    <w:rsid w:val="00A806BB"/>
    <w:rsid w:val="00A85FCB"/>
    <w:rsid w:val="00A876AE"/>
    <w:rsid w:val="00A87941"/>
    <w:rsid w:val="00A904B0"/>
    <w:rsid w:val="00A907DD"/>
    <w:rsid w:val="00A92EDB"/>
    <w:rsid w:val="00A92EE2"/>
    <w:rsid w:val="00AA0776"/>
    <w:rsid w:val="00AA2006"/>
    <w:rsid w:val="00AA4C29"/>
    <w:rsid w:val="00AA6987"/>
    <w:rsid w:val="00AB0242"/>
    <w:rsid w:val="00AB03B8"/>
    <w:rsid w:val="00AB13B2"/>
    <w:rsid w:val="00AB165C"/>
    <w:rsid w:val="00AB19DB"/>
    <w:rsid w:val="00AB2A70"/>
    <w:rsid w:val="00AB43C6"/>
    <w:rsid w:val="00AB6A4A"/>
    <w:rsid w:val="00AB6CA0"/>
    <w:rsid w:val="00AB76EC"/>
    <w:rsid w:val="00AC3C45"/>
    <w:rsid w:val="00AC3DD6"/>
    <w:rsid w:val="00AC6483"/>
    <w:rsid w:val="00AD0A75"/>
    <w:rsid w:val="00AD1D4E"/>
    <w:rsid w:val="00AD242C"/>
    <w:rsid w:val="00AD343F"/>
    <w:rsid w:val="00AD454C"/>
    <w:rsid w:val="00AD55DE"/>
    <w:rsid w:val="00AD7937"/>
    <w:rsid w:val="00AE1847"/>
    <w:rsid w:val="00AE190B"/>
    <w:rsid w:val="00AE1F07"/>
    <w:rsid w:val="00AE204F"/>
    <w:rsid w:val="00AE4380"/>
    <w:rsid w:val="00AE5322"/>
    <w:rsid w:val="00AE79BC"/>
    <w:rsid w:val="00AF16F1"/>
    <w:rsid w:val="00AF304C"/>
    <w:rsid w:val="00AF5C08"/>
    <w:rsid w:val="00AF6A84"/>
    <w:rsid w:val="00B01643"/>
    <w:rsid w:val="00B0194D"/>
    <w:rsid w:val="00B01DAF"/>
    <w:rsid w:val="00B06BE7"/>
    <w:rsid w:val="00B104EE"/>
    <w:rsid w:val="00B107B8"/>
    <w:rsid w:val="00B11A3C"/>
    <w:rsid w:val="00B11EFF"/>
    <w:rsid w:val="00B134A7"/>
    <w:rsid w:val="00B13E30"/>
    <w:rsid w:val="00B167C1"/>
    <w:rsid w:val="00B17EB5"/>
    <w:rsid w:val="00B21D07"/>
    <w:rsid w:val="00B248EE"/>
    <w:rsid w:val="00B25EB8"/>
    <w:rsid w:val="00B26D61"/>
    <w:rsid w:val="00B26DF7"/>
    <w:rsid w:val="00B35838"/>
    <w:rsid w:val="00B361DB"/>
    <w:rsid w:val="00B37ED3"/>
    <w:rsid w:val="00B474B7"/>
    <w:rsid w:val="00B4757B"/>
    <w:rsid w:val="00B50B2F"/>
    <w:rsid w:val="00B5180A"/>
    <w:rsid w:val="00B51D70"/>
    <w:rsid w:val="00B52477"/>
    <w:rsid w:val="00B57218"/>
    <w:rsid w:val="00B57FF0"/>
    <w:rsid w:val="00B60435"/>
    <w:rsid w:val="00B62E42"/>
    <w:rsid w:val="00B64C9A"/>
    <w:rsid w:val="00B66086"/>
    <w:rsid w:val="00B718C1"/>
    <w:rsid w:val="00B73877"/>
    <w:rsid w:val="00B73D40"/>
    <w:rsid w:val="00B74DC1"/>
    <w:rsid w:val="00B759F5"/>
    <w:rsid w:val="00B76FC4"/>
    <w:rsid w:val="00B81BB1"/>
    <w:rsid w:val="00B8516C"/>
    <w:rsid w:val="00B86ABA"/>
    <w:rsid w:val="00B87163"/>
    <w:rsid w:val="00B87E58"/>
    <w:rsid w:val="00B9082F"/>
    <w:rsid w:val="00B917C1"/>
    <w:rsid w:val="00B94FD8"/>
    <w:rsid w:val="00B97472"/>
    <w:rsid w:val="00BA1CFF"/>
    <w:rsid w:val="00BA45B8"/>
    <w:rsid w:val="00BA5AF8"/>
    <w:rsid w:val="00BB068A"/>
    <w:rsid w:val="00BB0BF2"/>
    <w:rsid w:val="00BB13BA"/>
    <w:rsid w:val="00BB1A09"/>
    <w:rsid w:val="00BB5A40"/>
    <w:rsid w:val="00BC0109"/>
    <w:rsid w:val="00BC1A12"/>
    <w:rsid w:val="00BC4021"/>
    <w:rsid w:val="00BC4134"/>
    <w:rsid w:val="00BC468B"/>
    <w:rsid w:val="00BC5A1F"/>
    <w:rsid w:val="00BC67BC"/>
    <w:rsid w:val="00BC708D"/>
    <w:rsid w:val="00BC7A35"/>
    <w:rsid w:val="00BD0D13"/>
    <w:rsid w:val="00BD184A"/>
    <w:rsid w:val="00BD2375"/>
    <w:rsid w:val="00BD2E43"/>
    <w:rsid w:val="00BD2F09"/>
    <w:rsid w:val="00BD3564"/>
    <w:rsid w:val="00BD5D99"/>
    <w:rsid w:val="00BD608E"/>
    <w:rsid w:val="00BD6BAC"/>
    <w:rsid w:val="00BE1DD2"/>
    <w:rsid w:val="00BE4988"/>
    <w:rsid w:val="00BE6E73"/>
    <w:rsid w:val="00BE7870"/>
    <w:rsid w:val="00BF04C5"/>
    <w:rsid w:val="00BF15B2"/>
    <w:rsid w:val="00BF3119"/>
    <w:rsid w:val="00BF3FDE"/>
    <w:rsid w:val="00BF46D1"/>
    <w:rsid w:val="00BF7931"/>
    <w:rsid w:val="00BF7AEA"/>
    <w:rsid w:val="00C01EF8"/>
    <w:rsid w:val="00C0527A"/>
    <w:rsid w:val="00C05BAC"/>
    <w:rsid w:val="00C0627E"/>
    <w:rsid w:val="00C11679"/>
    <w:rsid w:val="00C12646"/>
    <w:rsid w:val="00C12944"/>
    <w:rsid w:val="00C142DE"/>
    <w:rsid w:val="00C14397"/>
    <w:rsid w:val="00C14BA7"/>
    <w:rsid w:val="00C163E1"/>
    <w:rsid w:val="00C26965"/>
    <w:rsid w:val="00C3053E"/>
    <w:rsid w:val="00C30C14"/>
    <w:rsid w:val="00C33604"/>
    <w:rsid w:val="00C3387D"/>
    <w:rsid w:val="00C35E35"/>
    <w:rsid w:val="00C40A97"/>
    <w:rsid w:val="00C4107A"/>
    <w:rsid w:val="00C449FD"/>
    <w:rsid w:val="00C44DC2"/>
    <w:rsid w:val="00C45BD1"/>
    <w:rsid w:val="00C50960"/>
    <w:rsid w:val="00C51812"/>
    <w:rsid w:val="00C51A7C"/>
    <w:rsid w:val="00C51B50"/>
    <w:rsid w:val="00C53740"/>
    <w:rsid w:val="00C53EE1"/>
    <w:rsid w:val="00C54D3C"/>
    <w:rsid w:val="00C558DE"/>
    <w:rsid w:val="00C56005"/>
    <w:rsid w:val="00C5697F"/>
    <w:rsid w:val="00C57E76"/>
    <w:rsid w:val="00C63A3F"/>
    <w:rsid w:val="00C65D3C"/>
    <w:rsid w:val="00C66F14"/>
    <w:rsid w:val="00C704B4"/>
    <w:rsid w:val="00C706B3"/>
    <w:rsid w:val="00C771A3"/>
    <w:rsid w:val="00C774E7"/>
    <w:rsid w:val="00C816B0"/>
    <w:rsid w:val="00C82660"/>
    <w:rsid w:val="00C8294E"/>
    <w:rsid w:val="00C84B72"/>
    <w:rsid w:val="00C86582"/>
    <w:rsid w:val="00C865A8"/>
    <w:rsid w:val="00C87FD9"/>
    <w:rsid w:val="00C90CA2"/>
    <w:rsid w:val="00C937A0"/>
    <w:rsid w:val="00CA051E"/>
    <w:rsid w:val="00CA1917"/>
    <w:rsid w:val="00CA26A5"/>
    <w:rsid w:val="00CA61B9"/>
    <w:rsid w:val="00CA6940"/>
    <w:rsid w:val="00CB231A"/>
    <w:rsid w:val="00CB37DF"/>
    <w:rsid w:val="00CB4C05"/>
    <w:rsid w:val="00CB5B68"/>
    <w:rsid w:val="00CB610E"/>
    <w:rsid w:val="00CB6294"/>
    <w:rsid w:val="00CC258C"/>
    <w:rsid w:val="00CC32B8"/>
    <w:rsid w:val="00CC4E0E"/>
    <w:rsid w:val="00CC76E7"/>
    <w:rsid w:val="00CD40ED"/>
    <w:rsid w:val="00CD6FDF"/>
    <w:rsid w:val="00CE06D9"/>
    <w:rsid w:val="00CE1916"/>
    <w:rsid w:val="00CE4466"/>
    <w:rsid w:val="00CE7469"/>
    <w:rsid w:val="00CE7EDA"/>
    <w:rsid w:val="00CF1410"/>
    <w:rsid w:val="00CF1BAA"/>
    <w:rsid w:val="00CF2727"/>
    <w:rsid w:val="00CF2E21"/>
    <w:rsid w:val="00CF3FE6"/>
    <w:rsid w:val="00CF4E2C"/>
    <w:rsid w:val="00CF6853"/>
    <w:rsid w:val="00CF73C9"/>
    <w:rsid w:val="00D0007C"/>
    <w:rsid w:val="00D00170"/>
    <w:rsid w:val="00D03E89"/>
    <w:rsid w:val="00D0420C"/>
    <w:rsid w:val="00D053D8"/>
    <w:rsid w:val="00D05E96"/>
    <w:rsid w:val="00D07E22"/>
    <w:rsid w:val="00D16AD6"/>
    <w:rsid w:val="00D16DB9"/>
    <w:rsid w:val="00D17B45"/>
    <w:rsid w:val="00D201E5"/>
    <w:rsid w:val="00D20F21"/>
    <w:rsid w:val="00D21147"/>
    <w:rsid w:val="00D23394"/>
    <w:rsid w:val="00D2536E"/>
    <w:rsid w:val="00D2537C"/>
    <w:rsid w:val="00D312F7"/>
    <w:rsid w:val="00D32D51"/>
    <w:rsid w:val="00D32F9B"/>
    <w:rsid w:val="00D367AA"/>
    <w:rsid w:val="00D44ACA"/>
    <w:rsid w:val="00D52FD4"/>
    <w:rsid w:val="00D53007"/>
    <w:rsid w:val="00D53A51"/>
    <w:rsid w:val="00D55716"/>
    <w:rsid w:val="00D6106C"/>
    <w:rsid w:val="00D6156A"/>
    <w:rsid w:val="00D63095"/>
    <w:rsid w:val="00D66EDD"/>
    <w:rsid w:val="00D66EE6"/>
    <w:rsid w:val="00D6751E"/>
    <w:rsid w:val="00D67EB4"/>
    <w:rsid w:val="00D71AF6"/>
    <w:rsid w:val="00D72E06"/>
    <w:rsid w:val="00D745FC"/>
    <w:rsid w:val="00D7496B"/>
    <w:rsid w:val="00D77D1F"/>
    <w:rsid w:val="00D83424"/>
    <w:rsid w:val="00D876A1"/>
    <w:rsid w:val="00D87785"/>
    <w:rsid w:val="00D918B8"/>
    <w:rsid w:val="00D92493"/>
    <w:rsid w:val="00D931B7"/>
    <w:rsid w:val="00D938CF"/>
    <w:rsid w:val="00D9567C"/>
    <w:rsid w:val="00D97579"/>
    <w:rsid w:val="00D97D98"/>
    <w:rsid w:val="00DA1EFE"/>
    <w:rsid w:val="00DA2982"/>
    <w:rsid w:val="00DA640C"/>
    <w:rsid w:val="00DA7275"/>
    <w:rsid w:val="00DB08C7"/>
    <w:rsid w:val="00DB373C"/>
    <w:rsid w:val="00DB558A"/>
    <w:rsid w:val="00DB66A6"/>
    <w:rsid w:val="00DB682F"/>
    <w:rsid w:val="00DB78ED"/>
    <w:rsid w:val="00DC0103"/>
    <w:rsid w:val="00DC2D70"/>
    <w:rsid w:val="00DC40C2"/>
    <w:rsid w:val="00DC5303"/>
    <w:rsid w:val="00DC5F8E"/>
    <w:rsid w:val="00DC69BF"/>
    <w:rsid w:val="00DC69E9"/>
    <w:rsid w:val="00DC778D"/>
    <w:rsid w:val="00DC79C3"/>
    <w:rsid w:val="00DC7BBC"/>
    <w:rsid w:val="00DC7C6D"/>
    <w:rsid w:val="00DC7DF7"/>
    <w:rsid w:val="00DD0DE3"/>
    <w:rsid w:val="00DD3144"/>
    <w:rsid w:val="00DD497C"/>
    <w:rsid w:val="00DD5D19"/>
    <w:rsid w:val="00DD5D2B"/>
    <w:rsid w:val="00DD6BCB"/>
    <w:rsid w:val="00DE0E5D"/>
    <w:rsid w:val="00DE172A"/>
    <w:rsid w:val="00DE1F5B"/>
    <w:rsid w:val="00DE4867"/>
    <w:rsid w:val="00DE6D85"/>
    <w:rsid w:val="00DE7788"/>
    <w:rsid w:val="00DE7D9F"/>
    <w:rsid w:val="00DF0C90"/>
    <w:rsid w:val="00DF0D9E"/>
    <w:rsid w:val="00DF24D4"/>
    <w:rsid w:val="00DF4E1F"/>
    <w:rsid w:val="00DF50F1"/>
    <w:rsid w:val="00DF52C8"/>
    <w:rsid w:val="00DF5A02"/>
    <w:rsid w:val="00DF7DE1"/>
    <w:rsid w:val="00E021E3"/>
    <w:rsid w:val="00E02356"/>
    <w:rsid w:val="00E03BA5"/>
    <w:rsid w:val="00E04E77"/>
    <w:rsid w:val="00E07A82"/>
    <w:rsid w:val="00E1045B"/>
    <w:rsid w:val="00E11122"/>
    <w:rsid w:val="00E13EAC"/>
    <w:rsid w:val="00E156FA"/>
    <w:rsid w:val="00E1651B"/>
    <w:rsid w:val="00E17D2A"/>
    <w:rsid w:val="00E2439D"/>
    <w:rsid w:val="00E24BBD"/>
    <w:rsid w:val="00E27E68"/>
    <w:rsid w:val="00E302D9"/>
    <w:rsid w:val="00E34023"/>
    <w:rsid w:val="00E34ADB"/>
    <w:rsid w:val="00E34C5E"/>
    <w:rsid w:val="00E35DAC"/>
    <w:rsid w:val="00E37EA0"/>
    <w:rsid w:val="00E40810"/>
    <w:rsid w:val="00E41D30"/>
    <w:rsid w:val="00E4251C"/>
    <w:rsid w:val="00E43F94"/>
    <w:rsid w:val="00E4664C"/>
    <w:rsid w:val="00E47127"/>
    <w:rsid w:val="00E5052E"/>
    <w:rsid w:val="00E51BD5"/>
    <w:rsid w:val="00E5399F"/>
    <w:rsid w:val="00E62DC1"/>
    <w:rsid w:val="00E63A42"/>
    <w:rsid w:val="00E64493"/>
    <w:rsid w:val="00E64767"/>
    <w:rsid w:val="00E67E5E"/>
    <w:rsid w:val="00E7102B"/>
    <w:rsid w:val="00E76297"/>
    <w:rsid w:val="00E7727B"/>
    <w:rsid w:val="00E77809"/>
    <w:rsid w:val="00E77D45"/>
    <w:rsid w:val="00E80383"/>
    <w:rsid w:val="00E80A1E"/>
    <w:rsid w:val="00E823D5"/>
    <w:rsid w:val="00E84434"/>
    <w:rsid w:val="00E85400"/>
    <w:rsid w:val="00E90746"/>
    <w:rsid w:val="00E909D0"/>
    <w:rsid w:val="00E931FA"/>
    <w:rsid w:val="00E933DE"/>
    <w:rsid w:val="00E93D73"/>
    <w:rsid w:val="00EA27A6"/>
    <w:rsid w:val="00EA2947"/>
    <w:rsid w:val="00EA3267"/>
    <w:rsid w:val="00EB3CD9"/>
    <w:rsid w:val="00EB4E73"/>
    <w:rsid w:val="00EB5FCB"/>
    <w:rsid w:val="00EB7FF1"/>
    <w:rsid w:val="00EC0F72"/>
    <w:rsid w:val="00EC2851"/>
    <w:rsid w:val="00EC6890"/>
    <w:rsid w:val="00ED225F"/>
    <w:rsid w:val="00ED3E95"/>
    <w:rsid w:val="00ED6D79"/>
    <w:rsid w:val="00EE00AA"/>
    <w:rsid w:val="00EE0803"/>
    <w:rsid w:val="00EE110F"/>
    <w:rsid w:val="00EE58CA"/>
    <w:rsid w:val="00EE685C"/>
    <w:rsid w:val="00EF1FCC"/>
    <w:rsid w:val="00EF2CF6"/>
    <w:rsid w:val="00EF399A"/>
    <w:rsid w:val="00EF5A03"/>
    <w:rsid w:val="00EF7895"/>
    <w:rsid w:val="00EF78CA"/>
    <w:rsid w:val="00F04B83"/>
    <w:rsid w:val="00F12B6D"/>
    <w:rsid w:val="00F14259"/>
    <w:rsid w:val="00F15C5D"/>
    <w:rsid w:val="00F233F6"/>
    <w:rsid w:val="00F2390D"/>
    <w:rsid w:val="00F23E13"/>
    <w:rsid w:val="00F269C5"/>
    <w:rsid w:val="00F2751E"/>
    <w:rsid w:val="00F27547"/>
    <w:rsid w:val="00F32188"/>
    <w:rsid w:val="00F32C7C"/>
    <w:rsid w:val="00F335F4"/>
    <w:rsid w:val="00F341AE"/>
    <w:rsid w:val="00F3686B"/>
    <w:rsid w:val="00F404D2"/>
    <w:rsid w:val="00F418D2"/>
    <w:rsid w:val="00F5172D"/>
    <w:rsid w:val="00F525C3"/>
    <w:rsid w:val="00F53B8E"/>
    <w:rsid w:val="00F54E3B"/>
    <w:rsid w:val="00F57973"/>
    <w:rsid w:val="00F60FAF"/>
    <w:rsid w:val="00F61272"/>
    <w:rsid w:val="00F623F1"/>
    <w:rsid w:val="00F62C18"/>
    <w:rsid w:val="00F63866"/>
    <w:rsid w:val="00F65B56"/>
    <w:rsid w:val="00F669A6"/>
    <w:rsid w:val="00F672F9"/>
    <w:rsid w:val="00F71287"/>
    <w:rsid w:val="00F71316"/>
    <w:rsid w:val="00F72C94"/>
    <w:rsid w:val="00F72FF8"/>
    <w:rsid w:val="00F80C88"/>
    <w:rsid w:val="00F861F2"/>
    <w:rsid w:val="00F86814"/>
    <w:rsid w:val="00F86A0D"/>
    <w:rsid w:val="00F878B9"/>
    <w:rsid w:val="00F91D4A"/>
    <w:rsid w:val="00F92467"/>
    <w:rsid w:val="00F9311D"/>
    <w:rsid w:val="00F934A3"/>
    <w:rsid w:val="00F93FD1"/>
    <w:rsid w:val="00F94E80"/>
    <w:rsid w:val="00F9615D"/>
    <w:rsid w:val="00FA1BC7"/>
    <w:rsid w:val="00FA1C3C"/>
    <w:rsid w:val="00FA34CD"/>
    <w:rsid w:val="00FA35C4"/>
    <w:rsid w:val="00FA3991"/>
    <w:rsid w:val="00FA58FD"/>
    <w:rsid w:val="00FA5B02"/>
    <w:rsid w:val="00FA73C4"/>
    <w:rsid w:val="00FA7CB4"/>
    <w:rsid w:val="00FB28E2"/>
    <w:rsid w:val="00FB6E26"/>
    <w:rsid w:val="00FB72C5"/>
    <w:rsid w:val="00FB7F74"/>
    <w:rsid w:val="00FC3576"/>
    <w:rsid w:val="00FC6769"/>
    <w:rsid w:val="00FD1109"/>
    <w:rsid w:val="00FD5200"/>
    <w:rsid w:val="00FD712C"/>
    <w:rsid w:val="00FE0478"/>
    <w:rsid w:val="00FE1691"/>
    <w:rsid w:val="00FE37C1"/>
    <w:rsid w:val="00FE4668"/>
    <w:rsid w:val="00FE6B3C"/>
    <w:rsid w:val="00FE7B81"/>
    <w:rsid w:val="00FE7BAB"/>
    <w:rsid w:val="00FF4E14"/>
    <w:rsid w:val="00FF5F0A"/>
    <w:rsid w:val="00FF6127"/>
    <w:rsid w:val="00FF634F"/>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830D022-75E6-4DF7-AAE3-076FEFA8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865"/>
  </w:style>
  <w:style w:type="paragraph" w:styleId="Heading1">
    <w:name w:val="heading 1"/>
    <w:basedOn w:val="Normal"/>
    <w:next w:val="Normal"/>
    <w:link w:val="Heading1Char"/>
    <w:uiPriority w:val="9"/>
    <w:qFormat/>
    <w:rsid w:val="0050189A"/>
    <w:pPr>
      <w:keepNext/>
      <w:keepLines/>
      <w:spacing w:before="240"/>
      <w:outlineLvl w:val="0"/>
    </w:pPr>
    <w:rPr>
      <w:rFonts w:ascii="Times New Roman" w:eastAsiaTheme="majorEastAsia" w:hAnsi="Times New Roman" w:cstheme="majorBidi"/>
      <w:b/>
      <w:sz w:val="40"/>
      <w:szCs w:val="32"/>
      <w:u w:val="single"/>
    </w:rPr>
  </w:style>
  <w:style w:type="paragraph" w:styleId="Heading2">
    <w:name w:val="heading 2"/>
    <w:basedOn w:val="Normal"/>
    <w:next w:val="Normal"/>
    <w:link w:val="Heading2Char"/>
    <w:uiPriority w:val="9"/>
    <w:unhideWhenUsed/>
    <w:qFormat/>
    <w:rsid w:val="00DD6BCB"/>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EE58CA"/>
    <w:pPr>
      <w:keepNext/>
      <w:keepLines/>
      <w:spacing w:before="40"/>
      <w:outlineLvl w:val="2"/>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customStyle="1"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 w:type="character" w:customStyle="1" w:styleId="Heading1Char">
    <w:name w:val="Heading 1 Char"/>
    <w:basedOn w:val="DefaultParagraphFont"/>
    <w:link w:val="Heading1"/>
    <w:uiPriority w:val="9"/>
    <w:rsid w:val="0050189A"/>
    <w:rPr>
      <w:rFonts w:ascii="Times New Roman" w:eastAsiaTheme="majorEastAsia" w:hAnsi="Times New Roman" w:cstheme="majorBidi"/>
      <w:b/>
      <w:sz w:val="40"/>
      <w:szCs w:val="32"/>
      <w:u w:val="single"/>
    </w:rPr>
  </w:style>
  <w:style w:type="paragraph" w:styleId="TOCHeading">
    <w:name w:val="TOC Heading"/>
    <w:basedOn w:val="Heading1"/>
    <w:next w:val="Normal"/>
    <w:uiPriority w:val="39"/>
    <w:unhideWhenUsed/>
    <w:qFormat/>
    <w:rsid w:val="00025703"/>
    <w:pPr>
      <w:spacing w:line="259" w:lineRule="auto"/>
      <w:outlineLvl w:val="9"/>
    </w:pPr>
  </w:style>
  <w:style w:type="paragraph" w:styleId="TOC1">
    <w:name w:val="toc 1"/>
    <w:basedOn w:val="Normal"/>
    <w:next w:val="Normal"/>
    <w:autoRedefine/>
    <w:uiPriority w:val="39"/>
    <w:unhideWhenUsed/>
    <w:rsid w:val="0050189A"/>
    <w:pPr>
      <w:spacing w:after="100"/>
    </w:pPr>
  </w:style>
  <w:style w:type="character" w:customStyle="1" w:styleId="Heading2Char">
    <w:name w:val="Heading 2 Char"/>
    <w:basedOn w:val="DefaultParagraphFont"/>
    <w:link w:val="Heading2"/>
    <w:uiPriority w:val="9"/>
    <w:rsid w:val="00DD6BCB"/>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EE58CA"/>
    <w:rPr>
      <w:rFonts w:ascii="Times New Roman" w:eastAsiaTheme="majorEastAsia" w:hAnsi="Times New Roman" w:cstheme="majorBidi"/>
      <w:b/>
      <w:sz w:val="28"/>
    </w:rPr>
  </w:style>
  <w:style w:type="paragraph" w:styleId="TOC2">
    <w:name w:val="toc 2"/>
    <w:basedOn w:val="Normal"/>
    <w:next w:val="Normal"/>
    <w:autoRedefine/>
    <w:uiPriority w:val="39"/>
    <w:unhideWhenUsed/>
    <w:rsid w:val="00A768DF"/>
    <w:pPr>
      <w:spacing w:after="100"/>
      <w:ind w:left="240"/>
    </w:pPr>
  </w:style>
  <w:style w:type="paragraph" w:styleId="TOC3">
    <w:name w:val="toc 3"/>
    <w:basedOn w:val="Normal"/>
    <w:next w:val="Normal"/>
    <w:autoRedefine/>
    <w:uiPriority w:val="39"/>
    <w:unhideWhenUsed/>
    <w:rsid w:val="00A768DF"/>
    <w:pPr>
      <w:spacing w:after="100"/>
      <w:ind w:left="480"/>
    </w:pPr>
  </w:style>
  <w:style w:type="character" w:customStyle="1" w:styleId="pl-s">
    <w:name w:val="pl-s"/>
    <w:basedOn w:val="DefaultParagraphFont"/>
    <w:rsid w:val="009F1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96339475">
      <w:bodyDiv w:val="1"/>
      <w:marLeft w:val="0"/>
      <w:marRight w:val="0"/>
      <w:marTop w:val="0"/>
      <w:marBottom w:val="0"/>
      <w:divBdr>
        <w:top w:val="none" w:sz="0" w:space="0" w:color="auto"/>
        <w:left w:val="none" w:sz="0" w:space="0" w:color="auto"/>
        <w:bottom w:val="none" w:sz="0" w:space="0" w:color="auto"/>
        <w:right w:val="none" w:sz="0" w:space="0" w:color="auto"/>
      </w:divBdr>
    </w:div>
    <w:div w:id="179972128">
      <w:bodyDiv w:val="1"/>
      <w:marLeft w:val="0"/>
      <w:marRight w:val="0"/>
      <w:marTop w:val="0"/>
      <w:marBottom w:val="0"/>
      <w:divBdr>
        <w:top w:val="none" w:sz="0" w:space="0" w:color="auto"/>
        <w:left w:val="none" w:sz="0" w:space="0" w:color="auto"/>
        <w:bottom w:val="none" w:sz="0" w:space="0" w:color="auto"/>
        <w:right w:val="none" w:sz="0" w:space="0" w:color="auto"/>
      </w:divBdr>
    </w:div>
    <w:div w:id="220794284">
      <w:bodyDiv w:val="1"/>
      <w:marLeft w:val="0"/>
      <w:marRight w:val="0"/>
      <w:marTop w:val="0"/>
      <w:marBottom w:val="0"/>
      <w:divBdr>
        <w:top w:val="none" w:sz="0" w:space="0" w:color="auto"/>
        <w:left w:val="none" w:sz="0" w:space="0" w:color="auto"/>
        <w:bottom w:val="none" w:sz="0" w:space="0" w:color="auto"/>
        <w:right w:val="none" w:sz="0" w:space="0" w:color="auto"/>
      </w:divBdr>
      <w:divsChild>
        <w:div w:id="2130002929">
          <w:marLeft w:val="0"/>
          <w:marRight w:val="0"/>
          <w:marTop w:val="0"/>
          <w:marBottom w:val="0"/>
          <w:divBdr>
            <w:top w:val="none" w:sz="0" w:space="0" w:color="auto"/>
            <w:left w:val="none" w:sz="0" w:space="0" w:color="auto"/>
            <w:bottom w:val="none" w:sz="0" w:space="0" w:color="auto"/>
            <w:right w:val="none" w:sz="0" w:space="0" w:color="auto"/>
          </w:divBdr>
          <w:divsChild>
            <w:div w:id="747851795">
              <w:marLeft w:val="0"/>
              <w:marRight w:val="0"/>
              <w:marTop w:val="0"/>
              <w:marBottom w:val="0"/>
              <w:divBdr>
                <w:top w:val="none" w:sz="0" w:space="0" w:color="auto"/>
                <w:left w:val="none" w:sz="0" w:space="0" w:color="auto"/>
                <w:bottom w:val="none" w:sz="0" w:space="0" w:color="auto"/>
                <w:right w:val="none" w:sz="0" w:space="0" w:color="auto"/>
              </w:divBdr>
              <w:divsChild>
                <w:div w:id="2122601682">
                  <w:marLeft w:val="0"/>
                  <w:marRight w:val="0"/>
                  <w:marTop w:val="150"/>
                  <w:marBottom w:val="150"/>
                  <w:divBdr>
                    <w:top w:val="none" w:sz="0" w:space="0" w:color="auto"/>
                    <w:left w:val="none" w:sz="0" w:space="0" w:color="auto"/>
                    <w:bottom w:val="none" w:sz="0" w:space="0" w:color="auto"/>
                    <w:right w:val="none" w:sz="0" w:space="0" w:color="auto"/>
                  </w:divBdr>
                  <w:divsChild>
                    <w:div w:id="124396397">
                      <w:marLeft w:val="0"/>
                      <w:marRight w:val="0"/>
                      <w:marTop w:val="0"/>
                      <w:marBottom w:val="0"/>
                      <w:divBdr>
                        <w:top w:val="none" w:sz="0" w:space="0" w:color="auto"/>
                        <w:left w:val="none" w:sz="0" w:space="0" w:color="auto"/>
                        <w:bottom w:val="none" w:sz="0" w:space="0" w:color="auto"/>
                        <w:right w:val="none" w:sz="0" w:space="0" w:color="auto"/>
                      </w:divBdr>
                      <w:divsChild>
                        <w:div w:id="511574663">
                          <w:marLeft w:val="240"/>
                          <w:marRight w:val="0"/>
                          <w:marTop w:val="0"/>
                          <w:marBottom w:val="0"/>
                          <w:divBdr>
                            <w:top w:val="none" w:sz="0" w:space="0" w:color="auto"/>
                            <w:left w:val="none" w:sz="0" w:space="0" w:color="auto"/>
                            <w:bottom w:val="none" w:sz="0" w:space="0" w:color="auto"/>
                            <w:right w:val="none" w:sz="0" w:space="0" w:color="auto"/>
                          </w:divBdr>
                        </w:div>
                      </w:divsChild>
                    </w:div>
                    <w:div w:id="45036758">
                      <w:marLeft w:val="0"/>
                      <w:marRight w:val="0"/>
                      <w:marTop w:val="0"/>
                      <w:marBottom w:val="0"/>
                      <w:divBdr>
                        <w:top w:val="none" w:sz="0" w:space="0" w:color="auto"/>
                        <w:left w:val="none" w:sz="0" w:space="0" w:color="auto"/>
                        <w:bottom w:val="none" w:sz="0" w:space="0" w:color="auto"/>
                        <w:right w:val="none" w:sz="0" w:space="0" w:color="auto"/>
                      </w:divBdr>
                      <w:divsChild>
                        <w:div w:id="385686810">
                          <w:marLeft w:val="240"/>
                          <w:marRight w:val="0"/>
                          <w:marTop w:val="0"/>
                          <w:marBottom w:val="0"/>
                          <w:divBdr>
                            <w:top w:val="none" w:sz="0" w:space="0" w:color="auto"/>
                            <w:left w:val="none" w:sz="0" w:space="0" w:color="auto"/>
                            <w:bottom w:val="none" w:sz="0" w:space="0" w:color="auto"/>
                            <w:right w:val="none" w:sz="0" w:space="0" w:color="auto"/>
                          </w:divBdr>
                        </w:div>
                      </w:divsChild>
                    </w:div>
                    <w:div w:id="1136532201">
                      <w:marLeft w:val="0"/>
                      <w:marRight w:val="0"/>
                      <w:marTop w:val="0"/>
                      <w:marBottom w:val="0"/>
                      <w:divBdr>
                        <w:top w:val="none" w:sz="0" w:space="0" w:color="auto"/>
                        <w:left w:val="none" w:sz="0" w:space="0" w:color="auto"/>
                        <w:bottom w:val="none" w:sz="0" w:space="0" w:color="auto"/>
                        <w:right w:val="none" w:sz="0" w:space="0" w:color="auto"/>
                      </w:divBdr>
                      <w:divsChild>
                        <w:div w:id="50182297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5597504">
      <w:bodyDiv w:val="1"/>
      <w:marLeft w:val="0"/>
      <w:marRight w:val="0"/>
      <w:marTop w:val="0"/>
      <w:marBottom w:val="0"/>
      <w:divBdr>
        <w:top w:val="none" w:sz="0" w:space="0" w:color="auto"/>
        <w:left w:val="none" w:sz="0" w:space="0" w:color="auto"/>
        <w:bottom w:val="none" w:sz="0" w:space="0" w:color="auto"/>
        <w:right w:val="none" w:sz="0" w:space="0" w:color="auto"/>
      </w:divBdr>
    </w:div>
    <w:div w:id="378747842">
      <w:bodyDiv w:val="1"/>
      <w:marLeft w:val="0"/>
      <w:marRight w:val="0"/>
      <w:marTop w:val="0"/>
      <w:marBottom w:val="0"/>
      <w:divBdr>
        <w:top w:val="none" w:sz="0" w:space="0" w:color="auto"/>
        <w:left w:val="none" w:sz="0" w:space="0" w:color="auto"/>
        <w:bottom w:val="none" w:sz="0" w:space="0" w:color="auto"/>
        <w:right w:val="none" w:sz="0" w:space="0" w:color="auto"/>
      </w:divBdr>
    </w:div>
    <w:div w:id="771701645">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 w:id="1295676490">
      <w:bodyDiv w:val="1"/>
      <w:marLeft w:val="0"/>
      <w:marRight w:val="0"/>
      <w:marTop w:val="0"/>
      <w:marBottom w:val="0"/>
      <w:divBdr>
        <w:top w:val="none" w:sz="0" w:space="0" w:color="auto"/>
        <w:left w:val="none" w:sz="0" w:space="0" w:color="auto"/>
        <w:bottom w:val="none" w:sz="0" w:space="0" w:color="auto"/>
        <w:right w:val="none" w:sz="0" w:space="0" w:color="auto"/>
      </w:divBdr>
      <w:divsChild>
        <w:div w:id="954945450">
          <w:marLeft w:val="0"/>
          <w:marRight w:val="0"/>
          <w:marTop w:val="0"/>
          <w:marBottom w:val="0"/>
          <w:divBdr>
            <w:top w:val="none" w:sz="0" w:space="0" w:color="auto"/>
            <w:left w:val="none" w:sz="0" w:space="0" w:color="auto"/>
            <w:bottom w:val="none" w:sz="0" w:space="0" w:color="auto"/>
            <w:right w:val="none" w:sz="0" w:space="0" w:color="auto"/>
          </w:divBdr>
          <w:divsChild>
            <w:div w:id="1685014161">
              <w:marLeft w:val="0"/>
              <w:marRight w:val="0"/>
              <w:marTop w:val="0"/>
              <w:marBottom w:val="0"/>
              <w:divBdr>
                <w:top w:val="none" w:sz="0" w:space="0" w:color="auto"/>
                <w:left w:val="none" w:sz="0" w:space="0" w:color="auto"/>
                <w:bottom w:val="none" w:sz="0" w:space="0" w:color="auto"/>
                <w:right w:val="none" w:sz="0" w:space="0" w:color="auto"/>
              </w:divBdr>
              <w:divsChild>
                <w:div w:id="41910077">
                  <w:marLeft w:val="0"/>
                  <w:marRight w:val="0"/>
                  <w:marTop w:val="150"/>
                  <w:marBottom w:val="150"/>
                  <w:divBdr>
                    <w:top w:val="none" w:sz="0" w:space="0" w:color="auto"/>
                    <w:left w:val="none" w:sz="0" w:space="0" w:color="auto"/>
                    <w:bottom w:val="none" w:sz="0" w:space="0" w:color="auto"/>
                    <w:right w:val="none" w:sz="0" w:space="0" w:color="auto"/>
                  </w:divBdr>
                  <w:divsChild>
                    <w:div w:id="142086482">
                      <w:marLeft w:val="0"/>
                      <w:marRight w:val="0"/>
                      <w:marTop w:val="0"/>
                      <w:marBottom w:val="0"/>
                      <w:divBdr>
                        <w:top w:val="none" w:sz="0" w:space="0" w:color="auto"/>
                        <w:left w:val="none" w:sz="0" w:space="0" w:color="auto"/>
                        <w:bottom w:val="none" w:sz="0" w:space="0" w:color="auto"/>
                        <w:right w:val="none" w:sz="0" w:space="0" w:color="auto"/>
                      </w:divBdr>
                      <w:divsChild>
                        <w:div w:id="1006054393">
                          <w:marLeft w:val="240"/>
                          <w:marRight w:val="0"/>
                          <w:marTop w:val="0"/>
                          <w:marBottom w:val="0"/>
                          <w:divBdr>
                            <w:top w:val="none" w:sz="0" w:space="0" w:color="auto"/>
                            <w:left w:val="none" w:sz="0" w:space="0" w:color="auto"/>
                            <w:bottom w:val="none" w:sz="0" w:space="0" w:color="auto"/>
                            <w:right w:val="none" w:sz="0" w:space="0" w:color="auto"/>
                          </w:divBdr>
                        </w:div>
                      </w:divsChild>
                    </w:div>
                    <w:div w:id="2037150264">
                      <w:marLeft w:val="0"/>
                      <w:marRight w:val="0"/>
                      <w:marTop w:val="0"/>
                      <w:marBottom w:val="0"/>
                      <w:divBdr>
                        <w:top w:val="none" w:sz="0" w:space="0" w:color="auto"/>
                        <w:left w:val="none" w:sz="0" w:space="0" w:color="auto"/>
                        <w:bottom w:val="none" w:sz="0" w:space="0" w:color="auto"/>
                        <w:right w:val="none" w:sz="0" w:space="0" w:color="auto"/>
                      </w:divBdr>
                      <w:divsChild>
                        <w:div w:id="2039504078">
                          <w:marLeft w:val="240"/>
                          <w:marRight w:val="0"/>
                          <w:marTop w:val="0"/>
                          <w:marBottom w:val="0"/>
                          <w:divBdr>
                            <w:top w:val="none" w:sz="0" w:space="0" w:color="auto"/>
                            <w:left w:val="none" w:sz="0" w:space="0" w:color="auto"/>
                            <w:bottom w:val="none" w:sz="0" w:space="0" w:color="auto"/>
                            <w:right w:val="none" w:sz="0" w:space="0" w:color="auto"/>
                          </w:divBdr>
                        </w:div>
                      </w:divsChild>
                    </w:div>
                    <w:div w:id="189228393">
                      <w:marLeft w:val="0"/>
                      <w:marRight w:val="0"/>
                      <w:marTop w:val="0"/>
                      <w:marBottom w:val="0"/>
                      <w:divBdr>
                        <w:top w:val="none" w:sz="0" w:space="0" w:color="auto"/>
                        <w:left w:val="none" w:sz="0" w:space="0" w:color="auto"/>
                        <w:bottom w:val="none" w:sz="0" w:space="0" w:color="auto"/>
                        <w:right w:val="none" w:sz="0" w:space="0" w:color="auto"/>
                      </w:divBdr>
                      <w:divsChild>
                        <w:div w:id="189007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8494791">
      <w:bodyDiv w:val="1"/>
      <w:marLeft w:val="0"/>
      <w:marRight w:val="0"/>
      <w:marTop w:val="0"/>
      <w:marBottom w:val="0"/>
      <w:divBdr>
        <w:top w:val="none" w:sz="0" w:space="0" w:color="auto"/>
        <w:left w:val="none" w:sz="0" w:space="0" w:color="auto"/>
        <w:bottom w:val="none" w:sz="0" w:space="0" w:color="auto"/>
        <w:right w:val="none" w:sz="0" w:space="0" w:color="auto"/>
      </w:divBdr>
      <w:divsChild>
        <w:div w:id="317734258">
          <w:marLeft w:val="0"/>
          <w:marRight w:val="0"/>
          <w:marTop w:val="0"/>
          <w:marBottom w:val="0"/>
          <w:divBdr>
            <w:top w:val="none" w:sz="0" w:space="0" w:color="auto"/>
            <w:left w:val="none" w:sz="0" w:space="0" w:color="auto"/>
            <w:bottom w:val="none" w:sz="0" w:space="0" w:color="auto"/>
            <w:right w:val="none" w:sz="0" w:space="0" w:color="auto"/>
          </w:divBdr>
          <w:divsChild>
            <w:div w:id="681861841">
              <w:marLeft w:val="0"/>
              <w:marRight w:val="0"/>
              <w:marTop w:val="0"/>
              <w:marBottom w:val="0"/>
              <w:divBdr>
                <w:top w:val="none" w:sz="0" w:space="0" w:color="auto"/>
                <w:left w:val="none" w:sz="0" w:space="0" w:color="auto"/>
                <w:bottom w:val="none" w:sz="0" w:space="0" w:color="auto"/>
                <w:right w:val="none" w:sz="0" w:space="0" w:color="auto"/>
              </w:divBdr>
              <w:divsChild>
                <w:div w:id="541593986">
                  <w:marLeft w:val="0"/>
                  <w:marRight w:val="0"/>
                  <w:marTop w:val="150"/>
                  <w:marBottom w:val="150"/>
                  <w:divBdr>
                    <w:top w:val="none" w:sz="0" w:space="0" w:color="auto"/>
                    <w:left w:val="none" w:sz="0" w:space="0" w:color="auto"/>
                    <w:bottom w:val="none" w:sz="0" w:space="0" w:color="auto"/>
                    <w:right w:val="none" w:sz="0" w:space="0" w:color="auto"/>
                  </w:divBdr>
                  <w:divsChild>
                    <w:div w:id="816266727">
                      <w:marLeft w:val="0"/>
                      <w:marRight w:val="0"/>
                      <w:marTop w:val="0"/>
                      <w:marBottom w:val="0"/>
                      <w:divBdr>
                        <w:top w:val="none" w:sz="0" w:space="0" w:color="auto"/>
                        <w:left w:val="none" w:sz="0" w:space="0" w:color="auto"/>
                        <w:bottom w:val="none" w:sz="0" w:space="0" w:color="auto"/>
                        <w:right w:val="none" w:sz="0" w:space="0" w:color="auto"/>
                      </w:divBdr>
                      <w:divsChild>
                        <w:div w:id="1673530046">
                          <w:marLeft w:val="240"/>
                          <w:marRight w:val="0"/>
                          <w:marTop w:val="0"/>
                          <w:marBottom w:val="0"/>
                          <w:divBdr>
                            <w:top w:val="none" w:sz="0" w:space="0" w:color="auto"/>
                            <w:left w:val="none" w:sz="0" w:space="0" w:color="auto"/>
                            <w:bottom w:val="none" w:sz="0" w:space="0" w:color="auto"/>
                            <w:right w:val="none" w:sz="0" w:space="0" w:color="auto"/>
                          </w:divBdr>
                        </w:div>
                      </w:divsChild>
                    </w:div>
                    <w:div w:id="1458453263">
                      <w:marLeft w:val="0"/>
                      <w:marRight w:val="0"/>
                      <w:marTop w:val="0"/>
                      <w:marBottom w:val="0"/>
                      <w:divBdr>
                        <w:top w:val="none" w:sz="0" w:space="0" w:color="auto"/>
                        <w:left w:val="none" w:sz="0" w:space="0" w:color="auto"/>
                        <w:bottom w:val="none" w:sz="0" w:space="0" w:color="auto"/>
                        <w:right w:val="none" w:sz="0" w:space="0" w:color="auto"/>
                      </w:divBdr>
                      <w:divsChild>
                        <w:div w:id="1599554650">
                          <w:marLeft w:val="240"/>
                          <w:marRight w:val="0"/>
                          <w:marTop w:val="0"/>
                          <w:marBottom w:val="0"/>
                          <w:divBdr>
                            <w:top w:val="none" w:sz="0" w:space="0" w:color="auto"/>
                            <w:left w:val="none" w:sz="0" w:space="0" w:color="auto"/>
                            <w:bottom w:val="none" w:sz="0" w:space="0" w:color="auto"/>
                            <w:right w:val="none" w:sz="0" w:space="0" w:color="auto"/>
                          </w:divBdr>
                        </w:div>
                      </w:divsChild>
                    </w:div>
                    <w:div w:id="1239173306">
                      <w:marLeft w:val="0"/>
                      <w:marRight w:val="0"/>
                      <w:marTop w:val="0"/>
                      <w:marBottom w:val="0"/>
                      <w:divBdr>
                        <w:top w:val="none" w:sz="0" w:space="0" w:color="auto"/>
                        <w:left w:val="none" w:sz="0" w:space="0" w:color="auto"/>
                        <w:bottom w:val="none" w:sz="0" w:space="0" w:color="auto"/>
                        <w:right w:val="none" w:sz="0" w:space="0" w:color="auto"/>
                      </w:divBdr>
                      <w:divsChild>
                        <w:div w:id="104918317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1096486">
      <w:bodyDiv w:val="1"/>
      <w:marLeft w:val="0"/>
      <w:marRight w:val="0"/>
      <w:marTop w:val="0"/>
      <w:marBottom w:val="0"/>
      <w:divBdr>
        <w:top w:val="none" w:sz="0" w:space="0" w:color="auto"/>
        <w:left w:val="none" w:sz="0" w:space="0" w:color="auto"/>
        <w:bottom w:val="none" w:sz="0" w:space="0" w:color="auto"/>
        <w:right w:val="none" w:sz="0" w:space="0" w:color="auto"/>
      </w:divBdr>
    </w:div>
    <w:div w:id="1865901777">
      <w:bodyDiv w:val="1"/>
      <w:marLeft w:val="0"/>
      <w:marRight w:val="0"/>
      <w:marTop w:val="0"/>
      <w:marBottom w:val="0"/>
      <w:divBdr>
        <w:top w:val="none" w:sz="0" w:space="0" w:color="auto"/>
        <w:left w:val="none" w:sz="0" w:space="0" w:color="auto"/>
        <w:bottom w:val="none" w:sz="0" w:space="0" w:color="auto"/>
        <w:right w:val="none" w:sz="0" w:space="0" w:color="auto"/>
      </w:divBdr>
    </w:div>
    <w:div w:id="19358227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5.png"/><Relationship Id="rId68" Type="http://schemas.openxmlformats.org/officeDocument/2006/relationships/image" Target="media/image50.png"/><Relationship Id="rId16" Type="http://schemas.openxmlformats.org/officeDocument/2006/relationships/hyperlink" Target="file:///C:\Users\amend\AppData\Roaming\Microsoft\Word\o%09https:\en.wikipedia.org\wiki\Mains_electricity_by_country" TargetMode="External"/><Relationship Id="rId11" Type="http://schemas.openxmlformats.org/officeDocument/2006/relationships/hyperlink" Target="https://github.com/lcnbeapp/beap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s://en.wikipedia.org/wiki/Mains_electricity_by_country" TargetMode="External"/><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hyperlink" Target="https://bycycle-tools.github.io/bycycle/auto_tutorials/plot_2_bycycle_algorithm.html" TargetMode="External"/><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6.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theme" Target="theme/theme1.xml"/><Relationship Id="rId8" Type="http://schemas.openxmlformats.org/officeDocument/2006/relationships/hyperlink" Target="http://journal.frontiersin.org/article/10.3389/fninf.2015.00016/full" TargetMode="External"/><Relationship Id="rId51" Type="http://schemas.openxmlformats.org/officeDocument/2006/relationships/hyperlink" Target="https://github.com/pactools/pactools" TargetMode="External"/><Relationship Id="rId72"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hyperlink" Target="https://www.mathworks.com/help/matlab/cell-arrays.html"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hyperlink" Target="https://github.com/pactools/pactools" TargetMode="External"/><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3.png"/><Relationship Id="rId57" Type="http://schemas.openxmlformats.org/officeDocument/2006/relationships/image" Target="media/image39.png"/><Relationship Id="rId10" Type="http://schemas.openxmlformats.org/officeDocument/2006/relationships/image" Target="media/image1.png"/><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hyperlink" Target="https://github.com/irenne/MARA" TargetMode="External"/><Relationship Id="rId13" Type="http://schemas.openxmlformats.org/officeDocument/2006/relationships/image" Target="media/image2.png"/><Relationship Id="rId18" Type="http://schemas.openxmlformats.org/officeDocument/2006/relationships/hyperlink" Target="https://bitbucket.org/tmullen/cleanline" TargetMode="External"/><Relationship Id="rId39" Type="http://schemas.openxmlformats.org/officeDocument/2006/relationships/hyperlink" Target="https://bitbucket.org/tmullen/cleanline" TargetMode="External"/><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7.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5B268-457F-43B4-9D74-E486C5890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95</Pages>
  <Words>23502</Words>
  <Characters>133968</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Mariscal, Michael</cp:lastModifiedBy>
  <cp:revision>115</cp:revision>
  <cp:lastPrinted>2017-09-29T17:03:00Z</cp:lastPrinted>
  <dcterms:created xsi:type="dcterms:W3CDTF">2018-09-28T17:37:00Z</dcterms:created>
  <dcterms:modified xsi:type="dcterms:W3CDTF">2020-06-05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